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4F9608" w14:textId="77777777" w:rsidR="00C4293B" w:rsidRPr="005D3F9D" w:rsidRDefault="00C4293B" w:rsidP="000325E2">
      <w:pPr>
        <w:pStyle w:val="Heading1"/>
        <w:spacing w:line="480" w:lineRule="auto"/>
        <w:rPr>
          <w:rFonts w:cs="Arial"/>
          <w:sz w:val="32"/>
        </w:rPr>
      </w:pPr>
      <w:r w:rsidRPr="005D3F9D">
        <w:rPr>
          <w:rFonts w:cs="Arial"/>
        </w:rPr>
        <w:softHyphen/>
      </w:r>
    </w:p>
    <w:p w14:paraId="333B7E29" w14:textId="77777777" w:rsidR="00F21C1B" w:rsidRDefault="00F21C1B" w:rsidP="00932120">
      <w:pPr>
        <w:pStyle w:val="Heading1"/>
        <w:tabs>
          <w:tab w:val="left" w:pos="1980"/>
        </w:tabs>
        <w:spacing w:line="240" w:lineRule="auto"/>
        <w:ind w:left="1800"/>
        <w:rPr>
          <w:sz w:val="22"/>
        </w:rPr>
      </w:pPr>
    </w:p>
    <w:p w14:paraId="0C63A8CA" w14:textId="296613EA" w:rsidR="00F21C1B" w:rsidRDefault="009907BA" w:rsidP="00932120">
      <w:pPr>
        <w:pStyle w:val="Heading1"/>
        <w:tabs>
          <w:tab w:val="left" w:pos="1980"/>
        </w:tabs>
        <w:spacing w:line="240" w:lineRule="auto"/>
        <w:ind w:left="1800"/>
        <w:rPr>
          <w:sz w:val="22"/>
        </w:rPr>
      </w:pPr>
      <w:r>
        <w:rPr>
          <w:rFonts w:ascii="Times New Roman" w:hAnsi="Times New Roman"/>
          <w:noProof/>
          <w:color w:val="auto"/>
        </w:rPr>
        <mc:AlternateContent>
          <mc:Choice Requires="wps">
            <w:drawing>
              <wp:anchor distT="0" distB="0" distL="114300" distR="114300" simplePos="0" relativeHeight="251661312" behindDoc="0" locked="0" layoutInCell="1" allowOverlap="1" wp14:anchorId="4A3CA026" wp14:editId="5A1D1972">
                <wp:simplePos x="0" y="0"/>
                <wp:positionH relativeFrom="column">
                  <wp:posOffset>-1091565</wp:posOffset>
                </wp:positionH>
                <wp:positionV relativeFrom="paragraph">
                  <wp:posOffset>22225</wp:posOffset>
                </wp:positionV>
                <wp:extent cx="7835265" cy="2971800"/>
                <wp:effectExtent l="0" t="0" r="0" b="0"/>
                <wp:wrapTight wrapText="bothSides">
                  <wp:wrapPolygon edited="0">
                    <wp:start x="0" y="0"/>
                    <wp:lineTo x="0" y="21415"/>
                    <wp:lineTo x="21497" y="21415"/>
                    <wp:lineTo x="21497" y="0"/>
                    <wp:lineTo x="0" y="0"/>
                  </wp:wrapPolygon>
                </wp:wrapTight>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265" cy="2971800"/>
                        </a:xfrm>
                        <a:prstGeom prst="rect">
                          <a:avLst/>
                        </a:prstGeom>
                        <a:solidFill>
                          <a:srgbClr val="00598E">
                            <a:alpha val="71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692B41" w14:textId="77777777" w:rsidR="00377B4F" w:rsidRPr="00BA511A" w:rsidRDefault="00377B4F" w:rsidP="00F11B02">
                            <w:pPr>
                              <w:pStyle w:val="Center"/>
                              <w:widowControl/>
                              <w:suppressAutoHyphens/>
                              <w:jc w:val="left"/>
                              <w:rPr>
                                <w:rFonts w:ascii="Arial" w:hAnsi="Arial"/>
                                <w:color w:val="FFFFFF" w:themeColor="background1"/>
                              </w:rPr>
                            </w:pPr>
                          </w:p>
                          <w:p w14:paraId="54AD3D45" w14:textId="77777777" w:rsidR="00377B4F" w:rsidRPr="005C2ED0" w:rsidRDefault="00377B4F" w:rsidP="00F21C1B">
                            <w:pPr>
                              <w:pStyle w:val="Center"/>
                              <w:widowControl/>
                              <w:spacing w:line="264" w:lineRule="auto"/>
                              <w:ind w:left="3510" w:right="1611"/>
                              <w:jc w:val="left"/>
                              <w:rPr>
                                <w:rFonts w:ascii="Arial" w:hAnsi="Arial"/>
                                <w:b/>
                                <w:color w:val="FFFFFF" w:themeColor="background1"/>
                                <w:sz w:val="52"/>
                              </w:rPr>
                            </w:pPr>
                            <w:r w:rsidRPr="005C2ED0">
                              <w:rPr>
                                <w:rFonts w:ascii="Arial" w:hAnsi="Arial"/>
                                <w:b/>
                                <w:color w:val="FFFFFF" w:themeColor="background1"/>
                                <w:sz w:val="52"/>
                              </w:rPr>
                              <w:t xml:space="preserve">Comprehensive </w:t>
                            </w:r>
                            <w:proofErr w:type="spellStart"/>
                            <w:r w:rsidRPr="005C2ED0">
                              <w:rPr>
                                <w:rFonts w:ascii="Arial" w:hAnsi="Arial"/>
                                <w:b/>
                                <w:color w:val="FFFFFF" w:themeColor="background1"/>
                                <w:sz w:val="52"/>
                              </w:rPr>
                              <w:t>Smokefree</w:t>
                            </w:r>
                            <w:proofErr w:type="spellEnd"/>
                            <w:r w:rsidRPr="005C2ED0">
                              <w:rPr>
                                <w:rFonts w:ascii="Arial" w:hAnsi="Arial"/>
                                <w:b/>
                                <w:color w:val="FFFFFF" w:themeColor="background1"/>
                                <w:sz w:val="52"/>
                              </w:rPr>
                              <w:t xml:space="preserve"> [and Tobacco Free] Places Ordinance</w:t>
                            </w:r>
                          </w:p>
                          <w:p w14:paraId="1514660C" w14:textId="77777777" w:rsidR="00377B4F" w:rsidRPr="002268A0" w:rsidRDefault="00377B4F" w:rsidP="00F21C1B">
                            <w:pPr>
                              <w:pStyle w:val="Center"/>
                              <w:widowControl/>
                              <w:tabs>
                                <w:tab w:val="left" w:pos="10440"/>
                              </w:tabs>
                              <w:spacing w:before="60"/>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A Model California Ordinance </w:t>
                            </w:r>
                          </w:p>
                          <w:p w14:paraId="4A9B9601" w14:textId="77777777" w:rsidR="00377B4F" w:rsidRPr="002268A0" w:rsidRDefault="00377B4F"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Regulating Smoking (and Tobacco Use) </w:t>
                            </w:r>
                          </w:p>
                          <w:p w14:paraId="4DD66E51" w14:textId="77777777" w:rsidR="00377B4F" w:rsidRPr="002268A0" w:rsidRDefault="00377B4F"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in Indoor and Outdoor Areas</w:t>
                            </w:r>
                          </w:p>
                          <w:p w14:paraId="3652FDFB" w14:textId="77777777" w:rsidR="00377B4F" w:rsidRDefault="00377B4F" w:rsidP="00C83A75">
                            <w:pPr>
                              <w:pStyle w:val="Center"/>
                              <w:widowControl/>
                              <w:spacing w:before="120" w:line="264" w:lineRule="auto"/>
                              <w:ind w:left="3510"/>
                              <w:jc w:val="left"/>
                              <w:rPr>
                                <w:rFonts w:ascii="Arial" w:hAnsi="Arial"/>
                                <w:b/>
                                <w:color w:val="FFFFFF" w:themeColor="background1"/>
                                <w:sz w:val="60"/>
                              </w:rPr>
                            </w:pPr>
                            <w:r>
                              <w:rPr>
                                <w:rFonts w:ascii="Arial" w:hAnsi="Arial"/>
                                <w:caps/>
                                <w:color w:val="FFFFFF" w:themeColor="background1"/>
                                <w:sz w:val="32"/>
                              </w:rPr>
                              <w:t>with Annotations</w:t>
                            </w:r>
                          </w:p>
                          <w:p w14:paraId="28E656E2" w14:textId="77777777" w:rsidR="00377B4F" w:rsidRPr="004F5C23" w:rsidRDefault="00377B4F" w:rsidP="002460DD">
                            <w:pPr>
                              <w:tabs>
                                <w:tab w:val="left" w:pos="2340"/>
                              </w:tabs>
                              <w:suppressAutoHyphens/>
                              <w:spacing w:line="500" w:lineRule="exact"/>
                              <w:ind w:left="3510" w:right="999"/>
                              <w:rPr>
                                <w:rFonts w:ascii="Arial" w:hAnsi="Arial"/>
                                <w:caps/>
                                <w:color w:val="FFFFFF"/>
                                <w:sz w:val="32"/>
                              </w:rPr>
                            </w:pPr>
                          </w:p>
                          <w:p w14:paraId="279FE7A2" w14:textId="77777777" w:rsidR="00377B4F" w:rsidRPr="00FC726B" w:rsidRDefault="00377B4F" w:rsidP="00403CB6">
                            <w:pPr>
                              <w:pStyle w:val="Center"/>
                              <w:widowControl/>
                              <w:ind w:left="3150"/>
                              <w:jc w:val="left"/>
                              <w:rPr>
                                <w:sz w:val="60"/>
                              </w:rPr>
                            </w:pPr>
                            <w:r w:rsidRPr="00403CB6">
                              <w:rPr>
                                <w:rFonts w:ascii="Arial" w:hAnsi="Arial"/>
                                <w:b/>
                                <w:color w:val="FFFFFF" w:themeColor="background1"/>
                                <w:sz w:val="60"/>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3CA026" id="_x0000_t202" coordsize="21600,21600" o:spt="202" path="m0,0l0,21600,21600,21600,21600,0xe">
                <v:stroke joinstyle="miter"/>
                <v:path gradientshapeok="t" o:connecttype="rect"/>
              </v:shapetype>
              <v:shape id="Text Box 11" o:spid="_x0000_s1026" type="#_x0000_t202" style="position:absolute;left:0;text-align:left;margin-left:-85.95pt;margin-top:1.75pt;width:616.95pt;height:2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" fillcolor="#00598e" stroked="f">
                <v:fill opacity="46517f"/>
                <v:textbox inset=",7.2pt,,7.2pt">
                  <w:txbxContent>
                    <w:p w14:paraId="63692B41" w14:textId="77777777" w:rsidR="00377B4F" w:rsidRPr="00BA511A" w:rsidRDefault="00377B4F" w:rsidP="00F11B02">
                      <w:pPr>
                        <w:pStyle w:val="Center"/>
                        <w:widowControl/>
                        <w:suppressAutoHyphens/>
                        <w:jc w:val="left"/>
                        <w:rPr>
                          <w:rFonts w:ascii="Arial" w:hAnsi="Arial"/>
                          <w:color w:val="FFFFFF" w:themeColor="background1"/>
                        </w:rPr>
                      </w:pPr>
                    </w:p>
                    <w:p w14:paraId="54AD3D45" w14:textId="77777777" w:rsidR="00377B4F" w:rsidRPr="005C2ED0" w:rsidRDefault="00377B4F" w:rsidP="00F21C1B">
                      <w:pPr>
                        <w:pStyle w:val="Center"/>
                        <w:widowControl/>
                        <w:spacing w:line="264" w:lineRule="auto"/>
                        <w:ind w:left="3510" w:right="1611"/>
                        <w:jc w:val="left"/>
                        <w:rPr>
                          <w:rFonts w:ascii="Arial" w:hAnsi="Arial"/>
                          <w:b/>
                          <w:color w:val="FFFFFF" w:themeColor="background1"/>
                          <w:sz w:val="52"/>
                        </w:rPr>
                      </w:pPr>
                      <w:r w:rsidRPr="005C2ED0">
                        <w:rPr>
                          <w:rFonts w:ascii="Arial" w:hAnsi="Arial"/>
                          <w:b/>
                          <w:color w:val="FFFFFF" w:themeColor="background1"/>
                          <w:sz w:val="52"/>
                        </w:rPr>
                        <w:t xml:space="preserve">Comprehensive </w:t>
                      </w:r>
                      <w:proofErr w:type="spellStart"/>
                      <w:r w:rsidRPr="005C2ED0">
                        <w:rPr>
                          <w:rFonts w:ascii="Arial" w:hAnsi="Arial"/>
                          <w:b/>
                          <w:color w:val="FFFFFF" w:themeColor="background1"/>
                          <w:sz w:val="52"/>
                        </w:rPr>
                        <w:t>Smokefree</w:t>
                      </w:r>
                      <w:proofErr w:type="spellEnd"/>
                      <w:r w:rsidRPr="005C2ED0">
                        <w:rPr>
                          <w:rFonts w:ascii="Arial" w:hAnsi="Arial"/>
                          <w:b/>
                          <w:color w:val="FFFFFF" w:themeColor="background1"/>
                          <w:sz w:val="52"/>
                        </w:rPr>
                        <w:t xml:space="preserve"> [and Tobacco Free] Places Ordinance</w:t>
                      </w:r>
                    </w:p>
                    <w:p w14:paraId="1514660C" w14:textId="77777777" w:rsidR="00377B4F" w:rsidRPr="002268A0" w:rsidRDefault="00377B4F" w:rsidP="00F21C1B">
                      <w:pPr>
                        <w:pStyle w:val="Center"/>
                        <w:widowControl/>
                        <w:tabs>
                          <w:tab w:val="left" w:pos="10440"/>
                        </w:tabs>
                        <w:spacing w:before="60"/>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A Model California Ordinance </w:t>
                      </w:r>
                    </w:p>
                    <w:p w14:paraId="4A9B9601" w14:textId="77777777" w:rsidR="00377B4F" w:rsidRPr="002268A0" w:rsidRDefault="00377B4F"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 xml:space="preserve">Regulating Smoking (and Tobacco Use) </w:t>
                      </w:r>
                    </w:p>
                    <w:p w14:paraId="4DD66E51" w14:textId="77777777" w:rsidR="00377B4F" w:rsidRPr="002268A0" w:rsidRDefault="00377B4F" w:rsidP="00F21C1B">
                      <w:pPr>
                        <w:pStyle w:val="Center"/>
                        <w:widowControl/>
                        <w:tabs>
                          <w:tab w:val="left" w:pos="10440"/>
                        </w:tabs>
                        <w:ind w:left="3510" w:right="1611"/>
                        <w:jc w:val="left"/>
                        <w:rPr>
                          <w:rFonts w:ascii="Arial" w:hAnsi="Arial"/>
                          <w:b/>
                          <w:color w:val="FFFFFF" w:themeColor="background1"/>
                          <w:sz w:val="34"/>
                          <w:szCs w:val="36"/>
                        </w:rPr>
                      </w:pPr>
                      <w:r w:rsidRPr="002268A0">
                        <w:rPr>
                          <w:rFonts w:ascii="Arial" w:hAnsi="Arial"/>
                          <w:b/>
                          <w:color w:val="FFFFFF" w:themeColor="background1"/>
                          <w:sz w:val="34"/>
                          <w:szCs w:val="36"/>
                        </w:rPr>
                        <w:t>in Indoor and Outdoor Areas</w:t>
                      </w:r>
                    </w:p>
                    <w:p w14:paraId="3652FDFB" w14:textId="77777777" w:rsidR="00377B4F" w:rsidRDefault="00377B4F" w:rsidP="00C83A75">
                      <w:pPr>
                        <w:pStyle w:val="Center"/>
                        <w:widowControl/>
                        <w:spacing w:before="120" w:line="264" w:lineRule="auto"/>
                        <w:ind w:left="3510"/>
                        <w:jc w:val="left"/>
                        <w:rPr>
                          <w:rFonts w:ascii="Arial" w:hAnsi="Arial"/>
                          <w:b/>
                          <w:color w:val="FFFFFF" w:themeColor="background1"/>
                          <w:sz w:val="60"/>
                        </w:rPr>
                      </w:pPr>
                      <w:r>
                        <w:rPr>
                          <w:rFonts w:ascii="Arial" w:hAnsi="Arial"/>
                          <w:caps/>
                          <w:color w:val="FFFFFF" w:themeColor="background1"/>
                          <w:sz w:val="32"/>
                        </w:rPr>
                        <w:t>with Annotations</w:t>
                      </w:r>
                    </w:p>
                    <w:p w14:paraId="28E656E2" w14:textId="77777777" w:rsidR="00377B4F" w:rsidRPr="004F5C23" w:rsidRDefault="00377B4F" w:rsidP="002460DD">
                      <w:pPr>
                        <w:tabs>
                          <w:tab w:val="left" w:pos="2340"/>
                        </w:tabs>
                        <w:suppressAutoHyphens/>
                        <w:spacing w:line="500" w:lineRule="exact"/>
                        <w:ind w:left="3510" w:right="999"/>
                        <w:rPr>
                          <w:rFonts w:ascii="Arial" w:hAnsi="Arial"/>
                          <w:caps/>
                          <w:color w:val="FFFFFF"/>
                          <w:sz w:val="32"/>
                        </w:rPr>
                      </w:pPr>
                    </w:p>
                    <w:p w14:paraId="279FE7A2" w14:textId="77777777" w:rsidR="00377B4F" w:rsidRPr="00FC726B" w:rsidRDefault="00377B4F" w:rsidP="00403CB6">
                      <w:pPr>
                        <w:pStyle w:val="Center"/>
                        <w:widowControl/>
                        <w:ind w:left="3150"/>
                        <w:jc w:val="left"/>
                        <w:rPr>
                          <w:sz w:val="60"/>
                        </w:rPr>
                      </w:pPr>
                      <w:r w:rsidRPr="00403CB6">
                        <w:rPr>
                          <w:rFonts w:ascii="Arial" w:hAnsi="Arial"/>
                          <w:b/>
                          <w:color w:val="FFFFFF" w:themeColor="background1"/>
                          <w:sz w:val="60"/>
                        </w:rPr>
                        <w:t xml:space="preserve"> </w:t>
                      </w:r>
                    </w:p>
                  </w:txbxContent>
                </v:textbox>
                <w10:wrap type="tight"/>
              </v:shape>
            </w:pict>
          </mc:Fallback>
        </mc:AlternateContent>
      </w:r>
    </w:p>
    <w:p w14:paraId="664F0235" w14:textId="77777777" w:rsidR="00077540" w:rsidRPr="005D3F9D" w:rsidRDefault="00077540" w:rsidP="00932120">
      <w:pPr>
        <w:pStyle w:val="Heading1"/>
        <w:tabs>
          <w:tab w:val="left" w:pos="1980"/>
        </w:tabs>
        <w:spacing w:line="240" w:lineRule="auto"/>
        <w:ind w:left="1800"/>
        <w:rPr>
          <w:sz w:val="22"/>
        </w:rPr>
      </w:pPr>
    </w:p>
    <w:p w14:paraId="00148745" w14:textId="77777777" w:rsidR="002460DD" w:rsidRPr="005D3F9D" w:rsidRDefault="002460DD" w:rsidP="00544672">
      <w:pPr>
        <w:pStyle w:val="Center"/>
        <w:widowControl/>
        <w:suppressAutoHyphens/>
        <w:jc w:val="left"/>
        <w:rPr>
          <w:rFonts w:ascii="Arial" w:hAnsi="Arial"/>
          <w:color w:val="464847"/>
          <w:sz w:val="22"/>
        </w:rPr>
      </w:pPr>
    </w:p>
    <w:p w14:paraId="2E9617A4" w14:textId="40138A09" w:rsidR="00544672" w:rsidRPr="00544672" w:rsidRDefault="00544672" w:rsidP="00544672">
      <w:pPr>
        <w:pStyle w:val="Center"/>
        <w:widowControl/>
        <w:suppressAutoHyphens/>
        <w:ind w:left="1890"/>
        <w:jc w:val="left"/>
        <w:rPr>
          <w:rFonts w:ascii="Arial" w:hAnsi="Arial"/>
          <w:sz w:val="20"/>
        </w:rPr>
      </w:pPr>
      <w:r w:rsidRPr="00544672">
        <w:rPr>
          <w:rFonts w:ascii="Arial" w:hAnsi="Arial"/>
          <w:sz w:val="20"/>
        </w:rPr>
        <w:t xml:space="preserve">Updated </w:t>
      </w:r>
      <w:r w:rsidR="00CC0ADA">
        <w:rPr>
          <w:rFonts w:ascii="Arial" w:hAnsi="Arial"/>
          <w:sz w:val="20"/>
          <w:szCs w:val="24"/>
        </w:rPr>
        <w:t xml:space="preserve">September </w:t>
      </w:r>
      <w:r w:rsidR="00C7754C">
        <w:rPr>
          <w:rFonts w:ascii="Arial" w:hAnsi="Arial"/>
          <w:sz w:val="20"/>
          <w:szCs w:val="24"/>
        </w:rPr>
        <w:t>2018</w:t>
      </w:r>
    </w:p>
    <w:p w14:paraId="4F15C38C" w14:textId="77777777" w:rsidR="00544672" w:rsidRPr="00544672" w:rsidRDefault="00544672" w:rsidP="00544672">
      <w:pPr>
        <w:pStyle w:val="Center"/>
        <w:widowControl/>
        <w:suppressAutoHyphens/>
        <w:ind w:left="1890"/>
        <w:jc w:val="left"/>
        <w:rPr>
          <w:rFonts w:ascii="Arial" w:hAnsi="Arial"/>
          <w:sz w:val="20"/>
        </w:rPr>
      </w:pPr>
      <w:r w:rsidRPr="00544672">
        <w:rPr>
          <w:rFonts w:ascii="Arial" w:hAnsi="Arial"/>
          <w:sz w:val="20"/>
        </w:rPr>
        <w:t>(Originally issued January 2013)</w:t>
      </w:r>
    </w:p>
    <w:p w14:paraId="10FBB897" w14:textId="77777777" w:rsidR="00544672" w:rsidRPr="00544672" w:rsidRDefault="00544672" w:rsidP="00544672">
      <w:pPr>
        <w:pStyle w:val="NormalText"/>
        <w:widowControl/>
        <w:suppressAutoHyphens/>
        <w:ind w:left="1890" w:firstLine="0"/>
        <w:rPr>
          <w:rFonts w:ascii="Arial" w:hAnsi="Arial"/>
          <w:sz w:val="20"/>
        </w:rPr>
      </w:pPr>
    </w:p>
    <w:p w14:paraId="23E52D75"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2A0DA89D" w14:textId="77777777" w:rsid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690A50F8"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4BD1344D"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33D051A1"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r w:rsidRPr="00544672">
        <w:rPr>
          <w:rFonts w:ascii="Arial" w:hAnsi="Arial"/>
          <w:sz w:val="20"/>
        </w:rPr>
        <w:t xml:space="preserve">Developed by </w:t>
      </w:r>
      <w:proofErr w:type="spellStart"/>
      <w:r w:rsidRPr="00544672">
        <w:rPr>
          <w:rFonts w:ascii="Arial" w:hAnsi="Arial"/>
          <w:sz w:val="20"/>
        </w:rPr>
        <w:t>ChangeLab</w:t>
      </w:r>
      <w:proofErr w:type="spellEnd"/>
      <w:r w:rsidRPr="00544672">
        <w:rPr>
          <w:rFonts w:ascii="Arial" w:hAnsi="Arial"/>
          <w:sz w:val="20"/>
        </w:rPr>
        <w:t xml:space="preserve"> Solutions</w:t>
      </w:r>
    </w:p>
    <w:p w14:paraId="59D8574B"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p>
    <w:p w14:paraId="5B99AEDD" w14:textId="77777777" w:rsidR="00544672" w:rsidRPr="00544672" w:rsidRDefault="00544672" w:rsidP="00544672">
      <w:pPr>
        <w:autoSpaceDE w:val="0"/>
        <w:autoSpaceDN w:val="0"/>
        <w:adjustRightInd w:val="0"/>
        <w:spacing w:line="240" w:lineRule="auto"/>
        <w:ind w:left="1890"/>
        <w:rPr>
          <w:rFonts w:ascii="Arial" w:hAnsi="Arial" w:cs="Calibri"/>
          <w:sz w:val="20"/>
          <w:szCs w:val="30"/>
        </w:rPr>
      </w:pPr>
      <w:r w:rsidRPr="00544672">
        <w:rPr>
          <w:rFonts w:ascii="Arial" w:hAnsi="Arial" w:cs="Calibri"/>
          <w:sz w:val="20"/>
          <w:szCs w:val="30"/>
        </w:rPr>
        <w:t xml:space="preserve">This material was made possible by funds received from </w:t>
      </w:r>
      <w:r w:rsidR="004629F1" w:rsidRPr="00C7754C">
        <w:rPr>
          <w:rFonts w:ascii="Arial" w:hAnsi="Arial" w:cs="Calibri"/>
          <w:sz w:val="20"/>
          <w:szCs w:val="30"/>
        </w:rPr>
        <w:t>Grant Number 14-10214</w:t>
      </w:r>
      <w:r w:rsidRPr="00544672">
        <w:rPr>
          <w:rFonts w:ascii="Arial" w:hAnsi="Arial" w:cs="Calibri"/>
          <w:sz w:val="20"/>
          <w:szCs w:val="30"/>
        </w:rPr>
        <w:t xml:space="preserve"> with the California Department of Public Health, California Tobacco Control Program.</w:t>
      </w:r>
    </w:p>
    <w:p w14:paraId="31D62D3A" w14:textId="77777777" w:rsidR="00544672" w:rsidRPr="00544672" w:rsidRDefault="00544672" w:rsidP="00544672">
      <w:pPr>
        <w:autoSpaceDE w:val="0"/>
        <w:autoSpaceDN w:val="0"/>
        <w:adjustRightInd w:val="0"/>
        <w:spacing w:line="240" w:lineRule="auto"/>
        <w:ind w:left="1890"/>
        <w:rPr>
          <w:rFonts w:ascii="Arial" w:hAnsi="Arial" w:cs="Calibri"/>
          <w:sz w:val="20"/>
          <w:szCs w:val="30"/>
        </w:rPr>
      </w:pPr>
      <w:r w:rsidRPr="00544672">
        <w:rPr>
          <w:rFonts w:ascii="Arial" w:hAnsi="Arial" w:cs="Calibri"/>
          <w:sz w:val="20"/>
          <w:szCs w:val="30"/>
        </w:rPr>
        <w:t> </w:t>
      </w:r>
    </w:p>
    <w:p w14:paraId="0091D4DA" w14:textId="77777777" w:rsidR="00544672" w:rsidRPr="00544672" w:rsidRDefault="00544672" w:rsidP="00544672">
      <w:pPr>
        <w:pStyle w:val="Center"/>
        <w:widowControl/>
        <w:tabs>
          <w:tab w:val="clear" w:pos="1080"/>
          <w:tab w:val="left" w:pos="1530"/>
          <w:tab w:val="left" w:pos="1980"/>
        </w:tabs>
        <w:suppressAutoHyphens/>
        <w:ind w:left="1890" w:right="10"/>
        <w:jc w:val="left"/>
        <w:rPr>
          <w:rFonts w:ascii="Arial" w:hAnsi="Arial"/>
          <w:sz w:val="20"/>
        </w:rPr>
      </w:pPr>
      <w:r w:rsidRPr="00544672">
        <w:rPr>
          <w:rFonts w:ascii="Arial" w:hAnsi="Arial" w:cs="Calibri"/>
          <w:sz w:val="20"/>
          <w:szCs w:val="30"/>
        </w:rPr>
        <w:t xml:space="preserve">© </w:t>
      </w:r>
      <w:r w:rsidR="00C7754C">
        <w:rPr>
          <w:rFonts w:ascii="Arial" w:hAnsi="Arial" w:cs="Calibri"/>
          <w:sz w:val="20"/>
          <w:szCs w:val="30"/>
        </w:rPr>
        <w:t>2018</w:t>
      </w:r>
      <w:r w:rsidR="00C7754C" w:rsidRPr="00544672">
        <w:rPr>
          <w:rFonts w:ascii="Arial" w:hAnsi="Arial" w:cs="Calibri"/>
          <w:sz w:val="20"/>
          <w:szCs w:val="30"/>
        </w:rPr>
        <w:t xml:space="preserve"> </w:t>
      </w:r>
      <w:r w:rsidRPr="00544672">
        <w:rPr>
          <w:rFonts w:ascii="Arial" w:hAnsi="Arial" w:cs="Calibri"/>
          <w:sz w:val="20"/>
          <w:szCs w:val="30"/>
        </w:rPr>
        <w:t>California Department of Public Health. This material may not be reproduced or disseminated without prior written permission from the California Department of Public Health.</w:t>
      </w:r>
    </w:p>
    <w:p w14:paraId="759F6D4F" w14:textId="77777777" w:rsidR="00CF3D9D" w:rsidRPr="005D3F9D" w:rsidRDefault="00CF3D9D" w:rsidP="00CF3D9D">
      <w:pPr>
        <w:pStyle w:val="Center"/>
        <w:widowControl/>
        <w:tabs>
          <w:tab w:val="clear" w:pos="1080"/>
          <w:tab w:val="left" w:pos="1530"/>
          <w:tab w:val="left" w:pos="1980"/>
        </w:tabs>
        <w:suppressAutoHyphens/>
        <w:ind w:left="1890" w:right="10"/>
        <w:jc w:val="left"/>
        <w:rPr>
          <w:sz w:val="20"/>
        </w:rPr>
      </w:pPr>
    </w:p>
    <w:p w14:paraId="00315FCC" w14:textId="77777777" w:rsidR="00544672" w:rsidRDefault="00544672" w:rsidP="00EA7E3B">
      <w:pPr>
        <w:pStyle w:val="nPlancovertext"/>
        <w:tabs>
          <w:tab w:val="left" w:pos="1980"/>
        </w:tabs>
        <w:spacing w:line="240" w:lineRule="auto"/>
        <w:ind w:left="1890" w:right="10"/>
        <w:rPr>
          <w:rFonts w:ascii="Arial" w:hAnsi="Arial" w:cs="Calibri"/>
          <w:sz w:val="20"/>
          <w:szCs w:val="30"/>
        </w:rPr>
      </w:pPr>
    </w:p>
    <w:p w14:paraId="0134C9F0" w14:textId="77777777" w:rsidR="003B0C7C" w:rsidRPr="005D3F9D" w:rsidRDefault="003B0C7C" w:rsidP="00EA7E3B">
      <w:pPr>
        <w:pStyle w:val="nPlancovertext"/>
        <w:tabs>
          <w:tab w:val="left" w:pos="1980"/>
        </w:tabs>
        <w:spacing w:line="240" w:lineRule="auto"/>
        <w:ind w:left="1890" w:right="10"/>
        <w:rPr>
          <w:rFonts w:ascii="Arial" w:hAnsi="Arial" w:cs="Calibri"/>
          <w:sz w:val="20"/>
          <w:szCs w:val="30"/>
        </w:rPr>
      </w:pPr>
    </w:p>
    <w:p w14:paraId="6133B1D6" w14:textId="77777777" w:rsidR="00CF3D9D" w:rsidRPr="00CF3D9D" w:rsidRDefault="003B0C7C" w:rsidP="00CF3D9D">
      <w:pPr>
        <w:pStyle w:val="disclamerbox"/>
        <w:framePr w:hSpace="0" w:vSpace="0" w:wrap="auto" w:vAnchor="margin" w:hAnchor="text" w:yAlign="inline"/>
        <w:pBdr>
          <w:top w:val="single" w:sz="2" w:space="6" w:color="D9D9D9"/>
          <w:left w:val="single" w:sz="2" w:space="6" w:color="D9D9D9"/>
          <w:bottom w:val="single" w:sz="2" w:space="6" w:color="D9D9D9"/>
          <w:right w:val="single" w:sz="2" w:space="7" w:color="D9D9D9"/>
        </w:pBdr>
        <w:tabs>
          <w:tab w:val="left" w:pos="1530"/>
          <w:tab w:val="left" w:pos="2340"/>
        </w:tabs>
        <w:ind w:left="1890" w:right="0"/>
        <w:rPr>
          <w:spacing w:val="-2"/>
          <w:kern w:val="28"/>
        </w:rPr>
      </w:pPr>
      <w:proofErr w:type="spellStart"/>
      <w:r w:rsidRPr="00E75B01">
        <w:rPr>
          <w:spacing w:val="-2"/>
          <w:kern w:val="28"/>
        </w:rPr>
        <w:t>ChangeLab</w:t>
      </w:r>
      <w:proofErr w:type="spellEnd"/>
      <w:r w:rsidRPr="00E75B01">
        <w:rPr>
          <w:spacing w:val="-2"/>
          <w:kern w:val="28"/>
        </w:rPr>
        <w:t xml:space="preserve"> Solutions is a nonprofit organization that provides legal information on matters relating to public health. The legal information provided in this document does not constitute legal advice or legal representation. For legal advice, readers should consult a lawyer in their state.</w:t>
      </w:r>
    </w:p>
    <w:p w14:paraId="173A490E" w14:textId="77777777" w:rsidR="00CF3D9D" w:rsidRDefault="00CF3D9D">
      <w:pPr>
        <w:spacing w:line="240" w:lineRule="auto"/>
        <w:rPr>
          <w:rFonts w:ascii="Times New Roman Bold" w:hAnsi="Times New Roman Bold"/>
          <w:kern w:val="32"/>
          <w:sz w:val="28"/>
          <w:szCs w:val="28"/>
        </w:rPr>
      </w:pPr>
      <w:r>
        <w:br w:type="page"/>
      </w:r>
    </w:p>
    <w:p w14:paraId="321162DF" w14:textId="77777777" w:rsidR="00615A6D" w:rsidRPr="001A7EB0" w:rsidRDefault="00544672" w:rsidP="00544672">
      <w:pPr>
        <w:pStyle w:val="Heading2"/>
        <w:rPr>
          <w:rFonts w:ascii="Arial" w:hAnsi="Arial" w:cs="Arial"/>
          <w:bCs/>
          <w:sz w:val="32"/>
        </w:rPr>
      </w:pPr>
      <w:r w:rsidRPr="001A7EB0">
        <w:rPr>
          <w:rFonts w:ascii="Arial" w:hAnsi="Arial" w:cs="Arial"/>
          <w:bCs/>
          <w:sz w:val="32"/>
        </w:rPr>
        <w:lastRenderedPageBreak/>
        <w:t xml:space="preserve">Introduction </w:t>
      </w:r>
    </w:p>
    <w:p w14:paraId="600AD51C" w14:textId="77777777" w:rsidR="00615A6D" w:rsidRPr="001A7EB0" w:rsidRDefault="00615A6D" w:rsidP="00544672">
      <w:pPr>
        <w:pStyle w:val="BasicParagraph"/>
        <w:rPr>
          <w:sz w:val="23"/>
          <w:szCs w:val="23"/>
        </w:rPr>
      </w:pPr>
      <w:proofErr w:type="spellStart"/>
      <w:r w:rsidRPr="001A7EB0">
        <w:rPr>
          <w:sz w:val="23"/>
          <w:szCs w:val="23"/>
        </w:rPr>
        <w:t>ChangeLab</w:t>
      </w:r>
      <w:proofErr w:type="spellEnd"/>
      <w:r w:rsidRPr="001A7EB0">
        <w:rPr>
          <w:sz w:val="23"/>
          <w:szCs w:val="23"/>
        </w:rPr>
        <w:t xml:space="preserve"> Solutions developed this Model Ordinance to help California cities and counties limit tobacco use and unwanted exposure to secondhand smoke both indoors and outdoors. As the dangers of tobacco use and secondhand smoke become increasingly well</w:t>
      </w:r>
      <w:r w:rsidR="005D473E" w:rsidRPr="001A7EB0">
        <w:rPr>
          <w:sz w:val="23"/>
          <w:szCs w:val="23"/>
        </w:rPr>
        <w:t>-</w:t>
      </w:r>
      <w:r w:rsidRPr="001A7EB0">
        <w:rPr>
          <w:sz w:val="23"/>
          <w:szCs w:val="23"/>
        </w:rPr>
        <w:t xml:space="preserve">documented, one of the most important steps a community can take to protect and improve its residents’ health is to create more </w:t>
      </w:r>
      <w:proofErr w:type="spellStart"/>
      <w:r w:rsidRPr="001A7EB0">
        <w:rPr>
          <w:sz w:val="23"/>
          <w:szCs w:val="23"/>
        </w:rPr>
        <w:t>smokefree</w:t>
      </w:r>
      <w:proofErr w:type="spellEnd"/>
      <w:r w:rsidRPr="001A7EB0">
        <w:rPr>
          <w:sz w:val="23"/>
          <w:szCs w:val="23"/>
        </w:rPr>
        <w:t xml:space="preserve"> and tobacco-free spaces. </w:t>
      </w:r>
    </w:p>
    <w:p w14:paraId="1A9E73AF" w14:textId="77777777" w:rsidR="00615A6D" w:rsidRPr="001A7EB0" w:rsidRDefault="00615A6D" w:rsidP="00544672">
      <w:pPr>
        <w:pStyle w:val="BasicParagraph"/>
        <w:rPr>
          <w:sz w:val="23"/>
          <w:szCs w:val="23"/>
        </w:rPr>
      </w:pPr>
    </w:p>
    <w:p w14:paraId="4BC8B240" w14:textId="0CCB76DE" w:rsidR="00C80384" w:rsidRPr="001A7EB0" w:rsidRDefault="00387745" w:rsidP="00544672">
      <w:pPr>
        <w:pStyle w:val="BasicParagraph"/>
        <w:rPr>
          <w:sz w:val="23"/>
          <w:szCs w:val="23"/>
        </w:rPr>
      </w:pPr>
      <w:r w:rsidRPr="001A7EB0">
        <w:rPr>
          <w:sz w:val="23"/>
          <w:szCs w:val="23"/>
        </w:rPr>
        <w:t>Almost</w:t>
      </w:r>
      <w:r w:rsidR="00B6058E" w:rsidRPr="001A7EB0">
        <w:rPr>
          <w:sz w:val="23"/>
          <w:szCs w:val="23"/>
        </w:rPr>
        <w:t xml:space="preserve"> all indoor places of employment in California are now required to be </w:t>
      </w:r>
      <w:proofErr w:type="spellStart"/>
      <w:r w:rsidR="00B6058E" w:rsidRPr="001A7EB0">
        <w:rPr>
          <w:sz w:val="23"/>
          <w:szCs w:val="23"/>
        </w:rPr>
        <w:t>smokefree</w:t>
      </w:r>
      <w:proofErr w:type="spellEnd"/>
      <w:r w:rsidR="00B6058E" w:rsidRPr="001A7EB0">
        <w:rPr>
          <w:sz w:val="23"/>
          <w:szCs w:val="23"/>
        </w:rPr>
        <w:t xml:space="preserve"> under state law. The </w:t>
      </w:r>
      <w:r w:rsidR="00615A6D" w:rsidRPr="001A7EB0">
        <w:rPr>
          <w:sz w:val="23"/>
          <w:szCs w:val="23"/>
        </w:rPr>
        <w:t xml:space="preserve">Model Ordinance can assist California cities and counties in making </w:t>
      </w:r>
      <w:r w:rsidR="00615A6D" w:rsidRPr="001A7EB0">
        <w:rPr>
          <w:i/>
          <w:sz w:val="23"/>
          <w:szCs w:val="23"/>
        </w:rPr>
        <w:t>all</w:t>
      </w:r>
      <w:r w:rsidR="00615A6D" w:rsidRPr="001A7EB0">
        <w:rPr>
          <w:sz w:val="23"/>
          <w:szCs w:val="23"/>
        </w:rPr>
        <w:t xml:space="preserve"> indoor workplaces </w:t>
      </w:r>
      <w:proofErr w:type="spellStart"/>
      <w:r w:rsidR="00615A6D" w:rsidRPr="001A7EB0">
        <w:rPr>
          <w:sz w:val="23"/>
          <w:szCs w:val="23"/>
        </w:rPr>
        <w:t>smokefree</w:t>
      </w:r>
      <w:proofErr w:type="spellEnd"/>
      <w:r w:rsidR="00615A6D" w:rsidRPr="001A7EB0">
        <w:rPr>
          <w:sz w:val="23"/>
          <w:szCs w:val="23"/>
        </w:rPr>
        <w:t xml:space="preserve"> by eliminating the </w:t>
      </w:r>
      <w:r w:rsidR="00B6058E" w:rsidRPr="001A7EB0">
        <w:rPr>
          <w:sz w:val="23"/>
          <w:szCs w:val="23"/>
        </w:rPr>
        <w:t xml:space="preserve">few remaining </w:t>
      </w:r>
      <w:r w:rsidR="00615A6D" w:rsidRPr="001A7EB0">
        <w:rPr>
          <w:sz w:val="23"/>
          <w:szCs w:val="23"/>
        </w:rPr>
        <w:t xml:space="preserve">exceptions contained in California Labor Code section 6404.5. </w:t>
      </w:r>
      <w:r w:rsidR="00C80384" w:rsidRPr="001A7EB0">
        <w:rPr>
          <w:sz w:val="23"/>
          <w:szCs w:val="23"/>
        </w:rPr>
        <w:t xml:space="preserve">  </w:t>
      </w:r>
    </w:p>
    <w:p w14:paraId="6D6B2B7F" w14:textId="77777777" w:rsidR="00C80384" w:rsidRPr="001A7EB0" w:rsidRDefault="00C80384" w:rsidP="00544672">
      <w:pPr>
        <w:pStyle w:val="BasicParagraph"/>
        <w:rPr>
          <w:sz w:val="23"/>
          <w:szCs w:val="23"/>
        </w:rPr>
      </w:pPr>
    </w:p>
    <w:p w14:paraId="437096B4" w14:textId="77777777" w:rsidR="00615A6D" w:rsidRPr="001A7EB0" w:rsidRDefault="00B6058E" w:rsidP="00544672">
      <w:pPr>
        <w:pStyle w:val="BasicParagraph"/>
        <w:rPr>
          <w:sz w:val="23"/>
          <w:szCs w:val="23"/>
        </w:rPr>
      </w:pPr>
      <w:r w:rsidRPr="001A7EB0">
        <w:rPr>
          <w:sz w:val="23"/>
          <w:szCs w:val="23"/>
        </w:rPr>
        <w:t xml:space="preserve">In addition, the Model Ordinance is designed to </w:t>
      </w:r>
      <w:r w:rsidR="00387745" w:rsidRPr="001A7EB0">
        <w:rPr>
          <w:sz w:val="23"/>
          <w:szCs w:val="23"/>
        </w:rPr>
        <w:t>help</w:t>
      </w:r>
      <w:r w:rsidRPr="001A7EB0">
        <w:rPr>
          <w:sz w:val="23"/>
          <w:szCs w:val="23"/>
        </w:rPr>
        <w:t xml:space="preserve"> local jurisdictions create </w:t>
      </w:r>
      <w:proofErr w:type="spellStart"/>
      <w:r w:rsidR="004B3973" w:rsidRPr="001A7EB0">
        <w:rPr>
          <w:sz w:val="23"/>
          <w:szCs w:val="23"/>
        </w:rPr>
        <w:t>smokefree</w:t>
      </w:r>
      <w:proofErr w:type="spellEnd"/>
      <w:r w:rsidR="004B3973" w:rsidRPr="001A7EB0">
        <w:rPr>
          <w:sz w:val="23"/>
          <w:szCs w:val="23"/>
        </w:rPr>
        <w:t xml:space="preserve"> </w:t>
      </w:r>
      <w:r w:rsidRPr="001A7EB0">
        <w:rPr>
          <w:i/>
          <w:sz w:val="23"/>
          <w:szCs w:val="23"/>
        </w:rPr>
        <w:t>outdoor</w:t>
      </w:r>
      <w:r w:rsidRPr="001A7EB0">
        <w:rPr>
          <w:sz w:val="23"/>
          <w:szCs w:val="23"/>
        </w:rPr>
        <w:t xml:space="preserve"> </w:t>
      </w:r>
      <w:r w:rsidR="004B3973" w:rsidRPr="001A7EB0">
        <w:rPr>
          <w:sz w:val="23"/>
          <w:szCs w:val="23"/>
        </w:rPr>
        <w:t>workplaces</w:t>
      </w:r>
      <w:r w:rsidRPr="001A7EB0">
        <w:rPr>
          <w:sz w:val="23"/>
          <w:szCs w:val="23"/>
        </w:rPr>
        <w:t xml:space="preserve"> to protect the health of employees </w:t>
      </w:r>
      <w:r w:rsidR="0029708A" w:rsidRPr="001A7EB0">
        <w:rPr>
          <w:sz w:val="23"/>
          <w:szCs w:val="23"/>
        </w:rPr>
        <w:t xml:space="preserve">and the public </w:t>
      </w:r>
      <w:r w:rsidRPr="001A7EB0">
        <w:rPr>
          <w:sz w:val="23"/>
          <w:szCs w:val="23"/>
        </w:rPr>
        <w:t xml:space="preserve">in these environments. </w:t>
      </w:r>
      <w:r w:rsidR="00615A6D" w:rsidRPr="001A7EB0">
        <w:rPr>
          <w:sz w:val="23"/>
          <w:szCs w:val="23"/>
        </w:rPr>
        <w:t xml:space="preserve">The Model Ordinance is designed to cover all outdoor spaces, but </w:t>
      </w:r>
      <w:r w:rsidR="00C44197" w:rsidRPr="001A7EB0">
        <w:rPr>
          <w:sz w:val="23"/>
          <w:szCs w:val="23"/>
        </w:rPr>
        <w:t xml:space="preserve">it </w:t>
      </w:r>
      <w:r w:rsidR="00615A6D" w:rsidRPr="001A7EB0">
        <w:rPr>
          <w:sz w:val="23"/>
          <w:szCs w:val="23"/>
        </w:rPr>
        <w:t xml:space="preserve">is fully customizable to fit the specific needs of an individual community. By addressing outdoor tobacco use, this Model Ordinance also helps limit tobacco-related </w:t>
      </w:r>
      <w:r w:rsidR="00387745" w:rsidRPr="001A7EB0">
        <w:rPr>
          <w:sz w:val="23"/>
          <w:szCs w:val="23"/>
        </w:rPr>
        <w:t xml:space="preserve">waste </w:t>
      </w:r>
      <w:r w:rsidR="00615A6D" w:rsidRPr="001A7EB0">
        <w:rPr>
          <w:sz w:val="23"/>
          <w:szCs w:val="23"/>
        </w:rPr>
        <w:t>and promotes Clean Water Act compliance for storm sewers.</w:t>
      </w:r>
      <w:r w:rsidR="00C80384" w:rsidRPr="001A7EB0">
        <w:rPr>
          <w:sz w:val="23"/>
          <w:szCs w:val="23"/>
        </w:rPr>
        <w:t xml:space="preserve"> </w:t>
      </w:r>
    </w:p>
    <w:p w14:paraId="51526310" w14:textId="77777777" w:rsidR="00615A6D" w:rsidRPr="001A7EB0" w:rsidRDefault="00615A6D" w:rsidP="00544672">
      <w:pPr>
        <w:pStyle w:val="BasicParagraph"/>
        <w:rPr>
          <w:sz w:val="23"/>
          <w:szCs w:val="23"/>
        </w:rPr>
      </w:pPr>
    </w:p>
    <w:p w14:paraId="60AF3753" w14:textId="595936E5" w:rsidR="00B3281D" w:rsidRPr="001A7EB0" w:rsidRDefault="00976FA0" w:rsidP="00B3281D">
      <w:pPr>
        <w:pStyle w:val="BasicParagraph"/>
        <w:rPr>
          <w:sz w:val="23"/>
          <w:szCs w:val="23"/>
        </w:rPr>
      </w:pPr>
      <w:r w:rsidRPr="001A7EB0">
        <w:rPr>
          <w:sz w:val="23"/>
          <w:szCs w:val="23"/>
        </w:rPr>
        <w:t xml:space="preserve">This 2018 </w:t>
      </w:r>
      <w:r w:rsidR="00B3281D" w:rsidRPr="001A7EB0">
        <w:rPr>
          <w:sz w:val="23"/>
          <w:szCs w:val="23"/>
        </w:rPr>
        <w:t>edition</w:t>
      </w:r>
      <w:r w:rsidRPr="001A7EB0">
        <w:rPr>
          <w:sz w:val="23"/>
          <w:szCs w:val="23"/>
        </w:rPr>
        <w:t xml:space="preserve"> of the Model Ordinance</w:t>
      </w:r>
      <w:r w:rsidR="00B3281D" w:rsidRPr="001A7EB0">
        <w:rPr>
          <w:sz w:val="23"/>
          <w:szCs w:val="23"/>
        </w:rPr>
        <w:t xml:space="preserve"> </w:t>
      </w:r>
      <w:r w:rsidR="00DB1B9A" w:rsidRPr="001A7EB0">
        <w:rPr>
          <w:sz w:val="23"/>
          <w:szCs w:val="23"/>
        </w:rPr>
        <w:t xml:space="preserve">will </w:t>
      </w:r>
      <w:r w:rsidR="00387745" w:rsidRPr="001A7EB0">
        <w:rPr>
          <w:sz w:val="23"/>
          <w:szCs w:val="23"/>
        </w:rPr>
        <w:t xml:space="preserve">also </w:t>
      </w:r>
      <w:r w:rsidR="00DB1B9A" w:rsidRPr="001A7EB0">
        <w:rPr>
          <w:sz w:val="23"/>
          <w:szCs w:val="23"/>
        </w:rPr>
        <w:t>help local jurisdictions address</w:t>
      </w:r>
      <w:r w:rsidR="00B3281D" w:rsidRPr="001A7EB0">
        <w:rPr>
          <w:sz w:val="23"/>
          <w:szCs w:val="23"/>
        </w:rPr>
        <w:t xml:space="preserve"> a significant change in state law</w:t>
      </w:r>
      <w:r w:rsidR="00C44197" w:rsidRPr="001A7EB0">
        <w:rPr>
          <w:sz w:val="23"/>
          <w:szCs w:val="23"/>
        </w:rPr>
        <w:t>—</w:t>
      </w:r>
      <w:r w:rsidR="00B3281D" w:rsidRPr="001A7EB0">
        <w:rPr>
          <w:sz w:val="23"/>
          <w:szCs w:val="23"/>
        </w:rPr>
        <w:t xml:space="preserve">the legalization of cannabis </w:t>
      </w:r>
      <w:r w:rsidR="006F5B3E" w:rsidRPr="001A7EB0">
        <w:rPr>
          <w:sz w:val="23"/>
          <w:szCs w:val="23"/>
        </w:rPr>
        <w:t xml:space="preserve">for adult </w:t>
      </w:r>
      <w:r w:rsidR="00B3281D" w:rsidRPr="001A7EB0">
        <w:rPr>
          <w:sz w:val="23"/>
          <w:szCs w:val="23"/>
        </w:rPr>
        <w:t xml:space="preserve">use. Although it is now legal </w:t>
      </w:r>
      <w:r w:rsidR="00387745" w:rsidRPr="001A7EB0">
        <w:rPr>
          <w:sz w:val="23"/>
          <w:szCs w:val="23"/>
        </w:rPr>
        <w:t xml:space="preserve">for adults </w:t>
      </w:r>
      <w:r w:rsidR="00B3281D" w:rsidRPr="001A7EB0">
        <w:rPr>
          <w:sz w:val="23"/>
          <w:szCs w:val="23"/>
        </w:rPr>
        <w:t xml:space="preserve">to </w:t>
      </w:r>
      <w:r w:rsidR="00387745" w:rsidRPr="001A7EB0">
        <w:rPr>
          <w:sz w:val="23"/>
          <w:szCs w:val="23"/>
        </w:rPr>
        <w:t>use</w:t>
      </w:r>
      <w:r w:rsidR="00B3281D" w:rsidRPr="001A7EB0">
        <w:rPr>
          <w:sz w:val="23"/>
          <w:szCs w:val="23"/>
        </w:rPr>
        <w:t xml:space="preserve"> </w:t>
      </w:r>
      <w:r w:rsidR="00387745" w:rsidRPr="001A7EB0">
        <w:rPr>
          <w:sz w:val="23"/>
          <w:szCs w:val="23"/>
        </w:rPr>
        <w:t>non-medicinal cannabis</w:t>
      </w:r>
      <w:r w:rsidR="00B3281D" w:rsidRPr="001A7EB0">
        <w:rPr>
          <w:sz w:val="23"/>
          <w:szCs w:val="23"/>
        </w:rPr>
        <w:t xml:space="preserve">, state law clearly </w:t>
      </w:r>
      <w:r w:rsidR="0029708A" w:rsidRPr="001A7EB0">
        <w:rPr>
          <w:sz w:val="23"/>
          <w:szCs w:val="23"/>
        </w:rPr>
        <w:t xml:space="preserve">limits where one can smoke it. </w:t>
      </w:r>
      <w:r w:rsidR="00B3281D" w:rsidRPr="001A7EB0">
        <w:rPr>
          <w:sz w:val="23"/>
          <w:szCs w:val="23"/>
        </w:rPr>
        <w:t xml:space="preserve">Specifically, cannabis cannot be smoked in public places </w:t>
      </w:r>
      <w:r w:rsidR="00CB4701" w:rsidRPr="001A7EB0">
        <w:rPr>
          <w:sz w:val="23"/>
          <w:szCs w:val="23"/>
        </w:rPr>
        <w:t>or</w:t>
      </w:r>
      <w:r w:rsidR="00B3281D" w:rsidRPr="001A7EB0">
        <w:rPr>
          <w:sz w:val="23"/>
          <w:szCs w:val="23"/>
        </w:rPr>
        <w:t xml:space="preserve"> anywhere </w:t>
      </w:r>
      <w:r w:rsidR="00BA161D" w:rsidRPr="001A7EB0">
        <w:rPr>
          <w:sz w:val="23"/>
          <w:szCs w:val="23"/>
        </w:rPr>
        <w:t>smoking tobacco is prohibited,</w:t>
      </w:r>
      <w:r w:rsidR="00B3281D" w:rsidRPr="001A7EB0">
        <w:rPr>
          <w:sz w:val="23"/>
          <w:szCs w:val="23"/>
        </w:rPr>
        <w:t xml:space="preserve"> whether b</w:t>
      </w:r>
      <w:r w:rsidR="0029708A" w:rsidRPr="001A7EB0">
        <w:rPr>
          <w:sz w:val="23"/>
          <w:szCs w:val="23"/>
        </w:rPr>
        <w:t xml:space="preserve">y state or local law. </w:t>
      </w:r>
      <w:r w:rsidR="00B3281D" w:rsidRPr="001A7EB0">
        <w:rPr>
          <w:sz w:val="23"/>
          <w:szCs w:val="23"/>
        </w:rPr>
        <w:t>Thus, the Model Ordinance regulate</w:t>
      </w:r>
      <w:r w:rsidR="004B0BDD" w:rsidRPr="001A7EB0">
        <w:rPr>
          <w:sz w:val="23"/>
          <w:szCs w:val="23"/>
        </w:rPr>
        <w:t>s</w:t>
      </w:r>
      <w:r w:rsidR="00B3281D" w:rsidRPr="001A7EB0">
        <w:rPr>
          <w:sz w:val="23"/>
          <w:szCs w:val="23"/>
        </w:rPr>
        <w:t xml:space="preserve"> cannabis smoking</w:t>
      </w:r>
      <w:r w:rsidR="00C44197" w:rsidRPr="001A7EB0">
        <w:rPr>
          <w:sz w:val="23"/>
          <w:szCs w:val="23"/>
        </w:rPr>
        <w:t>—</w:t>
      </w:r>
      <w:r w:rsidR="00DB1B9A" w:rsidRPr="001A7EB0">
        <w:rPr>
          <w:sz w:val="23"/>
          <w:szCs w:val="23"/>
        </w:rPr>
        <w:t>indoors and out</w:t>
      </w:r>
      <w:r w:rsidR="00C44197" w:rsidRPr="001A7EB0">
        <w:rPr>
          <w:sz w:val="23"/>
          <w:szCs w:val="23"/>
        </w:rPr>
        <w:t>—</w:t>
      </w:r>
      <w:r w:rsidR="00E71315" w:rsidRPr="001A7EB0">
        <w:rPr>
          <w:sz w:val="23"/>
          <w:szCs w:val="23"/>
        </w:rPr>
        <w:t>where</w:t>
      </w:r>
      <w:r w:rsidR="00302258" w:rsidRPr="001A7EB0">
        <w:rPr>
          <w:sz w:val="23"/>
          <w:szCs w:val="23"/>
        </w:rPr>
        <w:t>ver</w:t>
      </w:r>
      <w:r w:rsidR="00E71315" w:rsidRPr="001A7EB0">
        <w:rPr>
          <w:sz w:val="23"/>
          <w:szCs w:val="23"/>
        </w:rPr>
        <w:t xml:space="preserve"> tobacco smoking is prohibited</w:t>
      </w:r>
      <w:r w:rsidR="0029708A" w:rsidRPr="001A7EB0">
        <w:rPr>
          <w:sz w:val="23"/>
          <w:szCs w:val="23"/>
        </w:rPr>
        <w:t xml:space="preserve">. </w:t>
      </w:r>
    </w:p>
    <w:p w14:paraId="3CEA552D" w14:textId="77777777" w:rsidR="00A928B6" w:rsidRPr="001A7EB0" w:rsidRDefault="00A928B6" w:rsidP="00A928B6">
      <w:pPr>
        <w:pStyle w:val="BasicParagraph"/>
        <w:ind w:left="720"/>
        <w:rPr>
          <w:sz w:val="23"/>
          <w:szCs w:val="23"/>
        </w:rPr>
      </w:pPr>
    </w:p>
    <w:p w14:paraId="04D27A04" w14:textId="77777777" w:rsidR="00615A6D" w:rsidRPr="001A7EB0" w:rsidRDefault="00615A6D" w:rsidP="00544672">
      <w:pPr>
        <w:pStyle w:val="BasicParagraph"/>
        <w:rPr>
          <w:sz w:val="23"/>
          <w:szCs w:val="23"/>
        </w:rPr>
      </w:pPr>
      <w:r w:rsidRPr="001A7EB0">
        <w:rPr>
          <w:sz w:val="23"/>
          <w:szCs w:val="23"/>
        </w:rPr>
        <w:t xml:space="preserve">To assist cities and counties in creating </w:t>
      </w:r>
      <w:proofErr w:type="spellStart"/>
      <w:r w:rsidRPr="001A7EB0">
        <w:rPr>
          <w:sz w:val="23"/>
          <w:szCs w:val="23"/>
        </w:rPr>
        <w:t>smokefree</w:t>
      </w:r>
      <w:proofErr w:type="spellEnd"/>
      <w:r w:rsidRPr="001A7EB0">
        <w:rPr>
          <w:sz w:val="23"/>
          <w:szCs w:val="23"/>
        </w:rPr>
        <w:t xml:space="preserve"> and tobacco-free places, this Model Ordinance includes</w:t>
      </w:r>
    </w:p>
    <w:p w14:paraId="199F96B0" w14:textId="77777777" w:rsidR="00615A6D" w:rsidRPr="001A7EB0" w:rsidRDefault="00615A6D" w:rsidP="00615A6D">
      <w:pPr>
        <w:pStyle w:val="NormalText"/>
        <w:widowControl/>
        <w:ind w:firstLine="0"/>
        <w:rPr>
          <w:sz w:val="23"/>
          <w:szCs w:val="23"/>
        </w:rPr>
      </w:pPr>
    </w:p>
    <w:p w14:paraId="1A64B05C" w14:textId="77777777" w:rsidR="00615A6D" w:rsidRPr="001A7EB0" w:rsidRDefault="00615A6D" w:rsidP="00544672">
      <w:pPr>
        <w:pStyle w:val="bullets"/>
        <w:rPr>
          <w:sz w:val="23"/>
          <w:szCs w:val="23"/>
        </w:rPr>
      </w:pPr>
      <w:r w:rsidRPr="001A7EB0">
        <w:rPr>
          <w:sz w:val="23"/>
          <w:szCs w:val="23"/>
        </w:rPr>
        <w:t xml:space="preserve">extensive findings documenting the health risks associated with tobacco use and exposure to secondhand tobacco smoke and the </w:t>
      </w:r>
      <w:r w:rsidR="004227EE" w:rsidRPr="001A7EB0">
        <w:rPr>
          <w:sz w:val="23"/>
          <w:szCs w:val="23"/>
        </w:rPr>
        <w:t xml:space="preserve">aerosol </w:t>
      </w:r>
      <w:r w:rsidRPr="001A7EB0">
        <w:rPr>
          <w:sz w:val="23"/>
          <w:szCs w:val="23"/>
        </w:rPr>
        <w:t xml:space="preserve">produced by electronic smoking devices; </w:t>
      </w:r>
    </w:p>
    <w:p w14:paraId="23CE8BC5" w14:textId="77777777" w:rsidR="00615A6D" w:rsidRPr="001A7EB0" w:rsidRDefault="00615A6D" w:rsidP="00544672">
      <w:pPr>
        <w:pStyle w:val="bullets"/>
        <w:rPr>
          <w:sz w:val="23"/>
          <w:szCs w:val="23"/>
        </w:rPr>
      </w:pPr>
      <w:r w:rsidRPr="001A7EB0">
        <w:rPr>
          <w:sz w:val="23"/>
          <w:szCs w:val="23"/>
        </w:rPr>
        <w:t xml:space="preserve">prohibitions on smoking in </w:t>
      </w:r>
      <w:r w:rsidR="00DB1B9A" w:rsidRPr="001A7EB0">
        <w:rPr>
          <w:sz w:val="23"/>
          <w:szCs w:val="23"/>
        </w:rPr>
        <w:t xml:space="preserve">all </w:t>
      </w:r>
      <w:r w:rsidRPr="001A7EB0">
        <w:rPr>
          <w:sz w:val="23"/>
          <w:szCs w:val="23"/>
        </w:rPr>
        <w:t>enclosed workplaces</w:t>
      </w:r>
      <w:r w:rsidR="00DB1B9A" w:rsidRPr="001A7EB0">
        <w:rPr>
          <w:sz w:val="23"/>
          <w:szCs w:val="23"/>
        </w:rPr>
        <w:t xml:space="preserve">, including the few indoor places of employment </w:t>
      </w:r>
      <w:r w:rsidRPr="001A7EB0">
        <w:rPr>
          <w:sz w:val="23"/>
          <w:szCs w:val="23"/>
        </w:rPr>
        <w:t xml:space="preserve">not covered by the state </w:t>
      </w:r>
      <w:proofErr w:type="spellStart"/>
      <w:r w:rsidRPr="001A7EB0">
        <w:rPr>
          <w:sz w:val="23"/>
          <w:szCs w:val="23"/>
        </w:rPr>
        <w:t>smokefree</w:t>
      </w:r>
      <w:proofErr w:type="spellEnd"/>
      <w:r w:rsidRPr="001A7EB0">
        <w:rPr>
          <w:sz w:val="23"/>
          <w:szCs w:val="23"/>
        </w:rPr>
        <w:t xml:space="preserve"> workplace law;</w:t>
      </w:r>
    </w:p>
    <w:p w14:paraId="45D4CFF2" w14:textId="77777777" w:rsidR="00615A6D" w:rsidRPr="001A7EB0" w:rsidRDefault="00615A6D" w:rsidP="00544672">
      <w:pPr>
        <w:pStyle w:val="bullets"/>
        <w:rPr>
          <w:sz w:val="23"/>
          <w:szCs w:val="23"/>
        </w:rPr>
      </w:pPr>
      <w:r w:rsidRPr="001A7EB0">
        <w:rPr>
          <w:sz w:val="23"/>
          <w:szCs w:val="23"/>
        </w:rPr>
        <w:t xml:space="preserve">prohibitions on smoking in outdoor places including </w:t>
      </w:r>
      <w:r w:rsidR="0029708A" w:rsidRPr="001A7EB0">
        <w:rPr>
          <w:sz w:val="23"/>
          <w:szCs w:val="23"/>
        </w:rPr>
        <w:t xml:space="preserve">outdoor places of employment such as construction sites and restaurant patios, </w:t>
      </w:r>
      <w:r w:rsidRPr="001A7EB0">
        <w:rPr>
          <w:sz w:val="23"/>
          <w:szCs w:val="23"/>
        </w:rPr>
        <w:t xml:space="preserve">parks and other recreational areas, bus stops, public event sites, and </w:t>
      </w:r>
      <w:r w:rsidR="0029708A" w:rsidRPr="001A7EB0">
        <w:rPr>
          <w:sz w:val="23"/>
          <w:szCs w:val="23"/>
        </w:rPr>
        <w:t xml:space="preserve">outdoor </w:t>
      </w:r>
      <w:r w:rsidRPr="001A7EB0">
        <w:rPr>
          <w:color w:val="auto"/>
          <w:sz w:val="23"/>
          <w:szCs w:val="23"/>
        </w:rPr>
        <w:t xml:space="preserve">common areas of </w:t>
      </w:r>
      <w:r w:rsidR="002B5041" w:rsidRPr="001A7EB0">
        <w:rPr>
          <w:color w:val="auto"/>
          <w:sz w:val="23"/>
          <w:szCs w:val="23"/>
        </w:rPr>
        <w:t>multiunit</w:t>
      </w:r>
      <w:r w:rsidRPr="001A7EB0">
        <w:rPr>
          <w:color w:val="auto"/>
          <w:sz w:val="23"/>
          <w:szCs w:val="23"/>
        </w:rPr>
        <w:t xml:space="preserve"> housing;</w:t>
      </w:r>
    </w:p>
    <w:p w14:paraId="103A466B" w14:textId="77777777" w:rsidR="00615A6D" w:rsidRPr="001A7EB0" w:rsidRDefault="00615A6D" w:rsidP="00544672">
      <w:pPr>
        <w:pStyle w:val="bullets"/>
        <w:rPr>
          <w:sz w:val="23"/>
          <w:szCs w:val="23"/>
        </w:rPr>
      </w:pPr>
      <w:r w:rsidRPr="001A7EB0">
        <w:rPr>
          <w:sz w:val="23"/>
          <w:szCs w:val="23"/>
        </w:rPr>
        <w:t xml:space="preserve">optional language that can be included to prohibit </w:t>
      </w:r>
      <w:r w:rsidRPr="001A7EB0">
        <w:rPr>
          <w:i/>
          <w:sz w:val="23"/>
          <w:szCs w:val="23"/>
        </w:rPr>
        <w:t>all</w:t>
      </w:r>
      <w:r w:rsidRPr="001A7EB0">
        <w:rPr>
          <w:sz w:val="23"/>
          <w:szCs w:val="23"/>
        </w:rPr>
        <w:t xml:space="preserve"> tobacco use (including the use of smokeless tobacco, for instance) in indoor and outdoor places; </w:t>
      </w:r>
    </w:p>
    <w:p w14:paraId="26AC1FA2" w14:textId="77777777" w:rsidR="00615A6D" w:rsidRPr="001A7EB0" w:rsidRDefault="00615A6D" w:rsidP="00544672">
      <w:pPr>
        <w:pStyle w:val="bullets"/>
        <w:rPr>
          <w:sz w:val="23"/>
          <w:szCs w:val="23"/>
        </w:rPr>
      </w:pPr>
      <w:r w:rsidRPr="001A7EB0">
        <w:rPr>
          <w:sz w:val="23"/>
          <w:szCs w:val="23"/>
        </w:rPr>
        <w:t>requirements for posting No Smoking signs; and</w:t>
      </w:r>
    </w:p>
    <w:p w14:paraId="34465C80" w14:textId="77777777" w:rsidR="00615A6D" w:rsidRPr="001A7EB0" w:rsidRDefault="00615A6D" w:rsidP="00824922">
      <w:pPr>
        <w:pStyle w:val="bullets"/>
        <w:spacing w:after="0"/>
        <w:rPr>
          <w:sz w:val="23"/>
          <w:szCs w:val="23"/>
        </w:rPr>
      </w:pPr>
      <w:r w:rsidRPr="001A7EB0">
        <w:rPr>
          <w:sz w:val="23"/>
          <w:szCs w:val="23"/>
        </w:rPr>
        <w:t>robust enforcement mechanisms, including the option for private individuals and organizations to enforce the provisions of this ordinance.</w:t>
      </w:r>
    </w:p>
    <w:p w14:paraId="0A575B64" w14:textId="77777777" w:rsidR="00DB1B9A" w:rsidRPr="001A7EB0" w:rsidRDefault="00DB1B9A" w:rsidP="00615A6D">
      <w:pPr>
        <w:pStyle w:val="NormalText"/>
        <w:widowControl/>
        <w:ind w:firstLine="0"/>
        <w:rPr>
          <w:sz w:val="23"/>
          <w:szCs w:val="23"/>
        </w:rPr>
      </w:pPr>
    </w:p>
    <w:p w14:paraId="5459CA58" w14:textId="1BC280A9" w:rsidR="00615A6D" w:rsidRPr="001A7EB0" w:rsidRDefault="00DB1B9A" w:rsidP="00B05B50">
      <w:pPr>
        <w:pStyle w:val="BasicParagraph"/>
        <w:rPr>
          <w:sz w:val="23"/>
          <w:szCs w:val="23"/>
        </w:rPr>
      </w:pPr>
      <w:r w:rsidRPr="001A7EB0">
        <w:rPr>
          <w:sz w:val="23"/>
          <w:szCs w:val="23"/>
        </w:rPr>
        <w:t xml:space="preserve">While state law </w:t>
      </w:r>
      <w:r w:rsidR="00A41C06" w:rsidRPr="001A7EB0">
        <w:rPr>
          <w:sz w:val="23"/>
          <w:szCs w:val="23"/>
        </w:rPr>
        <w:t>only</w:t>
      </w:r>
      <w:r w:rsidR="004D3468" w:rsidRPr="001A7EB0">
        <w:rPr>
          <w:sz w:val="23"/>
          <w:szCs w:val="23"/>
        </w:rPr>
        <w:t xml:space="preserve"> </w:t>
      </w:r>
      <w:r w:rsidRPr="001A7EB0">
        <w:rPr>
          <w:sz w:val="23"/>
          <w:szCs w:val="23"/>
        </w:rPr>
        <w:t>recently expanded its definition of tobacco products to specifically incorporate electronic smoking devices (</w:t>
      </w:r>
      <w:proofErr w:type="spellStart"/>
      <w:r w:rsidRPr="001A7EB0">
        <w:rPr>
          <w:sz w:val="23"/>
          <w:szCs w:val="23"/>
        </w:rPr>
        <w:t>eg</w:t>
      </w:r>
      <w:proofErr w:type="spellEnd"/>
      <w:r w:rsidRPr="001A7EB0">
        <w:rPr>
          <w:sz w:val="23"/>
          <w:szCs w:val="23"/>
        </w:rPr>
        <w:t xml:space="preserve">, e-cigarettes), the Model Ordinance has </w:t>
      </w:r>
      <w:r w:rsidR="00553822" w:rsidRPr="001A7EB0">
        <w:rPr>
          <w:sz w:val="23"/>
          <w:szCs w:val="23"/>
        </w:rPr>
        <w:t>included electronic</w:t>
      </w:r>
      <w:r w:rsidR="00615A6D" w:rsidRPr="001A7EB0">
        <w:rPr>
          <w:sz w:val="23"/>
          <w:szCs w:val="23"/>
        </w:rPr>
        <w:t xml:space="preserve"> smoking devices within </w:t>
      </w:r>
      <w:r w:rsidRPr="001A7EB0">
        <w:rPr>
          <w:sz w:val="23"/>
          <w:szCs w:val="23"/>
        </w:rPr>
        <w:t xml:space="preserve">its </w:t>
      </w:r>
      <w:r w:rsidR="00615A6D" w:rsidRPr="001A7EB0">
        <w:rPr>
          <w:sz w:val="23"/>
          <w:szCs w:val="23"/>
        </w:rPr>
        <w:t>definition</w:t>
      </w:r>
      <w:r w:rsidRPr="001A7EB0">
        <w:rPr>
          <w:sz w:val="23"/>
          <w:szCs w:val="23"/>
        </w:rPr>
        <w:t xml:space="preserve"> of “Tobacco Products” since 2015</w:t>
      </w:r>
      <w:r w:rsidR="00615A6D" w:rsidRPr="001A7EB0">
        <w:rPr>
          <w:sz w:val="23"/>
          <w:szCs w:val="23"/>
        </w:rPr>
        <w:t>.</w:t>
      </w:r>
      <w:r w:rsidRPr="001A7EB0">
        <w:rPr>
          <w:sz w:val="23"/>
          <w:szCs w:val="23"/>
        </w:rPr>
        <w:t xml:space="preserve"> Having t</w:t>
      </w:r>
      <w:r w:rsidR="00615A6D" w:rsidRPr="001A7EB0">
        <w:rPr>
          <w:sz w:val="23"/>
          <w:szCs w:val="23"/>
        </w:rPr>
        <w:t>his broad definition ensure</w:t>
      </w:r>
      <w:r w:rsidRPr="001A7EB0">
        <w:rPr>
          <w:sz w:val="23"/>
          <w:szCs w:val="23"/>
        </w:rPr>
        <w:t>s</w:t>
      </w:r>
      <w:r w:rsidR="00615A6D" w:rsidRPr="001A7EB0">
        <w:rPr>
          <w:sz w:val="23"/>
          <w:szCs w:val="23"/>
        </w:rPr>
        <w:t xml:space="preserve"> that the use of electronic smoking devices is regulated in the same manner as conventional tobacco products. </w:t>
      </w:r>
    </w:p>
    <w:p w14:paraId="13B46298" w14:textId="77777777" w:rsidR="00615A6D" w:rsidRPr="001A7EB0" w:rsidRDefault="00615A6D" w:rsidP="00B05B50">
      <w:pPr>
        <w:pStyle w:val="BasicParagraph"/>
        <w:rPr>
          <w:sz w:val="23"/>
          <w:szCs w:val="23"/>
        </w:rPr>
      </w:pPr>
    </w:p>
    <w:p w14:paraId="0A3725C8" w14:textId="0049F400" w:rsidR="00615A6D" w:rsidRPr="001A7EB0" w:rsidRDefault="00615A6D" w:rsidP="00B05B50">
      <w:pPr>
        <w:pStyle w:val="BasicParagraph"/>
        <w:rPr>
          <w:sz w:val="23"/>
          <w:szCs w:val="23"/>
        </w:rPr>
      </w:pPr>
      <w:r w:rsidRPr="001A7EB0">
        <w:rPr>
          <w:sz w:val="23"/>
          <w:szCs w:val="23"/>
        </w:rPr>
        <w:t xml:space="preserve">Some of the comments in the Model Ordinance describe ways to narrow the scope of the smoking restrictions, should that be desired. In addition, optional language is available to broaden the scope of the ordinance to restrict not only smoking but </w:t>
      </w:r>
      <w:r w:rsidRPr="001A7EB0">
        <w:rPr>
          <w:i/>
          <w:sz w:val="23"/>
          <w:szCs w:val="23"/>
        </w:rPr>
        <w:t xml:space="preserve">all </w:t>
      </w:r>
      <w:r w:rsidRPr="001A7EB0">
        <w:rPr>
          <w:sz w:val="23"/>
          <w:szCs w:val="23"/>
        </w:rPr>
        <w:t>tobacco use (</w:t>
      </w:r>
      <w:proofErr w:type="spellStart"/>
      <w:r w:rsidRPr="001A7EB0">
        <w:rPr>
          <w:sz w:val="23"/>
          <w:szCs w:val="23"/>
        </w:rPr>
        <w:t>eg</w:t>
      </w:r>
      <w:proofErr w:type="spellEnd"/>
      <w:r w:rsidRPr="001A7EB0">
        <w:rPr>
          <w:sz w:val="23"/>
          <w:szCs w:val="23"/>
        </w:rPr>
        <w:t xml:space="preserve">, smokeless tobacco). </w:t>
      </w:r>
    </w:p>
    <w:p w14:paraId="00B124DB" w14:textId="77777777" w:rsidR="00615A6D" w:rsidRPr="001A7EB0" w:rsidRDefault="00615A6D" w:rsidP="00B05B50">
      <w:pPr>
        <w:pStyle w:val="BasicParagraph"/>
        <w:rPr>
          <w:sz w:val="23"/>
          <w:szCs w:val="23"/>
        </w:rPr>
      </w:pPr>
    </w:p>
    <w:p w14:paraId="26DF85B4" w14:textId="1A91AB5D" w:rsidR="00615A6D" w:rsidRPr="001A7EB0" w:rsidRDefault="00615A6D" w:rsidP="00B05B50">
      <w:pPr>
        <w:pStyle w:val="BasicParagraph"/>
        <w:rPr>
          <w:sz w:val="23"/>
          <w:szCs w:val="23"/>
        </w:rPr>
      </w:pPr>
      <w:r w:rsidRPr="001A7EB0">
        <w:rPr>
          <w:sz w:val="23"/>
          <w:szCs w:val="23"/>
        </w:rPr>
        <w:t>The Model Ordinance offers a variety of options. In some instances, blanks (</w:t>
      </w:r>
      <w:proofErr w:type="spellStart"/>
      <w:r w:rsidRPr="001A7EB0">
        <w:rPr>
          <w:sz w:val="23"/>
          <w:szCs w:val="23"/>
        </w:rPr>
        <w:t>eg</w:t>
      </w:r>
      <w:proofErr w:type="spellEnd"/>
      <w:r w:rsidRPr="001A7EB0">
        <w:rPr>
          <w:sz w:val="23"/>
          <w:szCs w:val="23"/>
        </w:rPr>
        <w:t>, [ ___</w:t>
      </w:r>
      <w:proofErr w:type="gramStart"/>
      <w:r w:rsidRPr="001A7EB0">
        <w:rPr>
          <w:sz w:val="23"/>
          <w:szCs w:val="23"/>
        </w:rPr>
        <w:t>_ ]</w:t>
      </w:r>
      <w:proofErr w:type="gramEnd"/>
      <w:r w:rsidRPr="001A7EB0">
        <w:rPr>
          <w:sz w:val="23"/>
          <w:szCs w:val="23"/>
        </w:rPr>
        <w:t xml:space="preserve"> ) prompt you to customize the language to fit your community’s needs. In other cases, the ordinance offers you a choice of options (</w:t>
      </w:r>
      <w:proofErr w:type="spellStart"/>
      <w:r w:rsidRPr="001A7EB0">
        <w:rPr>
          <w:sz w:val="23"/>
          <w:szCs w:val="23"/>
        </w:rPr>
        <w:t>eg</w:t>
      </w:r>
      <w:proofErr w:type="spellEnd"/>
      <w:r w:rsidRPr="001A7EB0">
        <w:rPr>
          <w:sz w:val="23"/>
          <w:szCs w:val="23"/>
        </w:rPr>
        <w:t xml:space="preserve">, [ </w:t>
      </w:r>
      <w:r w:rsidRPr="001A7EB0">
        <w:rPr>
          <w:sz w:val="23"/>
          <w:szCs w:val="23"/>
          <w:u w:val="single"/>
        </w:rPr>
        <w:t>choice one</w:t>
      </w:r>
      <w:r w:rsidRPr="001A7EB0">
        <w:rPr>
          <w:sz w:val="23"/>
          <w:szCs w:val="23"/>
        </w:rPr>
        <w:t xml:space="preserve"> / </w:t>
      </w:r>
      <w:r w:rsidRPr="001A7EB0">
        <w:rPr>
          <w:sz w:val="23"/>
          <w:szCs w:val="23"/>
          <w:u w:val="double"/>
        </w:rPr>
        <w:t xml:space="preserve">choice </w:t>
      </w:r>
      <w:proofErr w:type="gramStart"/>
      <w:r w:rsidRPr="001A7EB0">
        <w:rPr>
          <w:sz w:val="23"/>
          <w:szCs w:val="23"/>
          <w:u w:val="double"/>
        </w:rPr>
        <w:t>two</w:t>
      </w:r>
      <w:r w:rsidRPr="001A7EB0">
        <w:rPr>
          <w:sz w:val="23"/>
          <w:szCs w:val="23"/>
        </w:rPr>
        <w:t xml:space="preserve"> ]</w:t>
      </w:r>
      <w:proofErr w:type="gramEnd"/>
      <w:r w:rsidRPr="001A7EB0">
        <w:rPr>
          <w:sz w:val="23"/>
          <w:szCs w:val="23"/>
        </w:rPr>
        <w:t xml:space="preserve"> ). Some of the options are followed by a comment that describes the legal provisions in more detail. Some degree of customization is always necessary to make sure that the ordinance is consistent with a community’s existing laws. Your city attorney or county counsel will likely be the best person to check this for you.</w:t>
      </w:r>
    </w:p>
    <w:p w14:paraId="6819214E" w14:textId="77777777" w:rsidR="00615A6D" w:rsidRPr="001A7EB0" w:rsidRDefault="00615A6D" w:rsidP="00B05B50">
      <w:pPr>
        <w:pStyle w:val="BasicParagraph"/>
        <w:rPr>
          <w:sz w:val="23"/>
          <w:szCs w:val="23"/>
        </w:rPr>
      </w:pPr>
    </w:p>
    <w:p w14:paraId="271FADA7" w14:textId="77777777" w:rsidR="001C7DC2" w:rsidRPr="001A7EB0" w:rsidRDefault="00615A6D" w:rsidP="00B05B50">
      <w:pPr>
        <w:pStyle w:val="BasicParagraph"/>
        <w:rPr>
          <w:sz w:val="23"/>
          <w:szCs w:val="23"/>
        </w:rPr>
      </w:pPr>
      <w:proofErr w:type="spellStart"/>
      <w:r w:rsidRPr="001A7EB0">
        <w:rPr>
          <w:sz w:val="23"/>
          <w:szCs w:val="23"/>
        </w:rPr>
        <w:t>ChangeLab</w:t>
      </w:r>
      <w:proofErr w:type="spellEnd"/>
      <w:r w:rsidRPr="001A7EB0">
        <w:rPr>
          <w:sz w:val="23"/>
          <w:szCs w:val="23"/>
        </w:rPr>
        <w:t xml:space="preserve"> Solutions also has developed a separate </w:t>
      </w:r>
      <w:hyperlink r:id="rId8" w:history="1">
        <w:proofErr w:type="spellStart"/>
        <w:r w:rsidR="00D4779F" w:rsidRPr="001A7EB0">
          <w:rPr>
            <w:rStyle w:val="Hyperlink"/>
            <w:sz w:val="23"/>
            <w:szCs w:val="23"/>
            <w:u w:val="none"/>
          </w:rPr>
          <w:t>Smokefree</w:t>
        </w:r>
        <w:proofErr w:type="spellEnd"/>
        <w:r w:rsidR="00D4779F" w:rsidRPr="001A7EB0">
          <w:rPr>
            <w:rStyle w:val="Hyperlink"/>
            <w:sz w:val="23"/>
            <w:szCs w:val="23"/>
            <w:u w:val="none"/>
          </w:rPr>
          <w:t xml:space="preserve"> Housing Model Ordinance</w:t>
        </w:r>
      </w:hyperlink>
      <w:r w:rsidRPr="001A7EB0">
        <w:rPr>
          <w:sz w:val="23"/>
          <w:szCs w:val="23"/>
        </w:rPr>
        <w:t xml:space="preserve"> to create </w:t>
      </w:r>
      <w:proofErr w:type="spellStart"/>
      <w:r w:rsidRPr="001A7EB0">
        <w:rPr>
          <w:sz w:val="23"/>
          <w:szCs w:val="23"/>
        </w:rPr>
        <w:t>smokefree</w:t>
      </w:r>
      <w:proofErr w:type="spellEnd"/>
      <w:r w:rsidRPr="001A7EB0">
        <w:rPr>
          <w:sz w:val="23"/>
          <w:szCs w:val="23"/>
        </w:rPr>
        <w:t xml:space="preserve"> </w:t>
      </w:r>
      <w:r w:rsidR="002B5041" w:rsidRPr="001A7EB0">
        <w:rPr>
          <w:sz w:val="23"/>
          <w:szCs w:val="23"/>
        </w:rPr>
        <w:t>multiunit</w:t>
      </w:r>
      <w:r w:rsidRPr="001A7EB0">
        <w:rPr>
          <w:sz w:val="23"/>
          <w:szCs w:val="23"/>
        </w:rPr>
        <w:t xml:space="preserve"> housing by limiting smoking inside units and common areas. Some of the areas covered by that ordinance are also included in this Model Ordinance. </w:t>
      </w:r>
    </w:p>
    <w:p w14:paraId="0555A8A7" w14:textId="77777777" w:rsidR="001C7DC2" w:rsidRPr="001A7EB0" w:rsidRDefault="001C7DC2" w:rsidP="00B05B50">
      <w:pPr>
        <w:pStyle w:val="BasicParagraph"/>
        <w:rPr>
          <w:sz w:val="23"/>
          <w:szCs w:val="23"/>
        </w:rPr>
      </w:pPr>
    </w:p>
    <w:p w14:paraId="4233BEFF" w14:textId="772D6B10" w:rsidR="00615A6D" w:rsidRDefault="001C7DC2" w:rsidP="001C7DC2">
      <w:pPr>
        <w:spacing w:line="276" w:lineRule="auto"/>
        <w:rPr>
          <w:i/>
          <w:color w:val="00598D"/>
        </w:rPr>
      </w:pPr>
      <w:r w:rsidRPr="001A7EB0">
        <w:rPr>
          <w:sz w:val="23"/>
          <w:szCs w:val="23"/>
        </w:rPr>
        <w:t xml:space="preserve">This </w:t>
      </w:r>
      <w:r w:rsidR="00C44197" w:rsidRPr="001A7EB0">
        <w:rPr>
          <w:sz w:val="23"/>
          <w:szCs w:val="23"/>
        </w:rPr>
        <w:t>i</w:t>
      </w:r>
      <w:r w:rsidRPr="001A7EB0">
        <w:rPr>
          <w:sz w:val="23"/>
          <w:szCs w:val="23"/>
        </w:rPr>
        <w:t xml:space="preserve">ntroduction section summarizes our nonpartisan analysis and study of the public health problem surrounding tobacco use. It also provides a rationale for regulations on the use of tobacco products as one possible policy intervention. It is intended for broad distribution to the public for the purpose of education and dissemination of information. Our presentation of this Model Ordinance, including this </w:t>
      </w:r>
      <w:r w:rsidR="00C44197" w:rsidRPr="001A7EB0">
        <w:rPr>
          <w:sz w:val="23"/>
          <w:szCs w:val="23"/>
        </w:rPr>
        <w:t>i</w:t>
      </w:r>
      <w:r w:rsidRPr="001A7EB0">
        <w:rPr>
          <w:sz w:val="23"/>
          <w:szCs w:val="23"/>
        </w:rPr>
        <w:t xml:space="preserve">ntroduction, is based on our independent and objective analysis of the relevant law, evidence, and available data, and should enable </w:t>
      </w:r>
      <w:r w:rsidR="00C44197" w:rsidRPr="001A7EB0">
        <w:rPr>
          <w:sz w:val="23"/>
          <w:szCs w:val="23"/>
        </w:rPr>
        <w:t xml:space="preserve">you </w:t>
      </w:r>
      <w:r w:rsidRPr="001A7EB0">
        <w:rPr>
          <w:sz w:val="23"/>
          <w:szCs w:val="23"/>
        </w:rPr>
        <w:t xml:space="preserve">to draw </w:t>
      </w:r>
      <w:r w:rsidR="00C44197" w:rsidRPr="001A7EB0">
        <w:rPr>
          <w:sz w:val="23"/>
          <w:szCs w:val="23"/>
        </w:rPr>
        <w:t xml:space="preserve">your </w:t>
      </w:r>
      <w:r w:rsidRPr="001A7EB0">
        <w:rPr>
          <w:sz w:val="23"/>
          <w:szCs w:val="23"/>
        </w:rPr>
        <w:t xml:space="preserve">own opinions and conclusions about the merits of this Model Ordinance. </w:t>
      </w:r>
      <w:r w:rsidR="00C44197" w:rsidRPr="001A7EB0">
        <w:rPr>
          <w:sz w:val="23"/>
          <w:szCs w:val="23"/>
        </w:rPr>
        <w:t xml:space="preserve">You </w:t>
      </w:r>
      <w:r w:rsidRPr="001A7EB0">
        <w:rPr>
          <w:sz w:val="23"/>
          <w:szCs w:val="23"/>
        </w:rPr>
        <w:t xml:space="preserve">should consider all the evidence and decide for </w:t>
      </w:r>
      <w:r w:rsidR="00C44197" w:rsidRPr="001A7EB0">
        <w:rPr>
          <w:sz w:val="23"/>
          <w:szCs w:val="23"/>
        </w:rPr>
        <w:t xml:space="preserve">yourself </w:t>
      </w:r>
      <w:r w:rsidR="005766AE" w:rsidRPr="001A7EB0">
        <w:rPr>
          <w:sz w:val="23"/>
          <w:szCs w:val="23"/>
        </w:rPr>
        <w:t xml:space="preserve">which </w:t>
      </w:r>
      <w:r w:rsidRPr="001A7EB0">
        <w:rPr>
          <w:sz w:val="23"/>
          <w:szCs w:val="23"/>
        </w:rPr>
        <w:t xml:space="preserve">approach is appropriate for </w:t>
      </w:r>
      <w:r w:rsidR="00C44197" w:rsidRPr="001A7EB0">
        <w:rPr>
          <w:sz w:val="23"/>
          <w:szCs w:val="23"/>
        </w:rPr>
        <w:t xml:space="preserve">your </w:t>
      </w:r>
      <w:r w:rsidRPr="001A7EB0">
        <w:rPr>
          <w:sz w:val="23"/>
          <w:szCs w:val="23"/>
        </w:rPr>
        <w:t xml:space="preserve">local jurisdiction. </w:t>
      </w:r>
      <w:r w:rsidR="00615A6D" w:rsidRPr="001A7EB0">
        <w:rPr>
          <w:sz w:val="23"/>
          <w:szCs w:val="23"/>
        </w:rPr>
        <w:t xml:space="preserve">If your community would like to adopt a more customized approach, it can combine aspects of </w:t>
      </w:r>
      <w:proofErr w:type="spellStart"/>
      <w:r w:rsidR="00615A6D" w:rsidRPr="001A7EB0">
        <w:rPr>
          <w:sz w:val="23"/>
          <w:szCs w:val="23"/>
        </w:rPr>
        <w:t>ChangeLab</w:t>
      </w:r>
      <w:proofErr w:type="spellEnd"/>
      <w:r w:rsidR="00615A6D" w:rsidRPr="001A7EB0">
        <w:rPr>
          <w:sz w:val="23"/>
          <w:szCs w:val="23"/>
        </w:rPr>
        <w:t xml:space="preserve"> Solutions’ other ordinances with this ordinance. For example, we can provide language to prohibit smoking in some or all units in </w:t>
      </w:r>
      <w:r w:rsidR="002B5041" w:rsidRPr="001A7EB0">
        <w:rPr>
          <w:sz w:val="23"/>
          <w:szCs w:val="23"/>
        </w:rPr>
        <w:t>multiunit</w:t>
      </w:r>
      <w:r w:rsidR="00615A6D" w:rsidRPr="001A7EB0">
        <w:rPr>
          <w:sz w:val="23"/>
          <w:szCs w:val="23"/>
        </w:rPr>
        <w:t xml:space="preserve"> housing. If you have questions about how to adapt this ordinance for your community, please contact </w:t>
      </w:r>
      <w:proofErr w:type="spellStart"/>
      <w:r w:rsidR="00615A6D" w:rsidRPr="001A7EB0">
        <w:rPr>
          <w:sz w:val="23"/>
          <w:szCs w:val="23"/>
        </w:rPr>
        <w:t>ChangeLab</w:t>
      </w:r>
      <w:proofErr w:type="spellEnd"/>
      <w:r w:rsidR="00615A6D" w:rsidRPr="001A7EB0">
        <w:rPr>
          <w:sz w:val="23"/>
          <w:szCs w:val="23"/>
        </w:rPr>
        <w:t xml:space="preserve"> Solutions through our website at </w:t>
      </w:r>
      <w:hyperlink r:id="rId9" w:history="1">
        <w:r w:rsidR="00615A6D" w:rsidRPr="001A7EB0">
          <w:rPr>
            <w:rStyle w:val="Hyperlink"/>
            <w:i/>
            <w:color w:val="00598D"/>
            <w:sz w:val="23"/>
            <w:szCs w:val="23"/>
            <w:u w:val="none"/>
          </w:rPr>
          <w:t>www.changelabsolutions.org/tobaccoquestions</w:t>
        </w:r>
      </w:hyperlink>
      <w:r w:rsidR="00615A6D" w:rsidRPr="001A7EB0">
        <w:rPr>
          <w:i/>
          <w:color w:val="00598D"/>
          <w:sz w:val="23"/>
          <w:szCs w:val="23"/>
        </w:rPr>
        <w:t>.</w:t>
      </w:r>
      <w:r w:rsidR="00615A6D" w:rsidRPr="00976E5E">
        <w:rPr>
          <w:i/>
          <w:color w:val="00598D"/>
        </w:rPr>
        <w:t xml:space="preserve"> </w:t>
      </w:r>
    </w:p>
    <w:p w14:paraId="56331C8B" w14:textId="77777777" w:rsidR="006C2E88" w:rsidRDefault="006C2E88" w:rsidP="00B05B50">
      <w:pPr>
        <w:pStyle w:val="BasicParagraph"/>
        <w:rPr>
          <w:i/>
          <w:color w:val="00598D"/>
        </w:rPr>
      </w:pPr>
    </w:p>
    <w:p w14:paraId="01DAED85" w14:textId="77777777" w:rsidR="006E390F" w:rsidRDefault="006E390F" w:rsidP="00B05B50">
      <w:pPr>
        <w:pStyle w:val="BasicParagraph"/>
        <w:rPr>
          <w:i/>
          <w:color w:val="00598D"/>
        </w:rPr>
      </w:pPr>
    </w:p>
    <w:p w14:paraId="46D6C5CE" w14:textId="77777777" w:rsidR="006E390F" w:rsidRDefault="006E390F" w:rsidP="00B05B50">
      <w:pPr>
        <w:pStyle w:val="BasicParagraph"/>
        <w:rPr>
          <w:i/>
          <w:color w:val="00598D"/>
        </w:rPr>
      </w:pPr>
    </w:p>
    <w:p w14:paraId="386F5C69" w14:textId="77777777" w:rsidR="006E390F" w:rsidRDefault="006E390F" w:rsidP="00B05B50">
      <w:pPr>
        <w:pStyle w:val="BasicParagraph"/>
        <w:rPr>
          <w:i/>
          <w:color w:val="00598D"/>
        </w:rPr>
      </w:pPr>
    </w:p>
    <w:p w14:paraId="2338FA31" w14:textId="77777777" w:rsidR="006E390F" w:rsidRDefault="006E390F" w:rsidP="00B05B50">
      <w:pPr>
        <w:pStyle w:val="BasicParagraph"/>
        <w:rPr>
          <w:i/>
          <w:color w:val="00598D"/>
        </w:rPr>
      </w:pPr>
    </w:p>
    <w:p w14:paraId="5BE2FFAB" w14:textId="77777777" w:rsidR="006E390F" w:rsidRDefault="006E390F" w:rsidP="00B05B50">
      <w:pPr>
        <w:pStyle w:val="BasicParagraph"/>
        <w:rPr>
          <w:i/>
          <w:color w:val="00598D"/>
        </w:rPr>
      </w:pPr>
    </w:p>
    <w:p w14:paraId="77CEC53B" w14:textId="77777777" w:rsidR="006C2E88" w:rsidRPr="00FB4C4E" w:rsidRDefault="006C2E88" w:rsidP="006C2E88">
      <w:pPr>
        <w:keepNext/>
        <w:suppressAutoHyphens/>
        <w:spacing w:line="276" w:lineRule="auto"/>
        <w:outlineLvl w:val="1"/>
        <w:rPr>
          <w:rFonts w:ascii="Arial" w:hAnsi="Arial" w:cs="Arial"/>
          <w:b/>
          <w:kern w:val="32"/>
          <w:sz w:val="32"/>
          <w:szCs w:val="28"/>
        </w:rPr>
      </w:pPr>
      <w:bookmarkStart w:id="0" w:name="_Toc422147630"/>
      <w:bookmarkStart w:id="1" w:name="_Toc422147733"/>
      <w:r w:rsidRPr="00FB4C4E">
        <w:rPr>
          <w:rFonts w:ascii="Arial" w:hAnsi="Arial" w:cs="Arial"/>
          <w:b/>
          <w:kern w:val="32"/>
          <w:sz w:val="32"/>
          <w:szCs w:val="28"/>
        </w:rPr>
        <w:lastRenderedPageBreak/>
        <w:t>CONTENTS</w:t>
      </w:r>
      <w:bookmarkEnd w:id="0"/>
      <w:bookmarkEnd w:id="1"/>
    </w:p>
    <w:p w14:paraId="52716EC7" w14:textId="77777777" w:rsidR="006C2E88" w:rsidRPr="00FB4C4E" w:rsidRDefault="00683870" w:rsidP="006C2E88">
      <w:pPr>
        <w:tabs>
          <w:tab w:val="right" w:leader="dot" w:pos="8990"/>
        </w:tabs>
        <w:spacing w:before="120"/>
        <w:rPr>
          <w:rFonts w:ascii="Arial" w:eastAsia="MS Mincho" w:hAnsi="Arial" w:cs="Arial"/>
          <w:noProof/>
          <w:sz w:val="20"/>
          <w:szCs w:val="20"/>
          <w:lang w:eastAsia="ja-JP"/>
        </w:rPr>
      </w:pPr>
      <w:r w:rsidRPr="00FB4C4E">
        <w:rPr>
          <w:rFonts w:ascii="Arial" w:hAnsi="Arial" w:cs="Arial"/>
          <w:sz w:val="20"/>
          <w:szCs w:val="20"/>
        </w:rPr>
        <w:fldChar w:fldCharType="begin"/>
      </w:r>
      <w:r w:rsidR="006C2E88" w:rsidRPr="00FB4C4E">
        <w:rPr>
          <w:rFonts w:ascii="Arial" w:hAnsi="Arial" w:cs="Arial"/>
          <w:sz w:val="20"/>
          <w:szCs w:val="20"/>
        </w:rPr>
        <w:instrText xml:space="preserve"> TOC \o "1-3" </w:instrText>
      </w:r>
      <w:r w:rsidRPr="00FB4C4E">
        <w:rPr>
          <w:rFonts w:ascii="Arial" w:hAnsi="Arial" w:cs="Arial"/>
          <w:sz w:val="20"/>
          <w:szCs w:val="20"/>
        </w:rPr>
        <w:fldChar w:fldCharType="separate"/>
      </w:r>
    </w:p>
    <w:p w14:paraId="64B3BC5B" w14:textId="196AA2CE" w:rsidR="006C2E88" w:rsidRPr="00FB4C4E" w:rsidRDefault="006C2E88" w:rsidP="006C2E88">
      <w:pPr>
        <w:rPr>
          <w:rFonts w:ascii="Arial" w:eastAsia="MS Mincho" w:hAnsi="Arial" w:cs="Arial"/>
          <w:b/>
        </w:rPr>
      </w:pPr>
      <w:r w:rsidRPr="00FB4C4E">
        <w:rPr>
          <w:rFonts w:ascii="Arial" w:eastAsia="MS Mincho" w:hAnsi="Arial" w:cs="Arial"/>
          <w:b/>
        </w:rPr>
        <w:t>ORDINANCE …………</w:t>
      </w:r>
      <w:r w:rsidR="003A3736" w:rsidRPr="00FB4C4E">
        <w:rPr>
          <w:rFonts w:ascii="Arial" w:eastAsia="MS Mincho" w:hAnsi="Arial" w:cs="Arial"/>
          <w:b/>
        </w:rPr>
        <w:t>……….………...……………………………………………</w:t>
      </w:r>
      <w:proofErr w:type="gramStart"/>
      <w:r w:rsidR="003A3736" w:rsidRPr="00FB4C4E">
        <w:rPr>
          <w:rFonts w:ascii="Arial" w:eastAsia="MS Mincho" w:hAnsi="Arial" w:cs="Arial"/>
          <w:b/>
        </w:rPr>
        <w:t>…..</w:t>
      </w:r>
      <w:proofErr w:type="gramEnd"/>
      <w:r w:rsidR="003A3736" w:rsidRPr="00FB4C4E">
        <w:rPr>
          <w:rFonts w:ascii="Arial" w:eastAsia="MS Mincho" w:hAnsi="Arial" w:cs="Arial"/>
          <w:b/>
        </w:rPr>
        <w:t>…</w:t>
      </w:r>
      <w:r w:rsidR="005C457A" w:rsidRPr="00FB4C4E">
        <w:rPr>
          <w:rFonts w:ascii="Arial" w:eastAsia="MS Mincho" w:hAnsi="Arial" w:cs="Arial"/>
          <w:b/>
        </w:rPr>
        <w:t>5</w:t>
      </w:r>
    </w:p>
    <w:p w14:paraId="5E4DD6C2" w14:textId="77777777" w:rsidR="006C2E88" w:rsidRPr="00FB4C4E" w:rsidRDefault="006C2E88" w:rsidP="006C2E88">
      <w:pPr>
        <w:tabs>
          <w:tab w:val="right" w:leader="dot" w:pos="8990"/>
        </w:tabs>
        <w:rPr>
          <w:rFonts w:ascii="Arial" w:hAnsi="Arial" w:cs="Arial"/>
          <w:noProof/>
          <w:lang w:bidi="en-US"/>
        </w:rPr>
      </w:pPr>
    </w:p>
    <w:p w14:paraId="6B34B94D" w14:textId="012DA53C"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lang w:bidi="en-US"/>
        </w:rPr>
        <w:t xml:space="preserve">SECTION I. </w:t>
      </w:r>
      <w:r w:rsidRPr="00FB4C4E">
        <w:rPr>
          <w:rFonts w:ascii="Arial" w:hAnsi="Arial" w:cs="Arial"/>
          <w:noProof/>
        </w:rPr>
        <w:tab/>
      </w:r>
      <w:r w:rsidR="005C457A" w:rsidRPr="00FB4C4E">
        <w:rPr>
          <w:rFonts w:ascii="Arial" w:hAnsi="Arial" w:cs="Arial"/>
          <w:noProof/>
        </w:rPr>
        <w:t>5</w:t>
      </w:r>
    </w:p>
    <w:p w14:paraId="60B59D3B" w14:textId="77777777" w:rsidR="005457D6" w:rsidRPr="00FB4C4E" w:rsidRDefault="005457D6" w:rsidP="005457D6">
      <w:pPr>
        <w:tabs>
          <w:tab w:val="right" w:leader="dot" w:pos="8990"/>
        </w:tabs>
        <w:ind w:left="240"/>
        <w:rPr>
          <w:rFonts w:ascii="Arial" w:hAnsi="Arial" w:cs="Arial"/>
          <w:noProof/>
          <w:lang w:bidi="en-US"/>
        </w:rPr>
      </w:pPr>
    </w:p>
    <w:p w14:paraId="325DCDC1" w14:textId="4CB0CBBA" w:rsidR="005457D6" w:rsidRPr="00FB4C4E" w:rsidRDefault="003A3736" w:rsidP="005457D6">
      <w:pPr>
        <w:tabs>
          <w:tab w:val="right" w:leader="dot" w:pos="8990"/>
        </w:tabs>
        <w:ind w:left="240"/>
        <w:rPr>
          <w:rFonts w:ascii="Arial" w:hAnsi="Arial" w:cs="Arial"/>
          <w:noProof/>
          <w:lang w:bidi="en-US"/>
        </w:rPr>
      </w:pPr>
      <w:r w:rsidRPr="00FB4C4E">
        <w:rPr>
          <w:rFonts w:ascii="Arial" w:hAnsi="Arial" w:cs="Arial"/>
          <w:noProof/>
          <w:lang w:bidi="en-US"/>
        </w:rPr>
        <w:t xml:space="preserve">SECTION II. </w:t>
      </w:r>
      <w:r w:rsidRPr="00FB4C4E">
        <w:rPr>
          <w:rFonts w:ascii="Arial" w:hAnsi="Arial" w:cs="Arial"/>
          <w:noProof/>
          <w:lang w:bidi="en-US"/>
        </w:rPr>
        <w:tab/>
      </w:r>
      <w:r w:rsidR="00CE439D" w:rsidRPr="00FB4C4E">
        <w:rPr>
          <w:rFonts w:ascii="Arial" w:hAnsi="Arial" w:cs="Arial"/>
          <w:noProof/>
          <w:lang w:bidi="en-US"/>
        </w:rPr>
        <w:t>5</w:t>
      </w:r>
    </w:p>
    <w:p w14:paraId="53AB3F7A" w14:textId="77777777" w:rsidR="006C2E88" w:rsidRPr="00FB4C4E" w:rsidRDefault="006C2E88" w:rsidP="006C2E88">
      <w:pPr>
        <w:tabs>
          <w:tab w:val="right" w:leader="dot" w:pos="8990"/>
        </w:tabs>
        <w:ind w:left="240"/>
        <w:rPr>
          <w:rFonts w:ascii="Arial" w:hAnsi="Arial" w:cs="Arial"/>
          <w:noProof/>
          <w:lang w:bidi="en-US"/>
        </w:rPr>
      </w:pPr>
    </w:p>
    <w:p w14:paraId="6BAF0768" w14:textId="39703EC3"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lang w:bidi="en-US"/>
        </w:rPr>
        <w:t>Sec. [ ____ (*1) ]. DEFINITIONS.</w:t>
      </w:r>
      <w:r w:rsidR="003A3736" w:rsidRPr="00FB4C4E">
        <w:rPr>
          <w:rFonts w:ascii="Arial" w:hAnsi="Arial" w:cs="Arial"/>
          <w:noProof/>
        </w:rPr>
        <w:tab/>
      </w:r>
      <w:r w:rsidR="00CE439D" w:rsidRPr="00FB4C4E">
        <w:rPr>
          <w:rFonts w:ascii="Arial" w:hAnsi="Arial" w:cs="Arial"/>
          <w:noProof/>
        </w:rPr>
        <w:t>5</w:t>
      </w:r>
    </w:p>
    <w:p w14:paraId="34BC03B0" w14:textId="77777777" w:rsidR="006C2E88" w:rsidRPr="00FB4C4E" w:rsidRDefault="006C2E88" w:rsidP="006C2E88">
      <w:pPr>
        <w:tabs>
          <w:tab w:val="right" w:leader="dot" w:pos="8990"/>
        </w:tabs>
        <w:ind w:left="240"/>
        <w:rPr>
          <w:rFonts w:ascii="Arial" w:hAnsi="Arial" w:cs="Arial"/>
          <w:noProof/>
        </w:rPr>
      </w:pPr>
    </w:p>
    <w:p w14:paraId="2BE647C9" w14:textId="5ADF9043"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 xml:space="preserve">Sec. [ ____ (*2) ]. PROHIBITION OF SMOKING [ AND TOBACCO PRODUCT </w:t>
      </w:r>
      <w:r w:rsidR="00F531C6">
        <w:rPr>
          <w:rFonts w:ascii="Arial" w:hAnsi="Arial" w:cs="Arial"/>
          <w:noProof/>
        </w:rPr>
        <w:br/>
      </w:r>
      <w:r w:rsidRPr="00FB4C4E">
        <w:rPr>
          <w:rFonts w:ascii="Arial" w:hAnsi="Arial" w:cs="Arial"/>
          <w:noProof/>
        </w:rPr>
        <w:t xml:space="preserve">USE ] IN ENCLOSED </w:t>
      </w:r>
      <w:r w:rsidR="005D3C12" w:rsidRPr="00FB4C4E">
        <w:rPr>
          <w:rFonts w:ascii="Arial" w:hAnsi="Arial" w:cs="Arial"/>
          <w:noProof/>
        </w:rPr>
        <w:t>AREAS</w:t>
      </w:r>
      <w:r w:rsidRPr="00FB4C4E">
        <w:rPr>
          <w:rFonts w:ascii="Arial" w:hAnsi="Arial" w:cs="Arial"/>
          <w:noProof/>
        </w:rPr>
        <w:t>.</w:t>
      </w:r>
      <w:r w:rsidRPr="00FB4C4E">
        <w:rPr>
          <w:rFonts w:ascii="Arial" w:hAnsi="Arial" w:cs="Arial"/>
          <w:noProof/>
        </w:rPr>
        <w:tab/>
        <w:t>1</w:t>
      </w:r>
      <w:r w:rsidR="00CE439D" w:rsidRPr="00FB4C4E">
        <w:rPr>
          <w:rFonts w:ascii="Arial" w:hAnsi="Arial" w:cs="Arial"/>
          <w:noProof/>
        </w:rPr>
        <w:t>2</w:t>
      </w:r>
    </w:p>
    <w:p w14:paraId="3C5CC37C" w14:textId="77777777" w:rsidR="006C2E88" w:rsidRPr="00FB4C4E" w:rsidRDefault="006C2E88" w:rsidP="006C2E88">
      <w:pPr>
        <w:tabs>
          <w:tab w:val="right" w:leader="dot" w:pos="8990"/>
        </w:tabs>
        <w:ind w:left="240"/>
        <w:rPr>
          <w:rFonts w:ascii="Arial" w:hAnsi="Arial" w:cs="Arial"/>
          <w:noProof/>
        </w:rPr>
      </w:pPr>
    </w:p>
    <w:p w14:paraId="4DC4413D" w14:textId="4DAE311B"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 xml:space="preserve">Sec. [ ____ (*3) ]. PROHIBITION OF SMOKING [ AND TOBACCO PRODUCT </w:t>
      </w:r>
      <w:r w:rsidR="00F531C6">
        <w:rPr>
          <w:rFonts w:ascii="Arial" w:hAnsi="Arial" w:cs="Arial"/>
          <w:noProof/>
        </w:rPr>
        <w:br/>
      </w:r>
      <w:r w:rsidRPr="00FB4C4E">
        <w:rPr>
          <w:rFonts w:ascii="Arial" w:hAnsi="Arial" w:cs="Arial"/>
          <w:noProof/>
        </w:rPr>
        <w:t>USE ] IN UNENCLOSED AREAS.</w:t>
      </w:r>
      <w:r w:rsidRPr="00FB4C4E">
        <w:rPr>
          <w:rFonts w:ascii="Arial" w:hAnsi="Arial" w:cs="Arial"/>
          <w:noProof/>
        </w:rPr>
        <w:tab/>
        <w:t>1</w:t>
      </w:r>
      <w:r w:rsidR="00CE439D" w:rsidRPr="00FB4C4E">
        <w:rPr>
          <w:rFonts w:ascii="Arial" w:hAnsi="Arial" w:cs="Arial"/>
          <w:noProof/>
        </w:rPr>
        <w:t>4</w:t>
      </w:r>
    </w:p>
    <w:p w14:paraId="7D07AF27" w14:textId="77777777" w:rsidR="006C2E88" w:rsidRPr="00FB4C4E" w:rsidRDefault="006C2E88" w:rsidP="006C2E88">
      <w:pPr>
        <w:tabs>
          <w:tab w:val="right" w:leader="dot" w:pos="8990"/>
        </w:tabs>
        <w:ind w:left="240"/>
        <w:rPr>
          <w:rFonts w:ascii="Arial" w:hAnsi="Arial" w:cs="Arial"/>
          <w:noProof/>
        </w:rPr>
      </w:pPr>
    </w:p>
    <w:p w14:paraId="2AD75DE3" w14:textId="1F3ADDB0"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Sec. [ ____ (*4) ]. REASONABLE SMOKING DISTANCE REQUIRED</w:t>
      </w:r>
      <w:r w:rsidRPr="00FB4C4E">
        <w:rPr>
          <w:rFonts w:ascii="Arial" w:hAnsi="Arial" w:cs="Arial"/>
          <w:noProof/>
        </w:rPr>
        <w:tab/>
        <w:t>1</w:t>
      </w:r>
      <w:r w:rsidR="00CE439D" w:rsidRPr="00FB4C4E">
        <w:rPr>
          <w:rFonts w:ascii="Arial" w:hAnsi="Arial" w:cs="Arial"/>
          <w:noProof/>
        </w:rPr>
        <w:t>6</w:t>
      </w:r>
    </w:p>
    <w:p w14:paraId="2339848A" w14:textId="77777777" w:rsidR="006C2E88" w:rsidRPr="00FB4C4E" w:rsidRDefault="006C2E88" w:rsidP="006C2E88">
      <w:pPr>
        <w:tabs>
          <w:tab w:val="right" w:leader="dot" w:pos="8990"/>
        </w:tabs>
        <w:ind w:left="240"/>
        <w:rPr>
          <w:rFonts w:ascii="Arial" w:hAnsi="Arial" w:cs="Arial"/>
          <w:noProof/>
        </w:rPr>
      </w:pPr>
    </w:p>
    <w:p w14:paraId="709E6903" w14:textId="277D66C3"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Sec. [ ____ (*5) ]. OTHER REQUIREMENTS AND PROHIBITIONS.</w:t>
      </w:r>
      <w:r w:rsidRPr="00FB4C4E">
        <w:rPr>
          <w:rFonts w:ascii="Arial" w:hAnsi="Arial" w:cs="Arial"/>
          <w:noProof/>
        </w:rPr>
        <w:tab/>
        <w:t>1</w:t>
      </w:r>
      <w:r w:rsidR="00CE439D" w:rsidRPr="00FB4C4E">
        <w:rPr>
          <w:rFonts w:ascii="Arial" w:hAnsi="Arial" w:cs="Arial"/>
          <w:noProof/>
        </w:rPr>
        <w:t>7</w:t>
      </w:r>
    </w:p>
    <w:p w14:paraId="082F91DA" w14:textId="77777777" w:rsidR="006C2E88" w:rsidRPr="00FB4C4E" w:rsidRDefault="006C2E88" w:rsidP="006C2E88">
      <w:pPr>
        <w:tabs>
          <w:tab w:val="right" w:leader="dot" w:pos="8990"/>
        </w:tabs>
        <w:ind w:left="240"/>
        <w:rPr>
          <w:rFonts w:ascii="Arial" w:hAnsi="Arial" w:cs="Arial"/>
          <w:noProof/>
        </w:rPr>
      </w:pPr>
    </w:p>
    <w:p w14:paraId="23FB121E" w14:textId="63CDF3B2"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Sec. [ ____ (*6) ]. PENALTIES AND ENFORCEMENT</w:t>
      </w:r>
      <w:r w:rsidR="005D3C12" w:rsidRPr="00FB4C4E">
        <w:rPr>
          <w:rFonts w:ascii="Arial" w:hAnsi="Arial" w:cs="Arial"/>
          <w:noProof/>
        </w:rPr>
        <w:t>..</w:t>
      </w:r>
      <w:r w:rsidR="005D3C12" w:rsidRPr="00FB4C4E">
        <w:rPr>
          <w:rFonts w:ascii="Arial" w:hAnsi="Arial" w:cs="Arial"/>
          <w:noProof/>
        </w:rPr>
        <w:tab/>
      </w:r>
      <w:r w:rsidR="00CE439D" w:rsidRPr="00FB4C4E">
        <w:rPr>
          <w:rFonts w:ascii="Arial" w:hAnsi="Arial" w:cs="Arial"/>
          <w:noProof/>
        </w:rPr>
        <w:t>18</w:t>
      </w:r>
    </w:p>
    <w:p w14:paraId="71F2CC08" w14:textId="77777777" w:rsidR="006C2E88" w:rsidRPr="00FB4C4E" w:rsidRDefault="006C2E88" w:rsidP="006C2E88">
      <w:pPr>
        <w:tabs>
          <w:tab w:val="right" w:leader="dot" w:pos="8990"/>
        </w:tabs>
        <w:ind w:left="240"/>
        <w:rPr>
          <w:rFonts w:ascii="Arial" w:hAnsi="Arial" w:cs="Arial"/>
          <w:noProof/>
        </w:rPr>
      </w:pPr>
    </w:p>
    <w:p w14:paraId="0A8A4585" w14:textId="5B9A40E3" w:rsidR="006C2E88" w:rsidRPr="00FB4C4E" w:rsidRDefault="006C2E88" w:rsidP="006C2E88">
      <w:pPr>
        <w:tabs>
          <w:tab w:val="right" w:leader="dot" w:pos="8990"/>
        </w:tabs>
        <w:ind w:left="240"/>
        <w:rPr>
          <w:rFonts w:ascii="Arial" w:eastAsia="MS Mincho" w:hAnsi="Arial" w:cs="Arial"/>
          <w:noProof/>
          <w:lang w:eastAsia="ja-JP"/>
        </w:rPr>
      </w:pPr>
      <w:r w:rsidRPr="00FB4C4E">
        <w:rPr>
          <w:rFonts w:ascii="Arial" w:hAnsi="Arial" w:cs="Arial"/>
          <w:noProof/>
        </w:rPr>
        <w:t>Sec. [ ____ (*7) ]. OTHER LAWS</w:t>
      </w:r>
      <w:r w:rsidR="005D3C12" w:rsidRPr="00FB4C4E">
        <w:rPr>
          <w:rFonts w:ascii="Arial" w:hAnsi="Arial" w:cs="Arial"/>
          <w:noProof/>
        </w:rPr>
        <w:t>.</w:t>
      </w:r>
      <w:r w:rsidR="005D3C12" w:rsidRPr="00FB4C4E">
        <w:rPr>
          <w:rFonts w:ascii="Arial" w:hAnsi="Arial" w:cs="Arial"/>
          <w:noProof/>
        </w:rPr>
        <w:tab/>
      </w:r>
      <w:r w:rsidR="00FB4C4E" w:rsidRPr="00FB4C4E">
        <w:rPr>
          <w:rFonts w:ascii="Arial" w:hAnsi="Arial" w:cs="Arial"/>
          <w:noProof/>
        </w:rPr>
        <w:t>22</w:t>
      </w:r>
    </w:p>
    <w:p w14:paraId="7599C778" w14:textId="77777777" w:rsidR="006C2E88" w:rsidRPr="00FB4C4E" w:rsidRDefault="006C2E88" w:rsidP="006C2E88">
      <w:pPr>
        <w:tabs>
          <w:tab w:val="right" w:leader="dot" w:pos="8990"/>
        </w:tabs>
        <w:ind w:left="240"/>
        <w:rPr>
          <w:rFonts w:ascii="Arial" w:hAnsi="Arial" w:cs="Arial"/>
          <w:noProof/>
        </w:rPr>
      </w:pPr>
    </w:p>
    <w:p w14:paraId="278643BA" w14:textId="3E95D36C" w:rsidR="006C2E88" w:rsidRPr="00FB4C4E" w:rsidRDefault="006C2E88" w:rsidP="006C2E88">
      <w:pPr>
        <w:tabs>
          <w:tab w:val="right" w:leader="dot" w:pos="8990"/>
        </w:tabs>
        <w:ind w:left="240"/>
        <w:rPr>
          <w:rFonts w:ascii="Arial" w:hAnsi="Arial" w:cs="Arial"/>
          <w:noProof/>
        </w:rPr>
      </w:pPr>
      <w:r w:rsidRPr="00FB4C4E">
        <w:rPr>
          <w:rFonts w:ascii="Arial" w:hAnsi="Arial" w:cs="Arial"/>
          <w:noProof/>
        </w:rPr>
        <w:t>SECTION I</w:t>
      </w:r>
      <w:r w:rsidR="005457D6" w:rsidRPr="00FB4C4E">
        <w:rPr>
          <w:rFonts w:ascii="Arial" w:hAnsi="Arial" w:cs="Arial"/>
          <w:noProof/>
        </w:rPr>
        <w:t>I</w:t>
      </w:r>
      <w:r w:rsidRPr="00FB4C4E">
        <w:rPr>
          <w:rFonts w:ascii="Arial" w:hAnsi="Arial" w:cs="Arial"/>
          <w:noProof/>
        </w:rPr>
        <w:t>I</w:t>
      </w:r>
      <w:r w:rsidR="005D3C12" w:rsidRPr="00FB4C4E">
        <w:rPr>
          <w:rFonts w:ascii="Arial" w:hAnsi="Arial" w:cs="Arial"/>
          <w:noProof/>
        </w:rPr>
        <w:t xml:space="preserve">. </w:t>
      </w:r>
      <w:r w:rsidR="00D5067F" w:rsidRPr="00FB4C4E">
        <w:rPr>
          <w:rFonts w:ascii="Arial" w:hAnsi="Arial" w:cs="Arial"/>
          <w:noProof/>
        </w:rPr>
        <w:t>STATUTORY CONSTRUCTION &amp; SEVERABILITY</w:t>
      </w:r>
      <w:r w:rsidR="00FB4C4E">
        <w:rPr>
          <w:rFonts w:ascii="Arial" w:hAnsi="Arial" w:cs="Arial"/>
          <w:noProof/>
        </w:rPr>
        <w:t>.</w:t>
      </w:r>
      <w:r w:rsidR="00FB4C4E">
        <w:rPr>
          <w:rFonts w:ascii="Arial" w:hAnsi="Arial" w:cs="Arial"/>
          <w:noProof/>
        </w:rPr>
        <w:tab/>
        <w:t>23</w:t>
      </w:r>
    </w:p>
    <w:p w14:paraId="64E0F73B" w14:textId="77777777" w:rsidR="006C2E88" w:rsidRPr="00FB4C4E" w:rsidRDefault="006C2E88" w:rsidP="006C2E88">
      <w:pPr>
        <w:rPr>
          <w:rFonts w:ascii="Arial" w:eastAsia="MS Mincho" w:hAnsi="Arial" w:cs="Arial"/>
        </w:rPr>
      </w:pPr>
    </w:p>
    <w:p w14:paraId="25798946" w14:textId="25BBBA6D" w:rsidR="006C2E88" w:rsidRPr="00FB4C4E" w:rsidRDefault="006C2E88" w:rsidP="006C2E88">
      <w:pPr>
        <w:rPr>
          <w:rFonts w:ascii="Arial" w:eastAsia="MS Mincho" w:hAnsi="Arial" w:cs="Arial"/>
        </w:rPr>
      </w:pPr>
      <w:r w:rsidRPr="00FB4C4E">
        <w:rPr>
          <w:rFonts w:ascii="Arial" w:eastAsia="MS Mincho" w:hAnsi="Arial" w:cs="Arial"/>
        </w:rPr>
        <w:t>APPENDIX A: FINDINGS……………...</w:t>
      </w:r>
      <w:r w:rsidR="005D3C12" w:rsidRPr="00FB4C4E">
        <w:rPr>
          <w:rFonts w:ascii="Arial" w:eastAsia="MS Mincho" w:hAnsi="Arial" w:cs="Arial"/>
        </w:rPr>
        <w:t>…………………………………………………</w:t>
      </w:r>
      <w:r w:rsidR="00FB4C4E">
        <w:rPr>
          <w:rFonts w:ascii="Arial" w:eastAsia="MS Mincho" w:hAnsi="Arial" w:cs="Arial"/>
        </w:rPr>
        <w:t xml:space="preserve"> 24</w:t>
      </w:r>
    </w:p>
    <w:p w14:paraId="4293F90D" w14:textId="77777777" w:rsidR="006C2E88" w:rsidRPr="00976E5E" w:rsidRDefault="00683870" w:rsidP="006C2E88">
      <w:pPr>
        <w:pStyle w:val="BasicParagraph"/>
        <w:rPr>
          <w:i/>
          <w:color w:val="00598D"/>
        </w:rPr>
      </w:pPr>
      <w:r w:rsidRPr="00FB4C4E">
        <w:rPr>
          <w:rFonts w:ascii="Arial" w:hAnsi="Arial" w:cs="Arial"/>
          <w:color w:val="auto"/>
          <w:sz w:val="20"/>
          <w:lang w:bidi="ar-SA"/>
        </w:rPr>
        <w:fldChar w:fldCharType="end"/>
      </w:r>
    </w:p>
    <w:p w14:paraId="41C65186" w14:textId="77777777" w:rsidR="00615A6D" w:rsidRPr="009656F5" w:rsidRDefault="00615A6D" w:rsidP="00615A6D">
      <w:pPr>
        <w:pStyle w:val="NormalText"/>
        <w:widowControl/>
        <w:ind w:firstLine="0"/>
        <w:outlineLvl w:val="0"/>
        <w:rPr>
          <w:color w:val="000000"/>
          <w:szCs w:val="24"/>
        </w:rPr>
      </w:pPr>
    </w:p>
    <w:p w14:paraId="7032476F" w14:textId="77777777" w:rsidR="00615A6D" w:rsidRPr="001A7EB0" w:rsidRDefault="00615A6D" w:rsidP="00615A6D">
      <w:pPr>
        <w:pStyle w:val="BasicParagraph"/>
        <w:widowControl/>
        <w:rPr>
          <w:rFonts w:ascii="Arial" w:hAnsi="Arial" w:cs="Arial"/>
        </w:rPr>
      </w:pPr>
      <w:r w:rsidRPr="009525EE">
        <w:br w:type="page"/>
      </w:r>
      <w:r w:rsidRPr="001A7EB0">
        <w:rPr>
          <w:rFonts w:ascii="Arial" w:hAnsi="Arial" w:cs="Arial"/>
          <w:sz w:val="32"/>
        </w:rPr>
        <w:lastRenderedPageBreak/>
        <w:t>AN ORDINANCE OF THE [ </w:t>
      </w:r>
      <w:r w:rsidRPr="001A7EB0">
        <w:rPr>
          <w:rFonts w:ascii="Arial" w:hAnsi="Arial" w:cs="Arial"/>
          <w:sz w:val="32"/>
          <w:u w:val="single"/>
        </w:rPr>
        <w:t>CITY</w:t>
      </w:r>
      <w:r w:rsidRPr="001A7EB0">
        <w:rPr>
          <w:rFonts w:ascii="Arial" w:hAnsi="Arial" w:cs="Arial"/>
          <w:sz w:val="32"/>
        </w:rPr>
        <w:t xml:space="preserve"> / </w:t>
      </w:r>
      <w:proofErr w:type="gramStart"/>
      <w:r w:rsidRPr="001A7EB0">
        <w:rPr>
          <w:rFonts w:ascii="Arial" w:hAnsi="Arial" w:cs="Arial"/>
          <w:sz w:val="32"/>
          <w:u w:val="double"/>
        </w:rPr>
        <w:t>COUNTY</w:t>
      </w:r>
      <w:r w:rsidRPr="001A7EB0">
        <w:rPr>
          <w:rFonts w:ascii="Arial" w:hAnsi="Arial" w:cs="Arial"/>
          <w:sz w:val="32"/>
        </w:rPr>
        <w:t xml:space="preserve"> ]</w:t>
      </w:r>
      <w:proofErr w:type="gramEnd"/>
      <w:r w:rsidRPr="001A7EB0">
        <w:rPr>
          <w:rFonts w:ascii="Arial" w:hAnsi="Arial" w:cs="Arial"/>
          <w:sz w:val="32"/>
        </w:rPr>
        <w:t xml:space="preserve"> OF [ ____ ] </w:t>
      </w:r>
      <w:r w:rsidRPr="001A7EB0">
        <w:rPr>
          <w:rFonts w:ascii="Arial" w:hAnsi="Arial" w:cs="Arial"/>
          <w:sz w:val="32"/>
        </w:rPr>
        <w:br/>
        <w:t>AMENDING THE [ ____ ] MUNICIPAL CODE TO REGULATE</w:t>
      </w:r>
      <w:r w:rsidRPr="001A7EB0">
        <w:rPr>
          <w:rFonts w:ascii="Arial" w:hAnsi="Arial" w:cs="Arial"/>
          <w:sz w:val="32"/>
        </w:rPr>
        <w:br/>
        <w:t xml:space="preserve">SMOKING [ </w:t>
      </w:r>
      <w:r w:rsidRPr="001A7EB0">
        <w:rPr>
          <w:rFonts w:ascii="Arial" w:hAnsi="Arial" w:cs="Arial"/>
          <w:caps/>
          <w:sz w:val="32"/>
          <w:u w:val="single"/>
        </w:rPr>
        <w:t>AND TOBACCO PRODUCT USE</w:t>
      </w:r>
      <w:r w:rsidRPr="001A7EB0">
        <w:rPr>
          <w:rFonts w:ascii="Arial" w:hAnsi="Arial" w:cs="Arial"/>
          <w:caps/>
          <w:sz w:val="32"/>
        </w:rPr>
        <w:t xml:space="preserve"> ]</w:t>
      </w:r>
      <w:r w:rsidRPr="001A7EB0">
        <w:rPr>
          <w:rFonts w:ascii="Arial" w:hAnsi="Arial" w:cs="Arial"/>
          <w:sz w:val="32"/>
        </w:rPr>
        <w:t xml:space="preserve"> </w:t>
      </w:r>
    </w:p>
    <w:p w14:paraId="53EB71A6" w14:textId="77777777" w:rsidR="00615A6D" w:rsidRPr="009525EE" w:rsidRDefault="00615A6D" w:rsidP="00615A6D">
      <w:pPr>
        <w:pStyle w:val="NormalText"/>
        <w:widowControl/>
        <w:rPr>
          <w:color w:val="000000"/>
        </w:rPr>
      </w:pPr>
    </w:p>
    <w:p w14:paraId="0A73BEC1" w14:textId="77777777" w:rsidR="00615A6D" w:rsidRPr="009525EE" w:rsidRDefault="00615A6D" w:rsidP="00B05B50">
      <w:pPr>
        <w:pStyle w:val="BasicParagraph"/>
      </w:pPr>
      <w:r w:rsidRPr="009525EE">
        <w:t>The [ </w:t>
      </w:r>
      <w:r w:rsidRPr="009525EE">
        <w:rPr>
          <w:u w:val="single"/>
        </w:rPr>
        <w:t>City Council of the City</w:t>
      </w:r>
      <w:r w:rsidRPr="009525EE">
        <w:t xml:space="preserve"> / </w:t>
      </w:r>
      <w:r w:rsidRPr="009525EE">
        <w:rPr>
          <w:u w:val="double"/>
        </w:rPr>
        <w:t xml:space="preserve">Board of Supervisors of the </w:t>
      </w:r>
      <w:proofErr w:type="gramStart"/>
      <w:r w:rsidRPr="009525EE">
        <w:rPr>
          <w:u w:val="double"/>
        </w:rPr>
        <w:t>County</w:t>
      </w:r>
      <w:r w:rsidRPr="009525EE">
        <w:t> ]</w:t>
      </w:r>
      <w:proofErr w:type="gramEnd"/>
      <w:r w:rsidRPr="009525EE">
        <w:t xml:space="preserve"> of [ </w:t>
      </w:r>
      <w:r w:rsidRPr="009525EE">
        <w:rPr>
          <w:b/>
        </w:rPr>
        <w:t>____ </w:t>
      </w:r>
      <w:r w:rsidRPr="009525EE">
        <w:rPr>
          <w:bCs/>
        </w:rPr>
        <w:t>]</w:t>
      </w:r>
      <w:r w:rsidRPr="009525EE">
        <w:t xml:space="preserve"> does </w:t>
      </w:r>
      <w:r w:rsidR="00515D89" w:rsidRPr="009525EE">
        <w:t xml:space="preserve">ordain </w:t>
      </w:r>
      <w:r w:rsidR="00515D89">
        <w:t>as</w:t>
      </w:r>
      <w:r w:rsidRPr="009525EE">
        <w:t xml:space="preserve"> follows:</w:t>
      </w:r>
    </w:p>
    <w:p w14:paraId="1569B69A" w14:textId="77777777" w:rsidR="00615A6D" w:rsidRPr="009525EE" w:rsidRDefault="00615A6D" w:rsidP="00615A6D">
      <w:pPr>
        <w:pStyle w:val="NormalText"/>
        <w:widowControl/>
        <w:rPr>
          <w:color w:val="000000"/>
        </w:rPr>
      </w:pPr>
    </w:p>
    <w:p w14:paraId="138EE62C" w14:textId="77777777" w:rsidR="00615A6D" w:rsidRPr="009525EE" w:rsidRDefault="00615A6D" w:rsidP="00824922">
      <w:pPr>
        <w:pStyle w:val="commentsbox"/>
        <w:ind w:left="0"/>
      </w:pPr>
      <w:r w:rsidRPr="009525EE">
        <w:rPr>
          <w:b/>
          <w:caps/>
        </w:rPr>
        <w:t>comment</w:t>
      </w:r>
      <w:r w:rsidRPr="009525EE">
        <w:rPr>
          <w:b/>
          <w:smallCaps/>
        </w:rPr>
        <w:t xml:space="preserve">: </w:t>
      </w:r>
      <w:r w:rsidRPr="009525EE">
        <w:t>This is introductory boilerplate language that should be adapted to the conventional form used in the jurisdiction.</w:t>
      </w:r>
    </w:p>
    <w:p w14:paraId="6C20F09C" w14:textId="77777777" w:rsidR="006C2E88" w:rsidRPr="00577444" w:rsidRDefault="006C2E88" w:rsidP="00B05B50">
      <w:pPr>
        <w:pStyle w:val="BasicParagraph"/>
      </w:pPr>
    </w:p>
    <w:p w14:paraId="46BB8D94" w14:textId="77777777" w:rsidR="00BE5923" w:rsidRDefault="00615A6D" w:rsidP="00B05B50">
      <w:pPr>
        <w:pStyle w:val="BasicParagraph"/>
      </w:pPr>
      <w:r w:rsidRPr="009525EE">
        <w:rPr>
          <w:b/>
        </w:rPr>
        <w:t>SECTION I.</w:t>
      </w:r>
      <w:r w:rsidRPr="009525EE">
        <w:t xml:space="preserve"> </w:t>
      </w:r>
      <w:r w:rsidR="00BE5923" w:rsidRPr="00BE5923">
        <w:t xml:space="preserve">[ See </w:t>
      </w:r>
      <w:r w:rsidR="00BE5923" w:rsidRPr="00BE5923">
        <w:rPr>
          <w:b/>
        </w:rPr>
        <w:t xml:space="preserve">Appendix A: </w:t>
      </w:r>
      <w:proofErr w:type="gramStart"/>
      <w:r w:rsidR="00BE5923" w:rsidRPr="00BE5923">
        <w:rPr>
          <w:b/>
        </w:rPr>
        <w:t>Findings</w:t>
      </w:r>
      <w:r w:rsidR="00BE5923" w:rsidRPr="00BE5923">
        <w:t xml:space="preserve"> ]</w:t>
      </w:r>
      <w:proofErr w:type="gramEnd"/>
    </w:p>
    <w:p w14:paraId="243338D0" w14:textId="77777777" w:rsidR="00BE5923" w:rsidRDefault="00BE5923" w:rsidP="00B05B50">
      <w:pPr>
        <w:pStyle w:val="BasicParagraph"/>
      </w:pPr>
    </w:p>
    <w:p w14:paraId="5C17596E" w14:textId="77777777" w:rsidR="00BE5923" w:rsidRPr="00BE5923" w:rsidRDefault="00BE5923" w:rsidP="004023B3">
      <w:pPr>
        <w:pStyle w:val="commentsbox"/>
        <w:ind w:left="0"/>
      </w:pPr>
      <w:r w:rsidRPr="009525EE">
        <w:rPr>
          <w:b/>
          <w:caps/>
        </w:rPr>
        <w:t>comment</w:t>
      </w:r>
      <w:r w:rsidRPr="009525EE">
        <w:rPr>
          <w:b/>
          <w:smallCaps/>
        </w:rPr>
        <w:t xml:space="preserve">: </w:t>
      </w:r>
      <w:r w:rsidRPr="00BE5923">
        <w:t xml:space="preserve">The findings section is part of the ordinance and legislative record, but it usually does not become codified in the municipal code. An ordinance based on this Model Ordinance should include findings of fact—data, statistics, relevant epidemiological information, for instance—that support the purposes of this ordinance, as well as any legal precedent that directly supports the ordinance. In addition to serving an educational purpose and building support for the ordinance, the findings can also serve a legal purpose. If the ordinance is challenged in court, the findings are an admissible record of the factual determinations made by the legislative body when considering the ordinance. Courts will generally defer to legislative determinations of factual issues, which often influence legal conclusions. A list of findings supporting this Model Ordinance appears in “Appendix A: Findings” on page </w:t>
      </w:r>
      <w:r>
        <w:t>26</w:t>
      </w:r>
      <w:r w:rsidRPr="00BE5923">
        <w:t>. Jurisdictions may select findings from that list to insert here, along with additional findings on local or regional conditions, outcomes, and issues that help make the case for the law.</w:t>
      </w:r>
    </w:p>
    <w:p w14:paraId="06CEB0F3" w14:textId="77777777" w:rsidR="00615A6D" w:rsidRPr="009525EE" w:rsidRDefault="00BE5923" w:rsidP="00BE5923">
      <w:pPr>
        <w:spacing w:before="240" w:after="240" w:line="276" w:lineRule="auto"/>
        <w:rPr>
          <w:color w:val="000000"/>
        </w:rPr>
      </w:pPr>
      <w:r w:rsidRPr="004306C3">
        <w:rPr>
          <w:b/>
        </w:rPr>
        <w:t>SECTION II.</w:t>
      </w:r>
      <w:r w:rsidRPr="004306C3">
        <w:t xml:space="preserve"> [ </w:t>
      </w:r>
      <w:r w:rsidRPr="004306C3">
        <w:rPr>
          <w:u w:val="single"/>
        </w:rPr>
        <w:t>Article</w:t>
      </w:r>
      <w:r w:rsidRPr="004306C3">
        <w:t xml:space="preserve"> / </w:t>
      </w:r>
      <w:proofErr w:type="gramStart"/>
      <w:r w:rsidRPr="004306C3">
        <w:rPr>
          <w:u w:val="double"/>
        </w:rPr>
        <w:t>Section</w:t>
      </w:r>
      <w:r w:rsidRPr="004306C3">
        <w:t> ]</w:t>
      </w:r>
      <w:proofErr w:type="gramEnd"/>
      <w:r w:rsidRPr="004306C3">
        <w:t xml:space="preserve"> of the [ </w:t>
      </w:r>
      <w:r w:rsidRPr="00962D60">
        <w:rPr>
          <w:i/>
          <w:sz w:val="23"/>
          <w:szCs w:val="23"/>
        </w:rPr>
        <w:t>Insert Jurisdiction</w:t>
      </w:r>
      <w:r>
        <w:rPr>
          <w:i/>
          <w:sz w:val="23"/>
          <w:szCs w:val="23"/>
        </w:rPr>
        <w:t xml:space="preserve"> Name</w:t>
      </w:r>
      <w:r>
        <w:t xml:space="preserve"> </w:t>
      </w:r>
      <w:r w:rsidRPr="004306C3">
        <w:t>] Municipal Code is hereby amended to read as follows:</w:t>
      </w:r>
    </w:p>
    <w:p w14:paraId="4267018A" w14:textId="77777777" w:rsidR="00615A6D" w:rsidRPr="009525EE" w:rsidRDefault="00615A6D" w:rsidP="00B05B50">
      <w:pPr>
        <w:pStyle w:val="BasicParagraph"/>
      </w:pPr>
      <w:r w:rsidRPr="009525EE">
        <w:rPr>
          <w:b/>
        </w:rPr>
        <w:t>Sec. [ ____ (*1</w:t>
      </w:r>
      <w:proofErr w:type="gramStart"/>
      <w:r w:rsidRPr="009525EE">
        <w:rPr>
          <w:b/>
        </w:rPr>
        <w:t>) ]</w:t>
      </w:r>
      <w:proofErr w:type="gramEnd"/>
      <w:r w:rsidRPr="009525EE">
        <w:rPr>
          <w:b/>
        </w:rPr>
        <w:t>. DEFINITIONS.</w:t>
      </w:r>
      <w:r w:rsidRPr="009525EE">
        <w:t xml:space="preserve"> The following words and phrases, whenever used in this [ </w:t>
      </w:r>
      <w:r w:rsidRPr="009525EE">
        <w:rPr>
          <w:u w:val="single"/>
        </w:rPr>
        <w:t>article</w:t>
      </w:r>
      <w:r w:rsidRPr="009525EE">
        <w:t xml:space="preserve"> / </w:t>
      </w:r>
      <w:proofErr w:type="gramStart"/>
      <w:r w:rsidRPr="009525EE">
        <w:rPr>
          <w:u w:val="double"/>
        </w:rPr>
        <w:t>chapter</w:t>
      </w:r>
      <w:r w:rsidRPr="009525EE">
        <w:t> ]</w:t>
      </w:r>
      <w:proofErr w:type="gramEnd"/>
      <w:r w:rsidR="00C44197">
        <w:t>,</w:t>
      </w:r>
      <w:r w:rsidRPr="009525EE">
        <w:t xml:space="preserve"> shall have the meanings defined in this section unless the context clearly requires otherwise:</w:t>
      </w:r>
    </w:p>
    <w:p w14:paraId="04B2EBDF" w14:textId="77777777" w:rsidR="00615A6D" w:rsidRPr="009525EE" w:rsidRDefault="00615A6D" w:rsidP="00615A6D">
      <w:pPr>
        <w:pStyle w:val="LevelA"/>
        <w:widowControl/>
      </w:pPr>
    </w:p>
    <w:p w14:paraId="5F0F6A3B" w14:textId="77777777" w:rsidR="00615A6D" w:rsidRPr="009525EE" w:rsidRDefault="00615A6D" w:rsidP="00B05B50">
      <w:pPr>
        <w:pStyle w:val="bullets-abc"/>
      </w:pPr>
      <w:r w:rsidRPr="009525EE">
        <w:t>(a)</w:t>
      </w:r>
      <w:r w:rsidRPr="009525EE">
        <w:tab/>
        <w:t xml:space="preserve">“Business” means any sole proprietorship, partnership, joint venture, corporation, association, </w:t>
      </w:r>
      <w:r>
        <w:t xml:space="preserve">landlord, </w:t>
      </w:r>
      <w:r w:rsidRPr="009525EE">
        <w:t xml:space="preserve">or other entity formed for profit-making purposes. </w:t>
      </w:r>
      <w:r w:rsidR="005F7C45">
        <w:t xml:space="preserve">A </w:t>
      </w:r>
      <w:r w:rsidR="000041AD">
        <w:t>Business</w:t>
      </w:r>
      <w:r w:rsidR="005F7C45">
        <w:t xml:space="preserve"> </w:t>
      </w:r>
      <w:r w:rsidR="000041AD">
        <w:t xml:space="preserve">also includes </w:t>
      </w:r>
      <w:r w:rsidR="005F7C45">
        <w:t>owner-operated entities with no Employees in which the owner is the only worker.</w:t>
      </w:r>
      <w:r w:rsidR="000041AD">
        <w:t xml:space="preserve"> </w:t>
      </w:r>
    </w:p>
    <w:p w14:paraId="6D6B3751" w14:textId="77777777" w:rsidR="00615A6D" w:rsidRPr="009525EE" w:rsidRDefault="00615A6D" w:rsidP="00B05B50">
      <w:pPr>
        <w:pStyle w:val="bullets-abc"/>
      </w:pPr>
    </w:p>
    <w:p w14:paraId="45EED2EE" w14:textId="24712AA4" w:rsidR="00A57A60" w:rsidRDefault="00615A6D" w:rsidP="00E57BED">
      <w:pPr>
        <w:pStyle w:val="bullets-abc"/>
      </w:pPr>
      <w:r w:rsidRPr="009525EE">
        <w:t xml:space="preserve">(b) </w:t>
      </w:r>
      <w:r w:rsidRPr="009525EE">
        <w:tab/>
      </w:r>
      <w:r w:rsidR="00A57A60" w:rsidRPr="00A57A60">
        <w:t>“Cannabis” has the meaning set forth in California Business and Professions Code Section 26001, as that section ma</w:t>
      </w:r>
      <w:r w:rsidR="00A3356B">
        <w:t>y be amended from time to time.</w:t>
      </w:r>
    </w:p>
    <w:p w14:paraId="46C2A82D" w14:textId="77777777" w:rsidR="00902748" w:rsidRDefault="00902748" w:rsidP="00B05B50">
      <w:pPr>
        <w:pStyle w:val="bullets-abc"/>
      </w:pPr>
    </w:p>
    <w:p w14:paraId="761ED6EA" w14:textId="77777777" w:rsidR="00615A6D" w:rsidRPr="009525EE" w:rsidRDefault="00A3356B" w:rsidP="00B05B50">
      <w:pPr>
        <w:pStyle w:val="bullets-abc"/>
      </w:pPr>
      <w:r>
        <w:t xml:space="preserve">(c) </w:t>
      </w:r>
      <w:r w:rsidR="00615A6D" w:rsidRPr="009525EE">
        <w:t xml:space="preserve">“Common Area” means every </w:t>
      </w:r>
      <w:r w:rsidR="00615A6D">
        <w:t xml:space="preserve">Enclosed Area and Unenclosed Area </w:t>
      </w:r>
      <w:r w:rsidR="00615A6D" w:rsidRPr="009525EE">
        <w:t xml:space="preserve">of a </w:t>
      </w:r>
      <w:r w:rsidR="002B5041">
        <w:t>Multiunit</w:t>
      </w:r>
      <w:r w:rsidR="00615A6D" w:rsidRPr="009525EE">
        <w:t xml:space="preserve"> Residence that residents of more than one Unit of that </w:t>
      </w:r>
      <w:r w:rsidR="002B5041">
        <w:t>Multiunit</w:t>
      </w:r>
      <w:r w:rsidR="00615A6D" w:rsidRPr="009525EE">
        <w:t xml:space="preserve"> Residence are entitled </w:t>
      </w:r>
      <w:r w:rsidR="00615A6D" w:rsidRPr="009525EE">
        <w:lastRenderedPageBreak/>
        <w:t xml:space="preserve">to enter or use, including, </w:t>
      </w:r>
      <w:r w:rsidR="002B5041">
        <w:t>but not limited to</w:t>
      </w:r>
      <w:r w:rsidR="00615A6D" w:rsidRPr="009525EE">
        <w:t xml:space="preserve">, </w:t>
      </w:r>
      <w:r w:rsidR="002B5041" w:rsidRPr="002B5041">
        <w:t>halls, pathways, lobbies, courtyards, elevators, stairs, community rooms, playgrounds, gym facilities, swimming pools, parking garages, parking lots, grassy or landscaped areas, restrooms, laundry rooms, cooking areas, and eating areas.</w:t>
      </w:r>
    </w:p>
    <w:p w14:paraId="1827C2C6" w14:textId="77777777" w:rsidR="00615A6D" w:rsidRPr="009525EE" w:rsidRDefault="00615A6D" w:rsidP="00615A6D"/>
    <w:p w14:paraId="0522DFE4" w14:textId="2833CCD1" w:rsidR="00615A6D" w:rsidRPr="009525EE" w:rsidRDefault="00615A6D" w:rsidP="001A7EB0">
      <w:pPr>
        <w:pStyle w:val="commentsbox"/>
        <w:ind w:left="720"/>
      </w:pPr>
      <w:r w:rsidRPr="009525EE">
        <w:rPr>
          <w:b/>
          <w:caps/>
        </w:rPr>
        <w:t>comment</w:t>
      </w:r>
      <w:r w:rsidRPr="009525EE">
        <w:rPr>
          <w:b/>
          <w:smallCaps/>
        </w:rPr>
        <w:t>:</w:t>
      </w:r>
      <w:r w:rsidRPr="009525EE">
        <w:t xml:space="preserve"> California Labor Code section 6404.5 (the state </w:t>
      </w:r>
      <w:proofErr w:type="spellStart"/>
      <w:r w:rsidRPr="009525EE">
        <w:t>smokefree</w:t>
      </w:r>
      <w:proofErr w:type="spellEnd"/>
      <w:r w:rsidRPr="009525EE">
        <w:t xml:space="preserve"> workplace law) prohibit</w:t>
      </w:r>
      <w:r w:rsidR="00DF19A9">
        <w:t>s</w:t>
      </w:r>
      <w:r w:rsidRPr="009525EE">
        <w:t xml:space="preserve"> Smoking in indoor Common Areas if the </w:t>
      </w:r>
      <w:r w:rsidR="002B5041">
        <w:t>Multiunit</w:t>
      </w:r>
      <w:r w:rsidRPr="009525EE">
        <w:t xml:space="preserve"> Residence has Employees, such as maintenance workers, property managers, or others who work on</w:t>
      </w:r>
      <w:r>
        <w:t xml:space="preserve"> </w:t>
      </w:r>
      <w:r w:rsidRPr="009525EE">
        <w:t xml:space="preserve">site. </w:t>
      </w:r>
      <w:r w:rsidR="001A7EB0">
        <w:br/>
      </w:r>
      <w:r w:rsidR="001A7EB0">
        <w:br/>
      </w:r>
      <w:r w:rsidRPr="009525EE">
        <w:t xml:space="preserve">The definition of Common Area </w:t>
      </w:r>
      <w:r w:rsidR="005B24BD">
        <w:t xml:space="preserve">in the Model Ordinance </w:t>
      </w:r>
      <w:r w:rsidRPr="009525EE">
        <w:t xml:space="preserve">does not include balconies, patios, or decks </w:t>
      </w:r>
      <w:r w:rsidR="002B5041">
        <w:t>associated with</w:t>
      </w:r>
      <w:r w:rsidR="002B5041" w:rsidRPr="009525EE">
        <w:t xml:space="preserve"> </w:t>
      </w:r>
      <w:r w:rsidRPr="009525EE">
        <w:t>individual Units because these are not shared areas.</w:t>
      </w:r>
      <w:r w:rsidR="002B5041">
        <w:t xml:space="preserve"> </w:t>
      </w:r>
      <w:r w:rsidR="002B5041" w:rsidRPr="00F61C79">
        <w:t>Balconies,</w:t>
      </w:r>
      <w:r w:rsidR="002B5041">
        <w:t xml:space="preserve"> </w:t>
      </w:r>
      <w:r w:rsidR="002B5041" w:rsidRPr="00F61C79">
        <w:t>patios,</w:t>
      </w:r>
      <w:r w:rsidR="002B5041">
        <w:t xml:space="preserve"> </w:t>
      </w:r>
      <w:r w:rsidR="002B5041" w:rsidRPr="00F61C79">
        <w:t>and</w:t>
      </w:r>
      <w:r w:rsidR="002B5041">
        <w:t xml:space="preserve"> </w:t>
      </w:r>
      <w:r w:rsidR="002B5041" w:rsidRPr="00F61C79">
        <w:t>decks</w:t>
      </w:r>
      <w:r w:rsidR="002B5041">
        <w:t xml:space="preserve"> </w:t>
      </w:r>
      <w:r w:rsidR="002B5041" w:rsidRPr="00F61C79">
        <w:t>are</w:t>
      </w:r>
      <w:r w:rsidR="002B5041">
        <w:t xml:space="preserve"> </w:t>
      </w:r>
      <w:r w:rsidR="002B5041" w:rsidRPr="00F61C79">
        <w:t>included</w:t>
      </w:r>
      <w:r w:rsidR="002B5041">
        <w:t xml:space="preserve"> </w:t>
      </w:r>
      <w:r w:rsidR="002B5041" w:rsidRPr="00F61C79">
        <w:t>in</w:t>
      </w:r>
      <w:r w:rsidR="002B5041">
        <w:t xml:space="preserve"> </w:t>
      </w:r>
      <w:r w:rsidR="002B5041" w:rsidRPr="00F61C79">
        <w:t>the</w:t>
      </w:r>
      <w:r w:rsidR="002B5041">
        <w:t xml:space="preserve"> </w:t>
      </w:r>
      <w:r w:rsidR="002B5041" w:rsidRPr="00F61C79">
        <w:t>definition</w:t>
      </w:r>
      <w:r w:rsidR="002B5041">
        <w:t xml:space="preserve"> </w:t>
      </w:r>
      <w:r w:rsidR="002B5041" w:rsidRPr="00F61C79">
        <w:t>of</w:t>
      </w:r>
      <w:r w:rsidR="002B5041">
        <w:t xml:space="preserve"> </w:t>
      </w:r>
      <w:r w:rsidR="002B5041" w:rsidRPr="00F61C79">
        <w:t>Unit.</w:t>
      </w:r>
    </w:p>
    <w:p w14:paraId="25F3DCBC" w14:textId="77777777" w:rsidR="00615A6D" w:rsidRPr="009525EE" w:rsidRDefault="00615A6D" w:rsidP="00615A6D">
      <w:pPr>
        <w:pStyle w:val="LevelA"/>
        <w:widowControl/>
        <w:ind w:left="0" w:firstLine="0"/>
      </w:pPr>
    </w:p>
    <w:p w14:paraId="1767E6E6" w14:textId="247DA9B9" w:rsidR="00615A6D" w:rsidRDefault="00615A6D" w:rsidP="00615A6D">
      <w:pPr>
        <w:pStyle w:val="bullets-abc"/>
        <w:widowControl/>
      </w:pPr>
      <w:r w:rsidRPr="009525EE">
        <w:t>(</w:t>
      </w:r>
      <w:r w:rsidR="00A3356B">
        <w:t>d</w:t>
      </w:r>
      <w:r w:rsidRPr="009525EE">
        <w:t>)</w:t>
      </w:r>
      <w:r w:rsidRPr="009525EE">
        <w:tab/>
        <w:t>“Dining Area” means any area, including streets and sidewalks</w:t>
      </w:r>
      <w:r>
        <w:t>, that</w:t>
      </w:r>
      <w:r w:rsidRPr="009525EE">
        <w:t xml:space="preserve"> is available to or customarily used by the gene</w:t>
      </w:r>
      <w:r>
        <w:t>ral public or an Employee, and that</w:t>
      </w:r>
      <w:r w:rsidRPr="009525EE">
        <w:t xml:space="preserve"> is designed, established, or regularly used for consuming food or drink.</w:t>
      </w:r>
    </w:p>
    <w:p w14:paraId="0811CDCA" w14:textId="77777777" w:rsidR="00615A6D" w:rsidRPr="009525EE" w:rsidRDefault="00615A6D" w:rsidP="00615A6D">
      <w:pPr>
        <w:pStyle w:val="bullets-abc"/>
        <w:widowControl/>
      </w:pPr>
    </w:p>
    <w:p w14:paraId="2E1075C2" w14:textId="77777777" w:rsidR="00615A6D" w:rsidRPr="00B31D7D" w:rsidRDefault="00615A6D" w:rsidP="00824922">
      <w:pPr>
        <w:pStyle w:val="commentsbox"/>
        <w:ind w:left="720"/>
      </w:pPr>
      <w:r w:rsidRPr="009525EE">
        <w:rPr>
          <w:b/>
          <w:caps/>
        </w:rPr>
        <w:t>comment</w:t>
      </w:r>
      <w:r w:rsidRPr="009525EE">
        <w:rPr>
          <w:b/>
          <w:smallCaps/>
        </w:rPr>
        <w:t>:</w:t>
      </w:r>
      <w:r w:rsidRPr="009525EE">
        <w:t xml:space="preserve"> This definition covers all Dining Areas, indoors and out, but </w:t>
      </w:r>
      <w:r w:rsidRPr="000B1FF0">
        <w:t>Section [____(*</w:t>
      </w:r>
      <w:proofErr w:type="gramStart"/>
      <w:r w:rsidRPr="000B1FF0">
        <w:t>3)(</w:t>
      </w:r>
      <w:proofErr w:type="gramEnd"/>
      <w:r w:rsidRPr="000B1FF0">
        <w:t>a)]</w:t>
      </w:r>
      <w:r w:rsidRPr="009525EE">
        <w:t xml:space="preserve"> of this Model Ordinance </w:t>
      </w:r>
      <w:r w:rsidR="00E17F34">
        <w:t xml:space="preserve">specifically </w:t>
      </w:r>
      <w:r w:rsidRPr="009525EE">
        <w:t>prohibits Smoking in outdoor Dining Areas</w:t>
      </w:r>
      <w:r w:rsidR="00E17F34">
        <w:t xml:space="preserve">, because </w:t>
      </w:r>
      <w:r w:rsidRPr="009525EE">
        <w:t xml:space="preserve">Smoking in indoor Dining Areas is already prohibited by state law </w:t>
      </w:r>
      <w:r w:rsidRPr="0007280C">
        <w:t xml:space="preserve">(Labor Code section 6404.5). </w:t>
      </w:r>
    </w:p>
    <w:p w14:paraId="48824FDE" w14:textId="77777777" w:rsidR="00615A6D" w:rsidRPr="0007280C" w:rsidRDefault="00615A6D" w:rsidP="00615A6D">
      <w:pPr>
        <w:pStyle w:val="LevelA"/>
        <w:widowControl/>
        <w:ind w:left="0" w:firstLine="0"/>
      </w:pPr>
    </w:p>
    <w:p w14:paraId="4A3EE0EC" w14:textId="77777777" w:rsidR="00615A6D" w:rsidRPr="009525EE" w:rsidRDefault="0078056F" w:rsidP="00615A6D">
      <w:pPr>
        <w:pStyle w:val="bullets-abc"/>
        <w:widowControl/>
      </w:pPr>
      <w:r w:rsidRPr="00AC1F51" w:rsidDel="0078056F">
        <w:rPr>
          <w:rFonts w:cs="Times New Roman"/>
        </w:rPr>
        <w:t xml:space="preserve"> </w:t>
      </w:r>
      <w:r w:rsidR="00615A6D" w:rsidRPr="0007280C">
        <w:t>(</w:t>
      </w:r>
      <w:r>
        <w:t>e</w:t>
      </w:r>
      <w:r w:rsidR="00615A6D" w:rsidRPr="0007280C">
        <w:t>)</w:t>
      </w:r>
      <w:r w:rsidR="00615A6D" w:rsidRPr="0007280C">
        <w:tab/>
        <w:t>“Employee” means any Person who is employed or</w:t>
      </w:r>
      <w:r w:rsidR="00615A6D" w:rsidRPr="009525EE">
        <w:t xml:space="preserve"> retained as an independent contractor by any Employer in consideration for direct or indirect monetary wages or profit, or any Person who volunteers his or her services for an Employer.</w:t>
      </w:r>
    </w:p>
    <w:p w14:paraId="69479F70" w14:textId="77777777" w:rsidR="00615A6D" w:rsidRPr="009525EE" w:rsidRDefault="00615A6D" w:rsidP="00615A6D">
      <w:pPr>
        <w:pStyle w:val="LevelA"/>
        <w:widowControl/>
      </w:pPr>
    </w:p>
    <w:p w14:paraId="7BBC867E" w14:textId="3AAC1FE0" w:rsidR="00615A6D" w:rsidRPr="009525EE" w:rsidRDefault="00615A6D" w:rsidP="00824922">
      <w:pPr>
        <w:pStyle w:val="commentsbox"/>
        <w:ind w:left="720"/>
      </w:pPr>
      <w:r w:rsidRPr="009525EE">
        <w:rPr>
          <w:b/>
          <w:caps/>
        </w:rPr>
        <w:t>comment</w:t>
      </w:r>
      <w:r w:rsidRPr="009525EE">
        <w:rPr>
          <w:b/>
          <w:smallCaps/>
        </w:rPr>
        <w:t>:</w:t>
      </w:r>
      <w:r w:rsidRPr="009525EE">
        <w:t xml:space="preserve"> This definition makes clear that </w:t>
      </w:r>
      <w:r w:rsidR="00DF19A9">
        <w:t xml:space="preserve">Employees include volunteers, contract employees, </w:t>
      </w:r>
      <w:r w:rsidR="00CB4701">
        <w:t>and</w:t>
      </w:r>
      <w:r w:rsidR="00DF19A9">
        <w:t xml:space="preserve"> salaried staff.</w:t>
      </w:r>
    </w:p>
    <w:p w14:paraId="0A8084D1" w14:textId="77777777" w:rsidR="00615A6D" w:rsidRPr="009525EE" w:rsidRDefault="00615A6D" w:rsidP="00615A6D">
      <w:pPr>
        <w:pStyle w:val="LevelA"/>
        <w:widowControl/>
        <w:tabs>
          <w:tab w:val="clear" w:pos="1440"/>
        </w:tabs>
        <w:ind w:left="0" w:firstLine="0"/>
      </w:pPr>
    </w:p>
    <w:p w14:paraId="7F73EEE8" w14:textId="77777777" w:rsidR="00615A6D" w:rsidRPr="009525EE" w:rsidRDefault="00615A6D" w:rsidP="00615A6D">
      <w:pPr>
        <w:pStyle w:val="bullets-abc"/>
        <w:widowControl/>
      </w:pPr>
      <w:r w:rsidRPr="009525EE">
        <w:t>(</w:t>
      </w:r>
      <w:r w:rsidR="0078056F">
        <w:t>f</w:t>
      </w:r>
      <w:r w:rsidRPr="009525EE">
        <w:t xml:space="preserve">) </w:t>
      </w:r>
      <w:r w:rsidRPr="009525EE">
        <w:tab/>
        <w:t>“Employer” means any Business or Nonprofit Entity that retains the service of one or more Employees.</w:t>
      </w:r>
    </w:p>
    <w:p w14:paraId="1DA14833" w14:textId="77777777" w:rsidR="00615A6D" w:rsidRPr="009525EE" w:rsidRDefault="00615A6D" w:rsidP="00615A6D">
      <w:pPr>
        <w:pStyle w:val="bullets-abc"/>
        <w:widowControl/>
      </w:pPr>
    </w:p>
    <w:p w14:paraId="4F5B8134" w14:textId="77777777" w:rsidR="00615A6D" w:rsidRPr="009525EE" w:rsidRDefault="00615A6D" w:rsidP="00615A6D">
      <w:pPr>
        <w:pStyle w:val="bullets-abc"/>
        <w:widowControl/>
      </w:pPr>
      <w:r w:rsidRPr="009525EE">
        <w:t>(</w:t>
      </w:r>
      <w:r w:rsidR="0078056F">
        <w:t>g</w:t>
      </w:r>
      <w:r w:rsidRPr="009525EE">
        <w:t xml:space="preserve">) </w:t>
      </w:r>
      <w:r w:rsidRPr="009525EE">
        <w:tab/>
        <w:t>“Enclosed Area” means an area in which outside air cannot circulate freely to all parts of the area, and includes an area that has</w:t>
      </w:r>
      <w:r w:rsidR="00BD7973">
        <w:t xml:space="preserve"> </w:t>
      </w:r>
    </w:p>
    <w:p w14:paraId="047875F8" w14:textId="77777777" w:rsidR="00615A6D" w:rsidRPr="009525EE" w:rsidRDefault="00615A6D" w:rsidP="00615A6D">
      <w:pPr>
        <w:pStyle w:val="levela0"/>
        <w:ind w:left="720" w:firstLine="0"/>
      </w:pPr>
    </w:p>
    <w:p w14:paraId="1C5268E9" w14:textId="77777777" w:rsidR="00615A6D" w:rsidRPr="00B05B50" w:rsidRDefault="00615A6D" w:rsidP="00B05B50">
      <w:pPr>
        <w:pStyle w:val="bullets-123"/>
      </w:pPr>
      <w:r w:rsidRPr="009525EE">
        <w:t>(1)</w:t>
      </w:r>
      <w:r w:rsidRPr="009525EE">
        <w:rPr>
          <w:szCs w:val="14"/>
        </w:rPr>
        <w:t xml:space="preserve"> </w:t>
      </w:r>
      <w:r w:rsidRPr="00B05B50">
        <w:t>any type of overhead cover</w:t>
      </w:r>
      <w:r w:rsidR="00DF19A9">
        <w:t>,</w:t>
      </w:r>
      <w:r w:rsidRPr="00B05B50">
        <w:t xml:space="preserve"> whether or not that cover includes vents or other openings</w:t>
      </w:r>
      <w:r w:rsidR="00DF19A9">
        <w:t>,</w:t>
      </w:r>
      <w:r w:rsidRPr="00B05B50">
        <w:t xml:space="preserve"> and at least [ </w:t>
      </w:r>
      <w:r w:rsidR="004629F1" w:rsidRPr="00553822">
        <w:rPr>
          <w:u w:val="single"/>
        </w:rPr>
        <w:t>three (3</w:t>
      </w:r>
      <w:proofErr w:type="gramStart"/>
      <w:r w:rsidR="004629F1" w:rsidRPr="00553822">
        <w:rPr>
          <w:u w:val="single"/>
        </w:rPr>
        <w:t>)</w:t>
      </w:r>
      <w:r w:rsidRPr="00B05B50">
        <w:t xml:space="preserve"> ]</w:t>
      </w:r>
      <w:proofErr w:type="gramEnd"/>
      <w:r w:rsidRPr="00B05B50">
        <w:t xml:space="preserve"> walls or other vertical constraint to airflow</w:t>
      </w:r>
      <w:r w:rsidR="00B341A4">
        <w:t>,</w:t>
      </w:r>
      <w:r w:rsidRPr="00B05B50">
        <w:t xml:space="preserve"> including, but not limited to, vegetation of any height, whether or not those boundaries include vents or other openings; or</w:t>
      </w:r>
    </w:p>
    <w:p w14:paraId="208F86DE" w14:textId="77777777" w:rsidR="00615A6D" w:rsidRPr="00B05B50" w:rsidRDefault="00615A6D" w:rsidP="00B05B50">
      <w:pPr>
        <w:pStyle w:val="bullets-123"/>
      </w:pPr>
    </w:p>
    <w:p w14:paraId="3D35AC6B" w14:textId="77777777" w:rsidR="00615A6D" w:rsidRPr="00B05B50" w:rsidRDefault="00615A6D" w:rsidP="00B05B50">
      <w:pPr>
        <w:pStyle w:val="bullets-123"/>
      </w:pPr>
      <w:r w:rsidRPr="00B05B50">
        <w:lastRenderedPageBreak/>
        <w:t>(2)</w:t>
      </w:r>
      <w:r w:rsidRPr="00B05B50">
        <w:rPr>
          <w:szCs w:val="14"/>
        </w:rPr>
        <w:t xml:space="preserve"> </w:t>
      </w:r>
      <w:r w:rsidRPr="00B05B50">
        <w:t xml:space="preserve">[ </w:t>
      </w:r>
      <w:r w:rsidR="004629F1" w:rsidRPr="00553822">
        <w:rPr>
          <w:u w:val="single"/>
        </w:rPr>
        <w:t>four (4</w:t>
      </w:r>
      <w:proofErr w:type="gramStart"/>
      <w:r w:rsidR="004629F1" w:rsidRPr="00553822">
        <w:rPr>
          <w:u w:val="single"/>
        </w:rPr>
        <w:t>)</w:t>
      </w:r>
      <w:r w:rsidRPr="00B05B50">
        <w:t xml:space="preserve"> ]</w:t>
      </w:r>
      <w:proofErr w:type="gramEnd"/>
      <w:r w:rsidRPr="00B05B50">
        <w:t xml:space="preserve"> walls or other vertical constraints to airflow</w:t>
      </w:r>
      <w:r w:rsidR="002B5041">
        <w:t>,</w:t>
      </w:r>
      <w:r w:rsidRPr="00B05B50">
        <w:t xml:space="preserve"> including, but not limited to, vegetation</w:t>
      </w:r>
      <w:r w:rsidR="002B5041">
        <w:t>,</w:t>
      </w:r>
      <w:r w:rsidRPr="00B05B50">
        <w:t xml:space="preserve"> that exceed [ </w:t>
      </w:r>
      <w:r w:rsidR="004629F1" w:rsidRPr="00553822">
        <w:rPr>
          <w:u w:val="single"/>
        </w:rPr>
        <w:t>six (6)</w:t>
      </w:r>
      <w:r w:rsidRPr="00B05B50">
        <w:t xml:space="preserve"> ] feet in height, whether or not those boundaries include vents or other openings.</w:t>
      </w:r>
    </w:p>
    <w:p w14:paraId="4F24606F" w14:textId="77777777" w:rsidR="00615A6D" w:rsidRPr="009525EE" w:rsidRDefault="00615A6D" w:rsidP="00615A6D">
      <w:pPr>
        <w:pStyle w:val="LevelA"/>
        <w:widowControl/>
        <w:ind w:left="1440" w:firstLine="0"/>
      </w:pPr>
    </w:p>
    <w:p w14:paraId="7ADAAF45" w14:textId="0F136AD2" w:rsidR="00615A6D" w:rsidRPr="009525EE" w:rsidRDefault="00615A6D" w:rsidP="001A7EB0">
      <w:pPr>
        <w:pStyle w:val="commentsbox"/>
        <w:ind w:left="1080"/>
      </w:pPr>
      <w:r w:rsidRPr="009525EE">
        <w:rPr>
          <w:b/>
          <w:caps/>
        </w:rPr>
        <w:t>comment</w:t>
      </w:r>
      <w:r w:rsidRPr="009525EE">
        <w:rPr>
          <w:b/>
          <w:smallCaps/>
        </w:rPr>
        <w:t xml:space="preserve">: </w:t>
      </w:r>
      <w:r w:rsidRPr="009525EE">
        <w:t xml:space="preserve">This definition is narrow so that most areas will be considered Unenclosed Areas and therefore subject to the outdoor Smoking restrictions in this ordinance. </w:t>
      </w:r>
      <w:r w:rsidR="00145DDA">
        <w:t>(</w:t>
      </w:r>
      <w:r w:rsidR="00145DDA" w:rsidRPr="009525EE">
        <w:t>The definition of Unenclosed Area includes all areas that are not Enclosed Areas.</w:t>
      </w:r>
      <w:r w:rsidR="00145DDA">
        <w:t>)</w:t>
      </w:r>
      <w:r w:rsidR="001A7EB0">
        <w:br/>
      </w:r>
      <w:r w:rsidR="001A7EB0">
        <w:br/>
      </w:r>
      <w:r w:rsidRPr="009525EE">
        <w:t xml:space="preserve">The number of walls and the height threshold can be customized to meet the needs of your community, and changing these numbers will affect the scope of the ordinance. </w:t>
      </w:r>
      <w:r>
        <w:t>For instance, r</w:t>
      </w:r>
      <w:r w:rsidRPr="009525EE">
        <w:t>educing the number of walls in this definition would broaden the definition of Enclosed Area</w:t>
      </w:r>
      <w:r w:rsidR="00BD7973">
        <w:t xml:space="preserve"> </w:t>
      </w:r>
      <w:r>
        <w:t xml:space="preserve">and </w:t>
      </w:r>
      <w:r w:rsidRPr="009525EE">
        <w:t>narrow the definition of Unenclosed Area, thereby limiting the scope of the outdoor Smoking restrictions in this ordinance.</w:t>
      </w:r>
      <w:r w:rsidR="001A7EB0">
        <w:br/>
      </w:r>
      <w:r w:rsidR="001A7EB0">
        <w:br/>
      </w:r>
      <w:r w:rsidRPr="009525EE">
        <w:t xml:space="preserve">An area </w:t>
      </w:r>
      <w:r>
        <w:t>with</w:t>
      </w:r>
      <w:r w:rsidRPr="009525EE">
        <w:t xml:space="preserve"> partial </w:t>
      </w:r>
      <w:r>
        <w:t xml:space="preserve">overhead </w:t>
      </w:r>
      <w:r w:rsidRPr="009525EE">
        <w:t>cover</w:t>
      </w:r>
      <w:r>
        <w:t>ing</w:t>
      </w:r>
      <w:r w:rsidRPr="009525EE">
        <w:t xml:space="preserve"> would be analyzed under subparagraph (1), whereas areas that are </w:t>
      </w:r>
      <w:r>
        <w:t xml:space="preserve">completely </w:t>
      </w:r>
      <w:r w:rsidRPr="009525EE">
        <w:t xml:space="preserve">uncovered would be analyzed under subparagraph (2). </w:t>
      </w:r>
      <w:r w:rsidR="001A7EB0">
        <w:br/>
      </w:r>
      <w:r w:rsidR="001A7EB0">
        <w:br/>
      </w:r>
      <w:r w:rsidRPr="009525EE">
        <w:t>It can be difficult to apply Labor Code section 6404.5 to areas that are surrounded by lattice, hedges, and other nonsolid structures. For purposes of this ordinance</w:t>
      </w:r>
      <w:r>
        <w:t>,</w:t>
      </w:r>
      <w:r w:rsidRPr="009525EE">
        <w:t xml:space="preserve"> any </w:t>
      </w:r>
      <w:r w:rsidR="003B008E">
        <w:t xml:space="preserve">type of </w:t>
      </w:r>
      <w:r w:rsidRPr="009525EE">
        <w:t xml:space="preserve">vertical </w:t>
      </w:r>
      <w:r w:rsidR="003B008E">
        <w:t xml:space="preserve">physical </w:t>
      </w:r>
      <w:r w:rsidRPr="009525EE">
        <w:t xml:space="preserve">constraint to airflow, regardless of composition, constitutes an “other vertical constraint to airflow” for application of this definition. </w:t>
      </w:r>
      <w:r w:rsidR="001A7EB0">
        <w:br/>
      </w:r>
      <w:r w:rsidR="001A7EB0">
        <w:br/>
      </w:r>
      <w:r w:rsidR="00C70728" w:rsidRPr="009525EE">
        <w:rPr>
          <w:smallCaps/>
        </w:rPr>
        <w:t>NOTE:</w:t>
      </w:r>
      <w:r w:rsidR="00C70728" w:rsidRPr="009525EE">
        <w:t xml:space="preserve"> If the </w:t>
      </w:r>
      <w:r w:rsidR="001B15FC">
        <w:t>municipal code</w:t>
      </w:r>
      <w:r w:rsidR="00C70728" w:rsidRPr="009525EE">
        <w:t xml:space="preserve"> already has Smoking restrictions, it may contain a definition of “enclosed.” Review the </w:t>
      </w:r>
      <w:r w:rsidR="005766AE">
        <w:t>c</w:t>
      </w:r>
      <w:r w:rsidR="00C70728" w:rsidRPr="009525EE">
        <w:t>ode and make any necessary modification</w:t>
      </w:r>
      <w:r w:rsidR="00C70728">
        <w:t>s</w:t>
      </w:r>
      <w:r w:rsidR="00C70728" w:rsidRPr="009525EE">
        <w:t xml:space="preserve"> to existing definitions and/or operative provisions to ensure consistency with th</w:t>
      </w:r>
      <w:r w:rsidR="00C70728">
        <w:t>is</w:t>
      </w:r>
      <w:r w:rsidR="00C70728" w:rsidRPr="009525EE">
        <w:t xml:space="preserve"> new definition. </w:t>
      </w:r>
    </w:p>
    <w:p w14:paraId="3282F4FC" w14:textId="77777777" w:rsidR="00615A6D" w:rsidRPr="009525EE" w:rsidRDefault="00615A6D" w:rsidP="00615A6D">
      <w:pPr>
        <w:pStyle w:val="LevelA"/>
        <w:widowControl/>
      </w:pPr>
    </w:p>
    <w:p w14:paraId="64FD3864" w14:textId="01F2D733" w:rsidR="00B05B50" w:rsidRPr="00684DF0" w:rsidRDefault="00615A6D" w:rsidP="00615A6D">
      <w:pPr>
        <w:pStyle w:val="bullets-abc"/>
        <w:widowControl/>
        <w:rPr>
          <w:u w:val="single"/>
        </w:rPr>
      </w:pPr>
      <w:r w:rsidRPr="009525EE">
        <w:t>(</w:t>
      </w:r>
      <w:r w:rsidR="0078056F">
        <w:t>h</w:t>
      </w:r>
      <w:r w:rsidRPr="009525EE">
        <w:t>)</w:t>
      </w:r>
      <w:r w:rsidRPr="009525EE">
        <w:tab/>
        <w:t>“</w:t>
      </w:r>
      <w:r w:rsidR="002B5041">
        <w:t>Multiunit</w:t>
      </w:r>
      <w:r w:rsidR="004629F1" w:rsidRPr="00553822">
        <w:t xml:space="preserve"> Residence” means property containing two (2) or more Units</w:t>
      </w:r>
      <w:r w:rsidR="004C4485">
        <w:t>,</w:t>
      </w:r>
      <w:r w:rsidR="004C4485" w:rsidRPr="004C4485">
        <w:t xml:space="preserve"> including, but not limited to, apartment buildings, condominium complexes, senior and assisted living facilities, and long-term health care facilities.</w:t>
      </w:r>
      <w:r w:rsidRPr="009525EE">
        <w:t xml:space="preserve"> </w:t>
      </w:r>
      <w:r w:rsidRPr="00AC1F6D">
        <w:t>[</w:t>
      </w:r>
      <w:r w:rsidR="004C4485">
        <w:rPr>
          <w:u w:val="single"/>
        </w:rPr>
        <w:t>Multiunit Residences do not include the following</w:t>
      </w:r>
      <w:r w:rsidRPr="00AC1F6D">
        <w:rPr>
          <w:u w:val="single"/>
        </w:rPr>
        <w:t>:</w:t>
      </w:r>
    </w:p>
    <w:p w14:paraId="61695427" w14:textId="77777777" w:rsidR="00B05B50" w:rsidRPr="00553822" w:rsidRDefault="00B05B50" w:rsidP="00B05B50">
      <w:pPr>
        <w:pStyle w:val="bullets-123"/>
        <w:rPr>
          <w:u w:val="single"/>
        </w:rPr>
      </w:pPr>
    </w:p>
    <w:p w14:paraId="20CE57BA" w14:textId="77777777" w:rsidR="00B05B50" w:rsidRPr="00553822" w:rsidRDefault="004629F1" w:rsidP="00B05B50">
      <w:pPr>
        <w:pStyle w:val="bullets-123"/>
        <w:rPr>
          <w:u w:val="single"/>
        </w:rPr>
      </w:pPr>
      <w:r w:rsidRPr="00553822">
        <w:rPr>
          <w:u w:val="single"/>
        </w:rPr>
        <w:t>(1)</w:t>
      </w:r>
      <w:r w:rsidRPr="00553822">
        <w:rPr>
          <w:u w:val="single"/>
        </w:rPr>
        <w:tab/>
        <w:t xml:space="preserve">a hotel or motel that meets the requirements of California Civil Code section 1940(b)(2); </w:t>
      </w:r>
    </w:p>
    <w:p w14:paraId="27084234" w14:textId="77777777" w:rsidR="00B05B50" w:rsidRPr="00553822" w:rsidRDefault="00B05B50" w:rsidP="00B05B50">
      <w:pPr>
        <w:pStyle w:val="bullets-123"/>
        <w:rPr>
          <w:u w:val="single"/>
        </w:rPr>
      </w:pPr>
    </w:p>
    <w:p w14:paraId="02E0913F" w14:textId="77777777" w:rsidR="00B05B50" w:rsidRPr="00553822" w:rsidRDefault="004629F1" w:rsidP="00B05B50">
      <w:pPr>
        <w:pStyle w:val="bullets-123"/>
        <w:rPr>
          <w:u w:val="single"/>
        </w:rPr>
      </w:pPr>
      <w:r w:rsidRPr="00553822">
        <w:rPr>
          <w:u w:val="single"/>
        </w:rPr>
        <w:t>(2)</w:t>
      </w:r>
      <w:r w:rsidRPr="00553822">
        <w:rPr>
          <w:u w:val="single"/>
        </w:rPr>
        <w:tab/>
        <w:t xml:space="preserve">a mobile home park; </w:t>
      </w:r>
    </w:p>
    <w:p w14:paraId="7C30D4E1" w14:textId="77777777" w:rsidR="00B05B50" w:rsidRPr="00553822" w:rsidRDefault="00B05B50" w:rsidP="00B05B50">
      <w:pPr>
        <w:pStyle w:val="bullets-123"/>
        <w:rPr>
          <w:u w:val="single"/>
        </w:rPr>
      </w:pPr>
    </w:p>
    <w:p w14:paraId="7863C861" w14:textId="77777777" w:rsidR="00B05B50" w:rsidRPr="00553822" w:rsidRDefault="004629F1" w:rsidP="00B05B50">
      <w:pPr>
        <w:pStyle w:val="bullets-123"/>
        <w:rPr>
          <w:u w:val="single"/>
        </w:rPr>
      </w:pPr>
      <w:r w:rsidRPr="00553822">
        <w:rPr>
          <w:u w:val="single"/>
        </w:rPr>
        <w:t>(3)</w:t>
      </w:r>
      <w:r w:rsidRPr="00553822">
        <w:rPr>
          <w:u w:val="single"/>
        </w:rPr>
        <w:tab/>
        <w:t xml:space="preserve">a campground; </w:t>
      </w:r>
    </w:p>
    <w:p w14:paraId="270B1FC2" w14:textId="77777777" w:rsidR="00B05B50" w:rsidRPr="00553822" w:rsidRDefault="00B05B50" w:rsidP="00B05B50">
      <w:pPr>
        <w:pStyle w:val="bullets-123"/>
        <w:rPr>
          <w:u w:val="single"/>
        </w:rPr>
      </w:pPr>
    </w:p>
    <w:p w14:paraId="70CE2C51" w14:textId="77777777" w:rsidR="00B05B50" w:rsidRPr="00553822" w:rsidRDefault="004629F1" w:rsidP="00B05B50">
      <w:pPr>
        <w:pStyle w:val="bullets-123"/>
        <w:rPr>
          <w:u w:val="single"/>
        </w:rPr>
      </w:pPr>
      <w:r w:rsidRPr="00553822">
        <w:rPr>
          <w:u w:val="single"/>
        </w:rPr>
        <w:t>(4)</w:t>
      </w:r>
      <w:r w:rsidRPr="00553822">
        <w:rPr>
          <w:u w:val="single"/>
        </w:rPr>
        <w:tab/>
        <w:t xml:space="preserve">a marina or port; </w:t>
      </w:r>
    </w:p>
    <w:p w14:paraId="30870D46" w14:textId="77777777" w:rsidR="00B05B50" w:rsidRPr="00553822" w:rsidRDefault="00B05B50" w:rsidP="00B05B50">
      <w:pPr>
        <w:pStyle w:val="bullets-123"/>
        <w:rPr>
          <w:u w:val="single"/>
        </w:rPr>
      </w:pPr>
    </w:p>
    <w:p w14:paraId="4814F4FF" w14:textId="5C367147" w:rsidR="00B05B50" w:rsidRPr="00553822" w:rsidRDefault="004629F1" w:rsidP="00B05B50">
      <w:pPr>
        <w:pStyle w:val="bullets-123"/>
        <w:rPr>
          <w:u w:val="single"/>
        </w:rPr>
      </w:pPr>
      <w:r w:rsidRPr="00553822">
        <w:rPr>
          <w:u w:val="single"/>
        </w:rPr>
        <w:t>(5)</w:t>
      </w:r>
      <w:r w:rsidRPr="00553822">
        <w:rPr>
          <w:u w:val="single"/>
        </w:rPr>
        <w:tab/>
        <w:t>a single-family home</w:t>
      </w:r>
      <w:r w:rsidR="004C4485" w:rsidRPr="004C4485">
        <w:rPr>
          <w:u w:val="single"/>
        </w:rPr>
        <w:t>, except if used as a health care facility subject to licensing requirements; and</w:t>
      </w:r>
      <w:r w:rsidRPr="00553822">
        <w:rPr>
          <w:u w:val="single"/>
        </w:rPr>
        <w:t xml:space="preserve"> </w:t>
      </w:r>
    </w:p>
    <w:p w14:paraId="6707A7D0" w14:textId="77777777" w:rsidR="00B05B50" w:rsidRPr="00553822" w:rsidRDefault="00B05B50" w:rsidP="00B05B50">
      <w:pPr>
        <w:pStyle w:val="bullets-123"/>
        <w:rPr>
          <w:u w:val="single"/>
        </w:rPr>
      </w:pPr>
    </w:p>
    <w:p w14:paraId="2BBDB3DA" w14:textId="77777777" w:rsidR="00615A6D" w:rsidRPr="009525EE" w:rsidRDefault="004629F1" w:rsidP="00824922">
      <w:pPr>
        <w:pStyle w:val="bullets-123"/>
        <w:spacing w:after="120"/>
      </w:pPr>
      <w:r w:rsidRPr="00553822">
        <w:rPr>
          <w:u w:val="single"/>
        </w:rPr>
        <w:lastRenderedPageBreak/>
        <w:t>(6)</w:t>
      </w:r>
      <w:r w:rsidRPr="00553822">
        <w:rPr>
          <w:u w:val="single"/>
        </w:rPr>
        <w:tab/>
        <w:t>a single-family home with a detached or attached in-law or second Unit</w:t>
      </w:r>
      <w:r w:rsidRPr="00553822">
        <w:t xml:space="preserve"> </w:t>
      </w:r>
      <w:r w:rsidR="004C4485" w:rsidRPr="004C4485">
        <w:t>permitted pursuant to California Government Code sections 65852.1, 65852.150, 65852.2</w:t>
      </w:r>
      <w:r w:rsidR="00C44197">
        <w:t>,</w:t>
      </w:r>
      <w:r w:rsidR="004C4485" w:rsidRPr="004C4485">
        <w:t xml:space="preserve"> or an ordinance of the [ City / </w:t>
      </w:r>
      <w:proofErr w:type="gramStart"/>
      <w:r w:rsidR="004C4485" w:rsidRPr="004C4485">
        <w:t>County ]</w:t>
      </w:r>
      <w:proofErr w:type="gramEnd"/>
      <w:r w:rsidR="004C4485" w:rsidRPr="004C4485">
        <w:t xml:space="preserve"> adopted pursuant to those sections, except if the single-family home or in-law/second unit is used as a health care facility subject to licensing requirements.</w:t>
      </w:r>
      <w:r w:rsidR="00AC1F6D" w:rsidRPr="00AC1F6D">
        <w:t>]</w:t>
      </w:r>
      <w:r w:rsidR="00B05B50" w:rsidRPr="00EE2FD3">
        <w:t>.</w:t>
      </w:r>
      <w:r w:rsidR="00B05B50">
        <w:t xml:space="preserve"> </w:t>
      </w:r>
    </w:p>
    <w:p w14:paraId="27A96B25" w14:textId="77777777" w:rsidR="00615A6D" w:rsidRPr="009525EE" w:rsidRDefault="00615A6D" w:rsidP="00615A6D">
      <w:pPr>
        <w:pStyle w:val="LevelA"/>
        <w:widowControl/>
      </w:pPr>
    </w:p>
    <w:p w14:paraId="2AADE7E7" w14:textId="3EEBD4EB" w:rsidR="001B15FC" w:rsidRPr="001A7EB0" w:rsidRDefault="00615A6D" w:rsidP="001A7EB0">
      <w:pPr>
        <w:pStyle w:val="commentsbox"/>
        <w:ind w:left="1080"/>
      </w:pPr>
      <w:r w:rsidRPr="009525EE">
        <w:rPr>
          <w:b/>
          <w:caps/>
        </w:rPr>
        <w:t>comment</w:t>
      </w:r>
      <w:r w:rsidRPr="009525EE">
        <w:rPr>
          <w:b/>
          <w:smallCaps/>
        </w:rPr>
        <w:t xml:space="preserve">: </w:t>
      </w:r>
      <w:r w:rsidRPr="009525EE">
        <w:t>This definition is intended to be used in conjunction with the definition of Unit in this Model Ordinance, which makes clear that this term is limited to dwelling spaces.</w:t>
      </w:r>
      <w:r w:rsidR="001A7EB0">
        <w:br/>
      </w:r>
      <w:r w:rsidR="001A7EB0">
        <w:br/>
      </w:r>
      <w:r w:rsidRPr="009525EE">
        <w:t>Because the definition of Unit is broad and includes all types of dwelling places</w:t>
      </w:r>
      <w:r w:rsidR="00C44197">
        <w:t>—</w:t>
      </w:r>
      <w:r w:rsidRPr="009525EE">
        <w:t>from rooms in a hotel to tents at a campground</w:t>
      </w:r>
      <w:r w:rsidR="00C44197">
        <w:t>—</w:t>
      </w:r>
      <w:r w:rsidRPr="009525EE">
        <w:t>a community may want to limit the types of dwelling places covered by this Model Ordinance. The optional language provides examples of the types of exceptions that communities are likely to consider.</w:t>
      </w:r>
      <w:r>
        <w:t xml:space="preserve"> </w:t>
      </w:r>
      <w:r w:rsidRPr="00383F1B">
        <w:t>Single-family residences are suggested as an exemption because the definition of Unit in this ordinance includes individual bedrooms in a single-family home. Thus</w:t>
      </w:r>
      <w:r w:rsidR="00AC1F6D">
        <w:t>,</w:t>
      </w:r>
      <w:r w:rsidRPr="00383F1B">
        <w:t xml:space="preserve"> a two-bedroom free-standing house would be a </w:t>
      </w:r>
      <w:r w:rsidR="002B5041">
        <w:t>Multiunit</w:t>
      </w:r>
      <w:r w:rsidRPr="00383F1B">
        <w:t xml:space="preserve"> Residence per the definitions in this ordinance, unless the exemption is included.</w:t>
      </w:r>
      <w:r w:rsidR="001A7EB0">
        <w:br/>
      </w:r>
      <w:r w:rsidR="001A7EB0">
        <w:br/>
      </w:r>
      <w:r w:rsidRPr="009525EE">
        <w:t xml:space="preserve">Note that the definition of </w:t>
      </w:r>
      <w:r w:rsidR="002B5041">
        <w:t>Multiunit</w:t>
      </w:r>
      <w:r w:rsidRPr="009525EE">
        <w:t xml:space="preserve"> Residence without any exemptions would include the following types of dwelling places: apartments, condominiums, townhomes, co-ops, and co-housing; affordable housing (for seniors, for disabled tenants, for Section 8, etc.); long-term health care facilities, assisted living facilities, hospitals, and family support facilities; hotels, motels, single room occupancy (SRO) facilities, dormitories, and homeless shelters; mobile home parks, campgrounds, marinas, and ports; single-family homes and single-family homes with an in-law </w:t>
      </w:r>
      <w:r>
        <w:t>U</w:t>
      </w:r>
      <w:r w:rsidRPr="009525EE">
        <w:t>nit.</w:t>
      </w:r>
      <w:r w:rsidR="00C70728">
        <w:t xml:space="preserve"> </w:t>
      </w:r>
      <w:r w:rsidR="001A7EB0">
        <w:br/>
      </w:r>
      <w:r w:rsidR="001A7EB0">
        <w:br/>
      </w:r>
      <w:r w:rsidR="001B15FC" w:rsidRPr="001B15FC">
        <w:rPr>
          <w:szCs w:val="20"/>
        </w:rPr>
        <w:t>The U.S. Department of Housing and Urban Development requires public housing agencies to adopt a policy prohibiting Smoking in all indoor areas, including residential units, and outside spaces within 25 feet of indoor areas by July 31, 2018.</w:t>
      </w:r>
    </w:p>
    <w:p w14:paraId="6CA65CD6" w14:textId="77777777" w:rsidR="00615A6D" w:rsidRPr="009525EE" w:rsidRDefault="00615A6D" w:rsidP="00615A6D">
      <w:pPr>
        <w:pStyle w:val="LevelA"/>
        <w:widowControl/>
      </w:pPr>
    </w:p>
    <w:p w14:paraId="4544685D" w14:textId="77777777" w:rsidR="00615A6D" w:rsidRPr="009525EE" w:rsidRDefault="00615A6D" w:rsidP="00615A6D">
      <w:pPr>
        <w:pStyle w:val="bullets-abc"/>
        <w:widowControl/>
      </w:pPr>
      <w:r w:rsidRPr="009525EE">
        <w:t>(</w:t>
      </w:r>
      <w:proofErr w:type="spellStart"/>
      <w:r w:rsidR="0078056F">
        <w:t>i</w:t>
      </w:r>
      <w:proofErr w:type="spellEnd"/>
      <w:r w:rsidRPr="009525EE">
        <w:t>)</w:t>
      </w:r>
      <w:r w:rsidRPr="009525EE">
        <w:tab/>
        <w:t>“Nonprofit Entity” means any entity that meets the requirements of California Corporations Code section 5003 as well as any corporation, unincorporated association</w:t>
      </w:r>
      <w:r>
        <w:t>,</w:t>
      </w:r>
      <w:r w:rsidRPr="009525EE">
        <w:t xml:space="preserve"> or other entity created for charitable, religious, philanthropic, educational, political, social</w:t>
      </w:r>
      <w:r>
        <w:t>,</w:t>
      </w:r>
      <w:r w:rsidRPr="009525EE">
        <w:t xml:space="preserve"> or similar purposes, the net proceeds of which are committed to the promotion of the objectives or purposes of the entity and not to private gain. A government agency is not a Nonprofit Entity within the meaning of this [ </w:t>
      </w:r>
      <w:r w:rsidRPr="009525EE">
        <w:rPr>
          <w:u w:val="single"/>
        </w:rPr>
        <w:t>article</w:t>
      </w:r>
      <w:r w:rsidRPr="009525EE">
        <w:t xml:space="preserve"> / </w:t>
      </w:r>
      <w:proofErr w:type="gramStart"/>
      <w:r w:rsidRPr="009525EE">
        <w:rPr>
          <w:u w:val="double"/>
        </w:rPr>
        <w:t>chapter</w:t>
      </w:r>
      <w:r w:rsidRPr="009525EE">
        <w:t> ]</w:t>
      </w:r>
      <w:proofErr w:type="gramEnd"/>
      <w:r w:rsidRPr="009525EE">
        <w:t>.</w:t>
      </w:r>
    </w:p>
    <w:p w14:paraId="6C64A3E7" w14:textId="77777777" w:rsidR="00615A6D" w:rsidRPr="009525EE" w:rsidRDefault="00615A6D" w:rsidP="00615A6D">
      <w:pPr>
        <w:pStyle w:val="LevelA"/>
        <w:widowControl/>
      </w:pPr>
    </w:p>
    <w:p w14:paraId="6BF0D93D"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definition is broader than the IRS designation of a nonprofit organization in order to cover more informal groups and associations.</w:t>
      </w:r>
    </w:p>
    <w:p w14:paraId="11CAF0F9" w14:textId="77777777" w:rsidR="00615A6D" w:rsidRPr="009525EE" w:rsidRDefault="00615A6D" w:rsidP="00615A6D">
      <w:pPr>
        <w:pStyle w:val="LevelA"/>
        <w:widowControl/>
      </w:pPr>
    </w:p>
    <w:p w14:paraId="318B4505" w14:textId="77777777" w:rsidR="00615A6D" w:rsidRPr="009525EE" w:rsidRDefault="00615A6D" w:rsidP="00615A6D">
      <w:pPr>
        <w:pStyle w:val="bullets-abc"/>
        <w:widowControl/>
      </w:pPr>
      <w:r w:rsidRPr="009525EE">
        <w:t>(</w:t>
      </w:r>
      <w:r w:rsidR="0078056F">
        <w:t>j</w:t>
      </w:r>
      <w:r w:rsidRPr="009525EE">
        <w:t>)</w:t>
      </w:r>
      <w:r w:rsidRPr="009525EE">
        <w:tab/>
      </w:r>
      <w:r w:rsidR="001B15FC" w:rsidRPr="001B15FC">
        <w:t>“Person” means any natural person, partnership, cooperative association, corporation, personal representative, receiver, trustee, assignee, or any other legal entity, including government agencies.</w:t>
      </w:r>
    </w:p>
    <w:p w14:paraId="46E38C02" w14:textId="77777777" w:rsidR="00615A6D" w:rsidRPr="009525EE" w:rsidRDefault="00615A6D" w:rsidP="00615A6D">
      <w:pPr>
        <w:pStyle w:val="LevelA"/>
        <w:widowControl/>
      </w:pPr>
    </w:p>
    <w:p w14:paraId="2A437944" w14:textId="6FE9B5C4" w:rsidR="00615A6D" w:rsidRPr="00C44197" w:rsidRDefault="00615A6D" w:rsidP="001A7EB0">
      <w:pPr>
        <w:pStyle w:val="commentsbox"/>
        <w:ind w:left="720"/>
      </w:pPr>
      <w:r w:rsidRPr="009525EE">
        <w:rPr>
          <w:b/>
          <w:caps/>
        </w:rPr>
        <w:t>comment</w:t>
      </w:r>
      <w:r w:rsidRPr="009525EE">
        <w:rPr>
          <w:b/>
          <w:smallCaps/>
        </w:rPr>
        <w:t xml:space="preserve">: </w:t>
      </w:r>
      <w:r w:rsidRPr="009525EE">
        <w:t>This definition incorporates numerous entities</w:t>
      </w:r>
      <w:r>
        <w:t>,</w:t>
      </w:r>
      <w:r w:rsidRPr="009525EE">
        <w:t xml:space="preserve"> including Business, Employer, Nonprofit Entity, landlord, and individual. In addition, it includes the City or County. </w:t>
      </w:r>
      <w:r w:rsidR="001A7EB0">
        <w:br/>
      </w:r>
      <w:r w:rsidR="001A7EB0">
        <w:br/>
      </w:r>
      <w:r w:rsidRPr="009525EE">
        <w:t xml:space="preserve">The </w:t>
      </w:r>
      <w:r w:rsidR="001B15FC">
        <w:t>m</w:t>
      </w:r>
      <w:r w:rsidRPr="009525EE">
        <w:t xml:space="preserve">unicipal </w:t>
      </w:r>
      <w:r w:rsidR="001B15FC">
        <w:t>c</w:t>
      </w:r>
      <w:r w:rsidRPr="009525EE">
        <w:t>ode may contain a definition of “person”</w:t>
      </w:r>
      <w:r>
        <w:t>;</w:t>
      </w:r>
      <w:r w:rsidRPr="009525EE">
        <w:t xml:space="preserve"> review any existing definition of “person” in the </w:t>
      </w:r>
      <w:r w:rsidR="001B15FC">
        <w:t>m</w:t>
      </w:r>
      <w:r w:rsidRPr="009525EE">
        <w:t xml:space="preserve">unicipal </w:t>
      </w:r>
      <w:r w:rsidR="001B15FC">
        <w:t>c</w:t>
      </w:r>
      <w:r w:rsidRPr="009525EE">
        <w:t xml:space="preserve">ode to determine whether to include this definition in your ordinance. </w:t>
      </w:r>
      <w:r w:rsidR="001A7EB0">
        <w:br/>
      </w:r>
      <w:r w:rsidR="001A7EB0">
        <w:br/>
      </w:r>
      <w:r w:rsidRPr="00C44197">
        <w:t xml:space="preserve">Note: If </w:t>
      </w:r>
      <w:r w:rsidR="00683870" w:rsidRPr="001A7EB0">
        <w:t>Section [(*</w:t>
      </w:r>
      <w:proofErr w:type="gramStart"/>
      <w:r w:rsidR="00683870" w:rsidRPr="001A7EB0">
        <w:t>6)(</w:t>
      </w:r>
      <w:proofErr w:type="gramEnd"/>
      <w:r w:rsidR="00683870" w:rsidRPr="001A7EB0">
        <w:t>g)]</w:t>
      </w:r>
      <w:r w:rsidR="00C44197">
        <w:t>—</w:t>
      </w:r>
      <w:r w:rsidRPr="00C44197">
        <w:t>private citizen enforcement</w:t>
      </w:r>
      <w:r w:rsidR="00C44197">
        <w:t>—</w:t>
      </w:r>
      <w:r w:rsidRPr="00C44197">
        <w:t>is included in the ordinance, keep this specific definition of “Person.”</w:t>
      </w:r>
    </w:p>
    <w:p w14:paraId="798FFFD7" w14:textId="77777777" w:rsidR="00615A6D" w:rsidRPr="009525EE" w:rsidRDefault="00615A6D" w:rsidP="00615A6D">
      <w:pPr>
        <w:pStyle w:val="LevelA"/>
        <w:widowControl/>
        <w:ind w:left="0" w:firstLine="0"/>
      </w:pPr>
    </w:p>
    <w:p w14:paraId="2456C8A7" w14:textId="77777777" w:rsidR="00615A6D" w:rsidRDefault="00615A6D" w:rsidP="00B05B50">
      <w:pPr>
        <w:pStyle w:val="bullets-abc"/>
      </w:pPr>
      <w:r w:rsidRPr="005578AF">
        <w:t>(</w:t>
      </w:r>
      <w:r w:rsidR="0078056F">
        <w:t>k</w:t>
      </w:r>
      <w:r w:rsidRPr="005578AF">
        <w:t>)</w:t>
      </w:r>
      <w:r w:rsidRPr="005578AF">
        <w:tab/>
        <w:t>“</w:t>
      </w:r>
      <w:r w:rsidRPr="001E1875">
        <w:t>Place of Employment</w:t>
      </w:r>
      <w:r w:rsidRPr="005578AF">
        <w:t>” means any area under the legal or de facto control of an Employer that an Employee or the general public may have cause to enter in the normal course of the operations, regardless of the hours of operation.</w:t>
      </w:r>
    </w:p>
    <w:p w14:paraId="305C77B9" w14:textId="77777777" w:rsidR="00615A6D" w:rsidRDefault="00615A6D" w:rsidP="00615A6D">
      <w:pPr>
        <w:pStyle w:val="LevelA"/>
        <w:widowControl/>
        <w:ind w:left="634" w:firstLine="0"/>
      </w:pPr>
    </w:p>
    <w:p w14:paraId="6669D1DE" w14:textId="77777777" w:rsidR="00615A6D" w:rsidRPr="009525EE" w:rsidRDefault="00615A6D" w:rsidP="00615A6D">
      <w:pPr>
        <w:pStyle w:val="bullets-abc"/>
        <w:widowControl/>
      </w:pPr>
      <w:r w:rsidRPr="009525EE">
        <w:t>(</w:t>
      </w:r>
      <w:r w:rsidR="0078056F">
        <w:t>l</w:t>
      </w:r>
      <w:r w:rsidRPr="009525EE">
        <w:t>)</w:t>
      </w:r>
      <w:r w:rsidRPr="009525EE">
        <w:tab/>
        <w:t xml:space="preserve">“Public Place” means any place, publicly or privately owned, which is open to the general public regardless of any fee or age requirement. </w:t>
      </w:r>
    </w:p>
    <w:p w14:paraId="04A50D71" w14:textId="77777777" w:rsidR="00615A6D" w:rsidRPr="009525EE" w:rsidRDefault="00615A6D" w:rsidP="00615A6D">
      <w:pPr>
        <w:pStyle w:val="LevelA"/>
        <w:widowControl/>
      </w:pPr>
    </w:p>
    <w:p w14:paraId="44F02F4B" w14:textId="7160E3BF" w:rsidR="00615A6D" w:rsidRPr="001A7EB0" w:rsidRDefault="00615A6D" w:rsidP="001A7EB0">
      <w:pPr>
        <w:pStyle w:val="commentsbox"/>
        <w:ind w:left="720"/>
        <w:rPr>
          <w:szCs w:val="20"/>
        </w:rPr>
      </w:pPr>
      <w:r w:rsidRPr="009525EE">
        <w:rPr>
          <w:b/>
          <w:caps/>
        </w:rPr>
        <w:t>comment</w:t>
      </w:r>
      <w:r w:rsidRPr="009525EE">
        <w:rPr>
          <w:b/>
          <w:smallCaps/>
        </w:rPr>
        <w:t>:</w:t>
      </w:r>
      <w:r w:rsidRPr="009525EE">
        <w:t xml:space="preserve"> This is a very broad definition</w:t>
      </w:r>
      <w:r>
        <w:t>,</w:t>
      </w:r>
      <w:r w:rsidRPr="009525EE">
        <w:t xml:space="preserve"> intended as a “catchall” to include all public areas </w:t>
      </w:r>
      <w:r w:rsidRPr="00193192">
        <w:rPr>
          <w:szCs w:val="20"/>
        </w:rPr>
        <w:t xml:space="preserve">that do not fall within any other definition in this Model Ordinance. </w:t>
      </w:r>
      <w:r w:rsidR="001A7EB0">
        <w:rPr>
          <w:szCs w:val="20"/>
        </w:rPr>
        <w:br/>
      </w:r>
      <w:r w:rsidR="001A7EB0">
        <w:rPr>
          <w:szCs w:val="20"/>
        </w:rPr>
        <w:br/>
      </w:r>
      <w:r w:rsidRPr="005C029D">
        <w:t xml:space="preserve">This definition is also broad enough to include all streets and sidewalks, even when they are not being used as an event site or to provide a service to the public. </w:t>
      </w:r>
      <w:r w:rsidRPr="000B1FF0">
        <w:t>Section [____(*3(a)(6)]</w:t>
      </w:r>
      <w:r w:rsidRPr="005C029D">
        <w:t xml:space="preserve"> contains optional language that can be used to exclude streets and sidewalks from most Smoking restrictions.</w:t>
      </w:r>
      <w:r w:rsidR="00C70728">
        <w:t xml:space="preserve"> </w:t>
      </w:r>
      <w:r w:rsidR="001A7EB0">
        <w:rPr>
          <w:szCs w:val="20"/>
        </w:rPr>
        <w:br/>
      </w:r>
      <w:r w:rsidR="001A7EB0">
        <w:rPr>
          <w:szCs w:val="20"/>
        </w:rPr>
        <w:br/>
      </w:r>
      <w:r w:rsidR="00C70728" w:rsidRPr="00193192">
        <w:rPr>
          <w:rFonts w:cs="Arial"/>
          <w:szCs w:val="20"/>
        </w:rPr>
        <w:t>Note</w:t>
      </w:r>
      <w:r w:rsidR="00C70728">
        <w:rPr>
          <w:rFonts w:cs="Arial"/>
          <w:szCs w:val="20"/>
        </w:rPr>
        <w:t xml:space="preserve">: Although </w:t>
      </w:r>
      <w:r w:rsidR="001C0EBA">
        <w:rPr>
          <w:rFonts w:cs="Arial"/>
          <w:szCs w:val="20"/>
        </w:rPr>
        <w:t xml:space="preserve">state law prohibits </w:t>
      </w:r>
      <w:r w:rsidR="00CB4701">
        <w:rPr>
          <w:rFonts w:cs="Arial"/>
          <w:szCs w:val="20"/>
        </w:rPr>
        <w:t>S</w:t>
      </w:r>
      <w:r w:rsidR="001C0EBA">
        <w:rPr>
          <w:rFonts w:cs="Arial"/>
          <w:szCs w:val="20"/>
        </w:rPr>
        <w:t>moking of C</w:t>
      </w:r>
      <w:r w:rsidR="00C70728">
        <w:rPr>
          <w:rFonts w:cs="Arial"/>
          <w:szCs w:val="20"/>
        </w:rPr>
        <w:t>annabis in “any public place</w:t>
      </w:r>
      <w:r w:rsidR="00C44197">
        <w:rPr>
          <w:rFonts w:cs="Arial"/>
          <w:szCs w:val="20"/>
        </w:rPr>
        <w:t>,</w:t>
      </w:r>
      <w:r w:rsidR="00C70728">
        <w:rPr>
          <w:rFonts w:cs="Arial"/>
          <w:szCs w:val="20"/>
        </w:rPr>
        <w:t>”</w:t>
      </w:r>
      <w:r w:rsidR="000F76A4">
        <w:rPr>
          <w:rFonts w:cs="Arial"/>
          <w:szCs w:val="20"/>
        </w:rPr>
        <w:t xml:space="preserve"> “</w:t>
      </w:r>
      <w:r w:rsidR="001C7DC2">
        <w:rPr>
          <w:rFonts w:cs="Arial"/>
          <w:szCs w:val="20"/>
        </w:rPr>
        <w:t xml:space="preserve">public place” is not defined </w:t>
      </w:r>
      <w:r w:rsidR="000F76A4">
        <w:rPr>
          <w:rFonts w:cs="Arial"/>
          <w:szCs w:val="20"/>
        </w:rPr>
        <w:t>within the statute</w:t>
      </w:r>
      <w:r w:rsidR="0088078D">
        <w:rPr>
          <w:rFonts w:cs="Arial"/>
          <w:szCs w:val="20"/>
        </w:rPr>
        <w:t>.</w:t>
      </w:r>
      <w:r w:rsidR="00C70728">
        <w:rPr>
          <w:rFonts w:cs="Arial"/>
          <w:szCs w:val="20"/>
        </w:rPr>
        <w:t xml:space="preserve"> While this </w:t>
      </w:r>
      <w:r w:rsidR="000F76A4">
        <w:rPr>
          <w:rFonts w:cs="Arial"/>
          <w:szCs w:val="20"/>
        </w:rPr>
        <w:t>phrase</w:t>
      </w:r>
      <w:r w:rsidR="00C70728">
        <w:rPr>
          <w:rFonts w:cs="Arial"/>
          <w:szCs w:val="20"/>
        </w:rPr>
        <w:t xml:space="preserve"> is generally understood </w:t>
      </w:r>
      <w:r w:rsidR="00C70728" w:rsidRPr="00326F8C">
        <w:rPr>
          <w:rFonts w:cs="Arial"/>
          <w:szCs w:val="20"/>
        </w:rPr>
        <w:t>to include places open and accessible to the public</w:t>
      </w:r>
      <w:r w:rsidR="00C70728">
        <w:rPr>
          <w:rFonts w:cs="Arial"/>
          <w:szCs w:val="20"/>
        </w:rPr>
        <w:t>, it may not be as broad or expansive as the definition of Public Place used in this Model Ordinance.</w:t>
      </w:r>
    </w:p>
    <w:p w14:paraId="4D533B78" w14:textId="77777777" w:rsidR="00615A6D" w:rsidRPr="009525EE" w:rsidRDefault="00615A6D" w:rsidP="00615A6D">
      <w:pPr>
        <w:pStyle w:val="LevelA"/>
        <w:widowControl/>
      </w:pPr>
    </w:p>
    <w:p w14:paraId="0D1D41AA" w14:textId="77777777" w:rsidR="00615A6D" w:rsidRPr="009525EE" w:rsidRDefault="00615A6D" w:rsidP="00B05B50">
      <w:pPr>
        <w:pStyle w:val="bullets-abc"/>
      </w:pPr>
      <w:r w:rsidRPr="009525EE">
        <w:t>(</w:t>
      </w:r>
      <w:r w:rsidR="0078056F">
        <w:t>m</w:t>
      </w:r>
      <w:r w:rsidRPr="009525EE">
        <w:t>)</w:t>
      </w:r>
      <w:r>
        <w:tab/>
      </w:r>
      <w:r w:rsidRPr="009525EE">
        <w:t>“</w:t>
      </w:r>
      <w:r w:rsidRPr="005C029D">
        <w:t>Reasonable Distance</w:t>
      </w:r>
      <w:r w:rsidRPr="009525EE">
        <w:t xml:space="preserve">” means a distance of [ </w:t>
      </w:r>
      <w:r w:rsidRPr="009525EE">
        <w:rPr>
          <w:u w:val="single"/>
        </w:rPr>
        <w:t>twenty-five (25</w:t>
      </w:r>
      <w:proofErr w:type="gramStart"/>
      <w:r w:rsidRPr="009525EE">
        <w:t>) ]</w:t>
      </w:r>
      <w:proofErr w:type="gramEnd"/>
      <w:r w:rsidRPr="009525EE">
        <w:t xml:space="preserve"> feet in any direction from an area in which Smoking is prohibited. </w:t>
      </w:r>
    </w:p>
    <w:p w14:paraId="366CCCC8" w14:textId="77777777" w:rsidR="00615A6D" w:rsidRPr="009525EE" w:rsidRDefault="00615A6D" w:rsidP="00615A6D">
      <w:pPr>
        <w:pStyle w:val="LevelA"/>
        <w:widowControl/>
      </w:pPr>
    </w:p>
    <w:p w14:paraId="06F8ED13"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e number of feet constituting Reasonable Distance can be changed to ensure a sufficient buffer from drifting Smoke.</w:t>
      </w:r>
      <w:r>
        <w:t xml:space="preserve"> In addition, t</w:t>
      </w:r>
      <w:r w:rsidRPr="009525EE">
        <w:t xml:space="preserve">he </w:t>
      </w:r>
      <w:r w:rsidR="001B15FC">
        <w:t>municipal code</w:t>
      </w:r>
      <w:r w:rsidRPr="009525EE">
        <w:t xml:space="preserve"> may contain a definition of “</w:t>
      </w:r>
      <w:r>
        <w:t>reasonable distance</w:t>
      </w:r>
      <w:r w:rsidR="000F76A4">
        <w:t>.</w:t>
      </w:r>
      <w:r w:rsidRPr="009525EE">
        <w:t xml:space="preserve">” </w:t>
      </w:r>
      <w:r w:rsidR="000F76A4">
        <w:t>R</w:t>
      </w:r>
      <w:r w:rsidRPr="009525EE">
        <w:t>evi</w:t>
      </w:r>
      <w:r>
        <w:t>ew any existing definition of “reasonable distance</w:t>
      </w:r>
      <w:r w:rsidRPr="009525EE">
        <w:t xml:space="preserve">” in the </w:t>
      </w:r>
      <w:r w:rsidR="001B15FC">
        <w:t>municipal code</w:t>
      </w:r>
      <w:r w:rsidRPr="009525EE">
        <w:t xml:space="preserve"> to determine </w:t>
      </w:r>
      <w:r>
        <w:t>whether revisions to the code may be necessary to include this measurable definition in your ordinance</w:t>
      </w:r>
      <w:r w:rsidRPr="009525EE">
        <w:t>.</w:t>
      </w:r>
    </w:p>
    <w:p w14:paraId="16ABB245" w14:textId="77777777" w:rsidR="00615A6D" w:rsidRPr="009525EE" w:rsidRDefault="00615A6D" w:rsidP="00615A6D">
      <w:pPr>
        <w:pStyle w:val="LevelA"/>
        <w:widowControl/>
      </w:pPr>
    </w:p>
    <w:p w14:paraId="53E2B5AA" w14:textId="77777777" w:rsidR="00615A6D" w:rsidRPr="009525EE" w:rsidRDefault="00615A6D" w:rsidP="00615A6D">
      <w:pPr>
        <w:pStyle w:val="bullets-abc"/>
        <w:widowControl/>
      </w:pPr>
      <w:r w:rsidRPr="009525EE">
        <w:t>(</w:t>
      </w:r>
      <w:r w:rsidR="0078056F">
        <w:t>n</w:t>
      </w:r>
      <w:r w:rsidRPr="009525EE">
        <w:t>)</w:t>
      </w:r>
      <w:r w:rsidRPr="009525EE">
        <w:tab/>
        <w:t xml:space="preserve">“Recreational Area” means any area </w:t>
      </w:r>
      <w:proofErr w:type="gramStart"/>
      <w:r w:rsidRPr="009525EE">
        <w:t xml:space="preserve">[ </w:t>
      </w:r>
      <w:r w:rsidRPr="009525EE">
        <w:rPr>
          <w:u w:val="single"/>
        </w:rPr>
        <w:t>,</w:t>
      </w:r>
      <w:proofErr w:type="gramEnd"/>
      <w:r w:rsidRPr="009525EE">
        <w:rPr>
          <w:u w:val="single"/>
        </w:rPr>
        <w:t xml:space="preserve"> including streets and sidewalks,</w:t>
      </w:r>
      <w:r w:rsidRPr="009525EE">
        <w:t xml:space="preserve"> ] that is [ </w:t>
      </w:r>
      <w:r w:rsidRPr="009525EE">
        <w:rPr>
          <w:u w:val="single"/>
        </w:rPr>
        <w:t>publicly or privately owned</w:t>
      </w:r>
      <w:r w:rsidRPr="009525EE">
        <w:t xml:space="preserve"> / </w:t>
      </w:r>
      <w:proofErr w:type="spellStart"/>
      <w:r w:rsidRPr="009525EE">
        <w:rPr>
          <w:iCs/>
          <w:u w:val="double"/>
        </w:rPr>
        <w:t>owned</w:t>
      </w:r>
      <w:proofErr w:type="spellEnd"/>
      <w:r w:rsidRPr="009525EE">
        <w:rPr>
          <w:iCs/>
          <w:u w:val="double"/>
        </w:rPr>
        <w:t>, controlled</w:t>
      </w:r>
      <w:r w:rsidR="00C44197">
        <w:rPr>
          <w:iCs/>
          <w:u w:val="double"/>
        </w:rPr>
        <w:t>,</w:t>
      </w:r>
      <w:r w:rsidRPr="009525EE">
        <w:rPr>
          <w:iCs/>
          <w:u w:val="double"/>
        </w:rPr>
        <w:t xml:space="preserve"> or used by the</w:t>
      </w:r>
      <w:r w:rsidRPr="009525EE">
        <w:rPr>
          <w:iCs/>
        </w:rPr>
        <w:t xml:space="preserve"> [ </w:t>
      </w:r>
      <w:r w:rsidRPr="009525EE">
        <w:rPr>
          <w:iCs/>
          <w:u w:val="single"/>
        </w:rPr>
        <w:t>City</w:t>
      </w:r>
      <w:r w:rsidRPr="009525EE">
        <w:rPr>
          <w:iCs/>
        </w:rPr>
        <w:t xml:space="preserve"> / </w:t>
      </w:r>
      <w:r w:rsidRPr="009525EE">
        <w:rPr>
          <w:iCs/>
          <w:u w:val="double"/>
        </w:rPr>
        <w:t>County of</w:t>
      </w:r>
      <w:r w:rsidRPr="009525EE">
        <w:rPr>
          <w:iCs/>
        </w:rPr>
        <w:t xml:space="preserve"> </w:t>
      </w:r>
      <w:r w:rsidRPr="009525EE">
        <w:rPr>
          <w:u w:val="single"/>
        </w:rPr>
        <w:t>______</w:t>
      </w:r>
      <w:r>
        <w:t xml:space="preserve"> </w:t>
      </w:r>
      <w:r w:rsidRPr="009525EE">
        <w:t xml:space="preserve">] and open to the general public for recreational purposes, regardless of any fee </w:t>
      </w:r>
      <w:r w:rsidRPr="009525EE">
        <w:lastRenderedPageBreak/>
        <w:t>or age requirement. The term “Recreational Area” includes</w:t>
      </w:r>
      <w:r w:rsidR="000F76A4">
        <w:t>,</w:t>
      </w:r>
      <w:r w:rsidRPr="009525EE">
        <w:t xml:space="preserve"> but is not limited to</w:t>
      </w:r>
      <w:r w:rsidR="000F76A4">
        <w:t>,</w:t>
      </w:r>
      <w:r w:rsidRPr="009525EE">
        <w:t xml:space="preserve"> parks, picnic areas, playgrounds, sports fields, golf courses, walking paths, gardens, hiking trails, bike paths, riding trails, swimming pools, roller- and ice-skating rinks, skateboard parks, amusement parks, and beaches.</w:t>
      </w:r>
    </w:p>
    <w:p w14:paraId="3B60283B" w14:textId="77777777" w:rsidR="00615A6D" w:rsidRPr="009525EE" w:rsidRDefault="00615A6D" w:rsidP="00615A6D">
      <w:pPr>
        <w:pStyle w:val="LevelA"/>
        <w:widowControl/>
      </w:pPr>
    </w:p>
    <w:p w14:paraId="72F4215E" w14:textId="77777777" w:rsidR="00615A6D" w:rsidRPr="009525EE" w:rsidRDefault="00615A6D" w:rsidP="00824922">
      <w:pPr>
        <w:pStyle w:val="commentsbox"/>
        <w:ind w:left="720"/>
      </w:pPr>
      <w:r w:rsidRPr="009525EE">
        <w:rPr>
          <w:b/>
          <w:caps/>
        </w:rPr>
        <w:t>comment</w:t>
      </w:r>
      <w:r w:rsidRPr="009525EE">
        <w:rPr>
          <w:b/>
          <w:smallCaps/>
        </w:rPr>
        <w:t xml:space="preserve">: </w:t>
      </w:r>
      <w:r w:rsidRPr="009525EE">
        <w:t>Th</w:t>
      </w:r>
      <w:r>
        <w:t xml:space="preserve">is definition can apply to all </w:t>
      </w:r>
      <w:r w:rsidRPr="009525EE">
        <w:t xml:space="preserve">recreational areas that are open to the general public, whether on public or private land. If the community wants to limit the reach of the ordinance to include only publicly owned or operated recreational facilities, then </w:t>
      </w:r>
      <w:r>
        <w:t xml:space="preserve">it should </w:t>
      </w:r>
      <w:r w:rsidRPr="009525EE">
        <w:t>select the phrase “</w:t>
      </w:r>
      <w:r w:rsidRPr="009525EE">
        <w:rPr>
          <w:i/>
          <w:iCs/>
        </w:rPr>
        <w:t xml:space="preserve">owned, controlled or used by the City / County of </w:t>
      </w:r>
      <w:r w:rsidRPr="009525EE">
        <w:rPr>
          <w:b/>
        </w:rPr>
        <w:t>____</w:t>
      </w:r>
      <w:r>
        <w:rPr>
          <w:b/>
        </w:rPr>
        <w:t>.</w:t>
      </w:r>
      <w:r w:rsidRPr="009525EE">
        <w:rPr>
          <w:i/>
          <w:iCs/>
        </w:rPr>
        <w:t>”</w:t>
      </w:r>
      <w:r w:rsidRPr="009525EE">
        <w:t xml:space="preserve"> </w:t>
      </w:r>
    </w:p>
    <w:p w14:paraId="1AB10D5C" w14:textId="77777777" w:rsidR="00615A6D" w:rsidRPr="009525EE" w:rsidRDefault="00615A6D" w:rsidP="00824922">
      <w:pPr>
        <w:pStyle w:val="commentsbox"/>
        <w:ind w:left="720"/>
      </w:pPr>
    </w:p>
    <w:p w14:paraId="155A3FCB" w14:textId="77777777" w:rsidR="00615A6D" w:rsidRPr="009525EE" w:rsidRDefault="00615A6D" w:rsidP="00824922">
      <w:pPr>
        <w:pStyle w:val="commentsbox"/>
        <w:ind w:left="720"/>
      </w:pPr>
      <w:r w:rsidRPr="009525EE">
        <w:t>This definition can also be expanded to encompass streets and sidewalks that are used as Recreational Areas by adding the optional bracketed language “</w:t>
      </w:r>
      <w:r w:rsidRPr="009525EE">
        <w:rPr>
          <w:i/>
        </w:rPr>
        <w:t>including streets and sidewalks</w:t>
      </w:r>
      <w:r>
        <w:rPr>
          <w:i/>
        </w:rPr>
        <w:t>.</w:t>
      </w:r>
      <w:r w:rsidRPr="009525EE">
        <w:t xml:space="preserve">” </w:t>
      </w:r>
    </w:p>
    <w:p w14:paraId="424DF928" w14:textId="77777777" w:rsidR="00615A6D" w:rsidRPr="009525EE" w:rsidRDefault="00615A6D" w:rsidP="00824922">
      <w:pPr>
        <w:pStyle w:val="commentsbox"/>
        <w:ind w:left="720"/>
      </w:pPr>
    </w:p>
    <w:p w14:paraId="445C4607" w14:textId="77777777" w:rsidR="00615A6D" w:rsidRPr="009525EE" w:rsidRDefault="00615A6D" w:rsidP="00824922">
      <w:pPr>
        <w:pStyle w:val="commentsbox"/>
        <w:ind w:left="720"/>
      </w:pPr>
      <w:r w:rsidRPr="005C029D">
        <w:t xml:space="preserve">This definition includes all Recreational Areas, indoors and out, but </w:t>
      </w:r>
      <w:r w:rsidRPr="000B1FF0">
        <w:t>Section [____(*</w:t>
      </w:r>
      <w:proofErr w:type="gramStart"/>
      <w:r w:rsidRPr="000B1FF0">
        <w:t>3)(</w:t>
      </w:r>
      <w:proofErr w:type="spellStart"/>
      <w:proofErr w:type="gramEnd"/>
      <w:r w:rsidRPr="000B1FF0">
        <w:t>a</w:t>
      </w:r>
      <w:proofErr w:type="spellEnd"/>
      <w:r w:rsidRPr="000B1FF0">
        <w:t>)]</w:t>
      </w:r>
      <w:r w:rsidRPr="005C029D">
        <w:t xml:space="preserve"> of this Model Ordinance prohibits Smoking only in outdoor Recreational Areas because the state </w:t>
      </w:r>
      <w:proofErr w:type="spellStart"/>
      <w:r w:rsidRPr="005C029D">
        <w:t>smokefree</w:t>
      </w:r>
      <w:proofErr w:type="spellEnd"/>
      <w:r w:rsidRPr="005C029D">
        <w:t xml:space="preserve"> workplace law (Labor Code section 6404.5) already prohibits smoking inside places of employment</w:t>
      </w:r>
      <w:r>
        <w:t>. This includes</w:t>
      </w:r>
      <w:r w:rsidRPr="005C029D">
        <w:t xml:space="preserve"> indoor Recreational Areas with employees, such as enclosed roller skating rinks and bowling alleys.</w:t>
      </w:r>
    </w:p>
    <w:p w14:paraId="22F753DC" w14:textId="77777777" w:rsidR="00615A6D" w:rsidRPr="009525EE" w:rsidRDefault="00615A6D" w:rsidP="00615A6D">
      <w:pPr>
        <w:pStyle w:val="LevelA"/>
        <w:widowControl/>
      </w:pPr>
    </w:p>
    <w:p w14:paraId="0558E62F" w14:textId="77777777" w:rsidR="00615A6D" w:rsidRPr="009525EE" w:rsidRDefault="00615A6D" w:rsidP="00615A6D">
      <w:pPr>
        <w:pStyle w:val="bullets-abc"/>
        <w:widowControl/>
      </w:pPr>
      <w:r w:rsidRPr="009525EE">
        <w:t>(</w:t>
      </w:r>
      <w:r w:rsidR="0078056F">
        <w:t>o</w:t>
      </w:r>
      <w:r w:rsidRPr="009525EE">
        <w:t>)</w:t>
      </w:r>
      <w:r w:rsidRPr="009525EE">
        <w:tab/>
        <w:t>“Service Area” means any publicly or privately owned area, including streets and sidewalks, that is designed to be used or is regularly used by one or more Persons to receive a service, wait to receive a service</w:t>
      </w:r>
      <w:r>
        <w:t>,</w:t>
      </w:r>
      <w:r w:rsidRPr="009525EE">
        <w:t xml:space="preserve"> or to make a transaction, whether or not such service or transaction includes the exchange of money. The term “Service Area” includes</w:t>
      </w:r>
      <w:r w:rsidR="000F76A4">
        <w:t>,</w:t>
      </w:r>
      <w:r w:rsidRPr="009525EE">
        <w:t xml:space="preserve"> but is not limited to</w:t>
      </w:r>
      <w:r w:rsidR="000F76A4">
        <w:t>,</w:t>
      </w:r>
      <w:r w:rsidRPr="009525EE">
        <w:t xml:space="preserve"> areas including or adjacent to information kiosks, automatic teller machines (ATMs), ticket lines, bus stops or shelters, mobile vendor lines</w:t>
      </w:r>
      <w:r>
        <w:t>,</w:t>
      </w:r>
      <w:r w:rsidRPr="009525EE">
        <w:t xml:space="preserve"> or cab stands.</w:t>
      </w:r>
    </w:p>
    <w:p w14:paraId="3E834296" w14:textId="77777777" w:rsidR="00615A6D" w:rsidRPr="009525EE" w:rsidRDefault="00615A6D" w:rsidP="00615A6D">
      <w:pPr>
        <w:pStyle w:val="LevelA"/>
        <w:widowControl/>
        <w:rPr>
          <w:smallCaps/>
        </w:rPr>
      </w:pPr>
    </w:p>
    <w:p w14:paraId="4C9E4018" w14:textId="77777777" w:rsidR="00615A6D" w:rsidRPr="009525EE" w:rsidRDefault="00615A6D" w:rsidP="00824922">
      <w:pPr>
        <w:pStyle w:val="commentsbox"/>
        <w:ind w:left="720"/>
      </w:pPr>
      <w:r w:rsidRPr="009525EE">
        <w:rPr>
          <w:b/>
          <w:caps/>
        </w:rPr>
        <w:t>comment</w:t>
      </w:r>
      <w:r w:rsidRPr="004D0A9C">
        <w:rPr>
          <w:b/>
        </w:rPr>
        <w:t xml:space="preserve">: </w:t>
      </w:r>
      <w:r w:rsidRPr="005C029D">
        <w:t xml:space="preserve">This definition includes all Service Areas, indoors and out, but </w:t>
      </w:r>
      <w:r w:rsidRPr="000B1FF0">
        <w:t>Section [____(*</w:t>
      </w:r>
      <w:proofErr w:type="gramStart"/>
      <w:r w:rsidRPr="000B1FF0">
        <w:t>3)(</w:t>
      </w:r>
      <w:proofErr w:type="gramEnd"/>
      <w:r w:rsidRPr="000B1FF0">
        <w:t>a)]</w:t>
      </w:r>
      <w:r w:rsidRPr="005C029D">
        <w:t xml:space="preserve"> of this Model Ordinance prohibits Smoking only in outdoor Service Areas because the state </w:t>
      </w:r>
      <w:proofErr w:type="spellStart"/>
      <w:r w:rsidRPr="005C029D">
        <w:t>smokefree</w:t>
      </w:r>
      <w:proofErr w:type="spellEnd"/>
      <w:r w:rsidRPr="005C029D">
        <w:t xml:space="preserve"> workplace law already prohibits smoking in indoor Service Areas with employees.</w:t>
      </w:r>
    </w:p>
    <w:p w14:paraId="6E0DBD1F" w14:textId="77777777" w:rsidR="00615A6D" w:rsidRPr="009525EE" w:rsidRDefault="00615A6D" w:rsidP="00615A6D">
      <w:pPr>
        <w:pStyle w:val="LevelA"/>
        <w:widowControl/>
      </w:pPr>
    </w:p>
    <w:p w14:paraId="201D3763" w14:textId="77777777" w:rsidR="00615A6D" w:rsidRDefault="00615A6D" w:rsidP="001C0EBA">
      <w:pPr>
        <w:pStyle w:val="bullets-abc"/>
        <w:widowControl/>
      </w:pPr>
      <w:r w:rsidRPr="0007280C">
        <w:t>(</w:t>
      </w:r>
      <w:r w:rsidR="0078056F">
        <w:t>p</w:t>
      </w:r>
      <w:r w:rsidRPr="0007280C">
        <w:t xml:space="preserve">) </w:t>
      </w:r>
      <w:r w:rsidRPr="0007280C">
        <w:tab/>
        <w:t>“</w:t>
      </w:r>
      <w:r w:rsidRPr="00E31EC1">
        <w:t>Smoke” means the gases, particles, or vapors released into the air as a result of combustion, electrical ignition, or vaporization, when the apparent or usual purpose of the combustion, electrical ignition, or vaporization is human inhalation</w:t>
      </w:r>
      <w:r w:rsidRPr="0007280C">
        <w:t xml:space="preserve"> of the byproducts, except when the combusting or vaporizing material contains no tobacco or nicotine </w:t>
      </w:r>
      <w:r w:rsidRPr="0007280C">
        <w:rPr>
          <w:i/>
        </w:rPr>
        <w:t>and</w:t>
      </w:r>
      <w:r w:rsidRPr="0007280C">
        <w:t xml:space="preserve"> the purpose of inhalation is solely olfactory,</w:t>
      </w:r>
      <w:r w:rsidRPr="0007280C" w:rsidDel="00631093">
        <w:t xml:space="preserve"> </w:t>
      </w:r>
      <w:r w:rsidRPr="0007280C">
        <w:t xml:space="preserve">such as, for example, smoke from incense. The term “Smoke” includes, but is not limited to, tobacco smoke, </w:t>
      </w:r>
      <w:r w:rsidR="000F76A4" w:rsidRPr="000F76A4">
        <w:t>vapors from an electronic device</w:t>
      </w:r>
      <w:r w:rsidRPr="0007280C">
        <w:t xml:space="preserve">, </w:t>
      </w:r>
      <w:r w:rsidR="002A46F8">
        <w:t xml:space="preserve">and </w:t>
      </w:r>
      <w:r w:rsidR="001C0EBA">
        <w:t>C</w:t>
      </w:r>
      <w:r w:rsidR="00E71315">
        <w:t>annabis smoke</w:t>
      </w:r>
      <w:r w:rsidRPr="0007280C">
        <w:t xml:space="preserve">. </w:t>
      </w:r>
    </w:p>
    <w:p w14:paraId="1BE2A4D0" w14:textId="77777777" w:rsidR="000F76A4" w:rsidRDefault="000F76A4" w:rsidP="001C0EBA">
      <w:pPr>
        <w:pStyle w:val="bullets-abc"/>
        <w:widowControl/>
      </w:pPr>
    </w:p>
    <w:p w14:paraId="1297A75E" w14:textId="3DC18DE7" w:rsidR="000F76A4" w:rsidRPr="0007280C" w:rsidRDefault="000F76A4">
      <w:pPr>
        <w:pStyle w:val="commentsbox"/>
        <w:ind w:left="720"/>
      </w:pPr>
      <w:r w:rsidRPr="0007280C">
        <w:rPr>
          <w:b/>
          <w:caps/>
        </w:rPr>
        <w:lastRenderedPageBreak/>
        <w:t>comment</w:t>
      </w:r>
      <w:r w:rsidRPr="0007280C">
        <w:rPr>
          <w:b/>
          <w:smallCaps/>
        </w:rPr>
        <w:t>:</w:t>
      </w:r>
      <w:r w:rsidRPr="0007280C">
        <w:t xml:space="preserve"> </w:t>
      </w:r>
      <w:r w:rsidRPr="000F76A4">
        <w:t xml:space="preserve">Proposition 64 was a 2016 ballot initiative that legalized the use of Cannabis for persons aged 21 years or older. Like many ballot initiatives, Proposition 64 created ambiguities in its interpretation and implementation. Some interpretations regarding the regulation of Cannabis use at the local level may carry legal risk. Communities should consult with their city attorney or county counsel to determine the best course of action for their jurisdiction. Please contact </w:t>
      </w:r>
      <w:proofErr w:type="spellStart"/>
      <w:r w:rsidRPr="000F76A4">
        <w:t>ChangeLab</w:t>
      </w:r>
      <w:proofErr w:type="spellEnd"/>
      <w:r w:rsidRPr="000F76A4">
        <w:t xml:space="preserve"> Solutions for more information about the regulation of Cannabis in local </w:t>
      </w:r>
      <w:proofErr w:type="spellStart"/>
      <w:r w:rsidRPr="000F76A4">
        <w:t>smokefree</w:t>
      </w:r>
      <w:proofErr w:type="spellEnd"/>
      <w:r w:rsidRPr="000F76A4">
        <w:t xml:space="preserve"> ordinances.</w:t>
      </w:r>
    </w:p>
    <w:p w14:paraId="1597555C" w14:textId="77777777" w:rsidR="00615A6D" w:rsidRPr="0007280C" w:rsidRDefault="00615A6D" w:rsidP="001A7EB0">
      <w:pPr>
        <w:pStyle w:val="LevelA"/>
        <w:widowControl/>
        <w:ind w:left="0" w:firstLine="0"/>
      </w:pPr>
    </w:p>
    <w:p w14:paraId="69B27533" w14:textId="77777777" w:rsidR="00615A6D" w:rsidRPr="0007280C" w:rsidRDefault="00615A6D" w:rsidP="00824922">
      <w:pPr>
        <w:pStyle w:val="commentsbox"/>
        <w:ind w:left="720"/>
      </w:pPr>
      <w:r w:rsidRPr="0007280C">
        <w:rPr>
          <w:b/>
          <w:caps/>
        </w:rPr>
        <w:t>comment</w:t>
      </w:r>
      <w:r w:rsidRPr="0007280C">
        <w:rPr>
          <w:b/>
          <w:smallCaps/>
        </w:rPr>
        <w:t>:</w:t>
      </w:r>
      <w:r w:rsidRPr="0007280C">
        <w:t xml:space="preserve"> This is a special definition that differs from the common understanding of what “smoke” is. For example, smoke from a fireplace or a barbe</w:t>
      </w:r>
      <w:r>
        <w:t>c</w:t>
      </w:r>
      <w:r w:rsidRPr="0007280C">
        <w:t>ue grill is not “Smoke” for the purposes of this ordinance because the smoke generated by those activities is not produced for the purpose of</w:t>
      </w:r>
      <w:r>
        <w:t xml:space="preserve"> inhalation.</w:t>
      </w:r>
      <w:r w:rsidR="00BD7973">
        <w:t xml:space="preserve"> </w:t>
      </w:r>
      <w:r w:rsidRPr="0007280C">
        <w:t xml:space="preserve">The limitation placed on “Smoke” by this definition is important to </w:t>
      </w:r>
      <w:r>
        <w:t>prevent</w:t>
      </w:r>
      <w:r w:rsidRPr="0007280C">
        <w:t xml:space="preserve"> unintended consequences, such as inadvertently prohibiting the burning of incense or use of barbe</w:t>
      </w:r>
      <w:r>
        <w:t>c</w:t>
      </w:r>
      <w:r w:rsidRPr="0007280C">
        <w:t xml:space="preserve">ue grills. </w:t>
      </w:r>
    </w:p>
    <w:p w14:paraId="7E470A01" w14:textId="77777777" w:rsidR="00615A6D" w:rsidRPr="0007280C" w:rsidRDefault="00615A6D" w:rsidP="00824922">
      <w:pPr>
        <w:pStyle w:val="commentsbox"/>
        <w:ind w:left="720"/>
      </w:pPr>
    </w:p>
    <w:p w14:paraId="6E4C3026" w14:textId="456DB51A" w:rsidR="005C637D" w:rsidRDefault="00615A6D">
      <w:pPr>
        <w:pStyle w:val="commentsbox"/>
        <w:ind w:left="720"/>
      </w:pPr>
      <w:r w:rsidRPr="0007280C">
        <w:t xml:space="preserve">At the same time, this definition is designed to be broad enough to cover any emissions released into the air as a result of combustion or heating, so long as the purpose of the combustion or heating is to inhale the byproduct. By clarifying that the term “Smoke” applies </w:t>
      </w:r>
      <w:r>
        <w:t xml:space="preserve">to </w:t>
      </w:r>
      <w:r w:rsidRPr="0007280C">
        <w:t>not just solid particles but also vapor and gas, this definition covers products such as electronic cigarettes, electronic hookahs, etc.</w:t>
      </w:r>
      <w:r w:rsidR="005C637D">
        <w:t xml:space="preserve"> </w:t>
      </w:r>
    </w:p>
    <w:p w14:paraId="7BE0253A" w14:textId="77777777" w:rsidR="000F76A4" w:rsidRDefault="000F76A4" w:rsidP="000F76A4">
      <w:pPr>
        <w:pStyle w:val="bullets-abc"/>
        <w:widowControl/>
      </w:pPr>
    </w:p>
    <w:p w14:paraId="610112FC" w14:textId="77777777" w:rsidR="000F76A4" w:rsidRDefault="00615A6D" w:rsidP="000F76A4">
      <w:pPr>
        <w:pStyle w:val="bullets-abc"/>
        <w:widowControl/>
      </w:pPr>
      <w:r w:rsidRPr="0007280C">
        <w:t>(</w:t>
      </w:r>
      <w:r w:rsidR="0078056F">
        <w:t>q</w:t>
      </w:r>
      <w:r w:rsidRPr="0007280C">
        <w:t>)</w:t>
      </w:r>
      <w:r w:rsidRPr="0007280C">
        <w:tab/>
      </w:r>
      <w:r w:rsidR="000F76A4" w:rsidRPr="00F61C79">
        <w:t>“Smoking”</w:t>
      </w:r>
      <w:r w:rsidR="000F76A4">
        <w:t xml:space="preserve"> </w:t>
      </w:r>
      <w:r w:rsidR="000F76A4" w:rsidRPr="00F61C79">
        <w:t>means</w:t>
      </w:r>
      <w:r w:rsidR="000F76A4">
        <w:t xml:space="preserve"> </w:t>
      </w:r>
      <w:r w:rsidR="000F76A4" w:rsidRPr="00C029DA">
        <w:t xml:space="preserve">inhaling, exhaling, burning, or carrying any lighted, heated, or ignited cigar, cigarette, cigarillo, pipe, hookah, </w:t>
      </w:r>
      <w:r w:rsidR="00BC7CA6">
        <w:t>e</w:t>
      </w:r>
      <w:r w:rsidRPr="003F23D7">
        <w:t xml:space="preserve">lectronic </w:t>
      </w:r>
      <w:r w:rsidR="00BC7CA6">
        <w:t>d</w:t>
      </w:r>
      <w:r w:rsidRPr="003F23D7">
        <w:t>evice</w:t>
      </w:r>
      <w:r w:rsidR="000F76A4">
        <w:t>, or</w:t>
      </w:r>
      <w:r w:rsidR="000F76A4" w:rsidRPr="00C029DA">
        <w:t xml:space="preserve"> </w:t>
      </w:r>
      <w:r w:rsidR="00E71315">
        <w:t xml:space="preserve">plant product, </w:t>
      </w:r>
      <w:r w:rsidR="00D4038A">
        <w:t xml:space="preserve">using </w:t>
      </w:r>
      <w:r w:rsidR="000F76A4" w:rsidRPr="00C029DA">
        <w:t xml:space="preserve">any other </w:t>
      </w:r>
      <w:r w:rsidR="00D4038A">
        <w:t xml:space="preserve">method or </w:t>
      </w:r>
      <w:r w:rsidR="000F76A4" w:rsidRPr="00C029DA">
        <w:t xml:space="preserve">device that delivers nicotine </w:t>
      </w:r>
      <w:r w:rsidR="000F76A4">
        <w:t xml:space="preserve">or other substances to </w:t>
      </w:r>
      <w:r w:rsidR="001C7DC2">
        <w:t>a person</w:t>
      </w:r>
      <w:r w:rsidR="00D4038A">
        <w:t xml:space="preserve">. </w:t>
      </w:r>
    </w:p>
    <w:p w14:paraId="01424390" w14:textId="77777777" w:rsidR="000F76A4" w:rsidRDefault="000F76A4" w:rsidP="004D3468">
      <w:pPr>
        <w:pStyle w:val="LevelA"/>
        <w:widowControl/>
      </w:pPr>
    </w:p>
    <w:p w14:paraId="6626A202" w14:textId="1CC98CA6" w:rsidR="00B05B50" w:rsidRDefault="00615A6D" w:rsidP="00615A6D">
      <w:pPr>
        <w:pStyle w:val="bullets-abc"/>
      </w:pPr>
      <w:r w:rsidRPr="0007280C">
        <w:t>(</w:t>
      </w:r>
      <w:r w:rsidR="0078056F">
        <w:t>r</w:t>
      </w:r>
      <w:r w:rsidRPr="0007280C">
        <w:t>)</w:t>
      </w:r>
      <w:r w:rsidRPr="0007280C">
        <w:tab/>
      </w:r>
      <w:r>
        <w:t>“Tobacco Product” means</w:t>
      </w:r>
    </w:p>
    <w:p w14:paraId="7322177E" w14:textId="77777777" w:rsidR="00615A6D" w:rsidRDefault="00615A6D" w:rsidP="00615A6D">
      <w:pPr>
        <w:pStyle w:val="bullets-abc"/>
      </w:pPr>
    </w:p>
    <w:p w14:paraId="7DEC303C" w14:textId="77777777" w:rsidR="00B05B50" w:rsidRDefault="00615A6D" w:rsidP="00B05B50">
      <w:pPr>
        <w:pStyle w:val="bullets-123"/>
      </w:pPr>
      <w:r>
        <w:t>(1)</w:t>
      </w:r>
      <w:r>
        <w:tab/>
        <w:t>any product containing, made, or derived from tobacco or nicotine that is intended for human consumption, whether Smoked, heated, chewed, absorbed, dissolved, inhaled, snorted, sniffed, or ingested by any other means, including, but not limited to cigarettes, cigars, little cigars, chewing tobacco, pipe tobacco, snuff; and</w:t>
      </w:r>
    </w:p>
    <w:p w14:paraId="69036A8D" w14:textId="77777777" w:rsidR="00615A6D" w:rsidRDefault="00615A6D" w:rsidP="00B05B50">
      <w:pPr>
        <w:pStyle w:val="bullets-123"/>
      </w:pPr>
    </w:p>
    <w:p w14:paraId="431B8DB2" w14:textId="77777777" w:rsidR="00B05B50" w:rsidRDefault="00615A6D" w:rsidP="00B05B50">
      <w:pPr>
        <w:pStyle w:val="bullets-123"/>
      </w:pPr>
      <w:r>
        <w:t>(2)</w:t>
      </w:r>
      <w:r>
        <w:tab/>
      </w:r>
      <w:r w:rsidR="0078056F" w:rsidRPr="00E972D7">
        <w:t>any electronic device that delivers nicotine or other substances to the person inhaling from the device, including, but not limited to, an electronic cigarette, electronic cigar, electronic pipe, or electronic hookah. </w:t>
      </w:r>
    </w:p>
    <w:p w14:paraId="1317C3C7" w14:textId="77777777" w:rsidR="00615A6D" w:rsidRDefault="00615A6D" w:rsidP="00B05B50">
      <w:pPr>
        <w:pStyle w:val="bullets-123"/>
      </w:pPr>
    </w:p>
    <w:p w14:paraId="11BE622B" w14:textId="04BAE287" w:rsidR="005766AE" w:rsidRDefault="00615A6D" w:rsidP="00A309BA">
      <w:pPr>
        <w:pStyle w:val="bullets-123"/>
        <w:ind w:left="720" w:firstLine="0"/>
      </w:pPr>
      <w:r>
        <w:t xml:space="preserve">Notwithstanding any provision of subsections (1) and (2) to the contrary, “Tobacco Product” includes any component, part, or accessory </w:t>
      </w:r>
      <w:r w:rsidR="00E972D7">
        <w:t xml:space="preserve">intended or reasonably expected to be used with </w:t>
      </w:r>
      <w:r>
        <w:t xml:space="preserve">a Tobacco Product, whether or not sold separately. “Tobacco Product” does not include </w:t>
      </w:r>
      <w:r w:rsidR="00E972D7">
        <w:t xml:space="preserve">drugs, devices, or combination products authorized for sale </w:t>
      </w:r>
      <w:r>
        <w:t>by the United States Food and Drug Administration</w:t>
      </w:r>
      <w:r w:rsidR="00E972D7">
        <w:t>, as those terms are defined in the Federal Food, Drug, and Cosmetic Act</w:t>
      </w:r>
      <w:r>
        <w:t>.</w:t>
      </w:r>
    </w:p>
    <w:p w14:paraId="4FC8B9ED" w14:textId="77777777" w:rsidR="00615A6D" w:rsidRPr="0007280C" w:rsidRDefault="00615A6D" w:rsidP="00615A6D">
      <w:pPr>
        <w:pStyle w:val="LevelA"/>
        <w:widowControl/>
      </w:pPr>
    </w:p>
    <w:p w14:paraId="62919CAD" w14:textId="77777777" w:rsidR="00615A6D" w:rsidRPr="009525EE" w:rsidRDefault="00615A6D" w:rsidP="001A7EB0">
      <w:pPr>
        <w:pStyle w:val="commentsbox"/>
        <w:ind w:left="720"/>
      </w:pPr>
      <w:r w:rsidRPr="0007280C">
        <w:rPr>
          <w:b/>
          <w:caps/>
        </w:rPr>
        <w:t>comment</w:t>
      </w:r>
      <w:r w:rsidRPr="0007280C">
        <w:rPr>
          <w:b/>
          <w:smallCaps/>
        </w:rPr>
        <w:t xml:space="preserve">: </w:t>
      </w:r>
      <w:r w:rsidRPr="0007280C">
        <w:t xml:space="preserve">This definition is written broadly to include </w:t>
      </w:r>
      <w:r>
        <w:t>nonconventional</w:t>
      </w:r>
      <w:r w:rsidRPr="0007280C">
        <w:t xml:space="preserve"> tobacco and nicotine products</w:t>
      </w:r>
      <w:r>
        <w:t>,</w:t>
      </w:r>
      <w:r w:rsidRPr="0007280C">
        <w:t xml:space="preserve"> such as </w:t>
      </w:r>
      <w:r w:rsidR="00BC7CA6">
        <w:t>e</w:t>
      </w:r>
      <w:r w:rsidRPr="0007280C">
        <w:t xml:space="preserve">lectronic </w:t>
      </w:r>
      <w:r w:rsidR="00BC7CA6">
        <w:t>s</w:t>
      </w:r>
      <w:r w:rsidRPr="0007280C">
        <w:t xml:space="preserve">moking </w:t>
      </w:r>
      <w:r w:rsidR="00BC7CA6">
        <w:t>d</w:t>
      </w:r>
      <w:r w:rsidRPr="0007280C">
        <w:t xml:space="preserve">evices, nicotine gel, and nicotine lollipops, but without interfering with the FDA’s mission of approving </w:t>
      </w:r>
      <w:r w:rsidR="00B154B0">
        <w:t xml:space="preserve">safe and effective medical </w:t>
      </w:r>
      <w:r w:rsidRPr="0007280C">
        <w:t>products, such as nicotine patches and other nicotine cessation products.</w:t>
      </w:r>
    </w:p>
    <w:p w14:paraId="0734820D" w14:textId="77777777" w:rsidR="00615A6D" w:rsidRPr="009525EE" w:rsidRDefault="00615A6D" w:rsidP="00615A6D">
      <w:pPr>
        <w:pStyle w:val="LevelA"/>
        <w:widowControl/>
      </w:pPr>
    </w:p>
    <w:p w14:paraId="046DE11A" w14:textId="77777777" w:rsidR="00615A6D" w:rsidRPr="009525EE" w:rsidRDefault="00615A6D" w:rsidP="00615A6D">
      <w:pPr>
        <w:pStyle w:val="bullets-abc"/>
        <w:widowControl/>
      </w:pPr>
      <w:r w:rsidRPr="009525EE">
        <w:t>(</w:t>
      </w:r>
      <w:r w:rsidR="0078056F">
        <w:t>s</w:t>
      </w:r>
      <w:r w:rsidRPr="009525EE">
        <w:t>)</w:t>
      </w:r>
      <w:r w:rsidRPr="009525EE">
        <w:tab/>
        <w:t>“Unenclosed Area” means any area that is not an Enclosed Area.</w:t>
      </w:r>
    </w:p>
    <w:p w14:paraId="066154A7" w14:textId="77777777" w:rsidR="00615A6D" w:rsidRPr="009525EE" w:rsidRDefault="00615A6D" w:rsidP="00615A6D">
      <w:pPr>
        <w:pStyle w:val="LevelA"/>
        <w:widowControl/>
      </w:pPr>
    </w:p>
    <w:p w14:paraId="5EF9329A"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definition establishes the scope of the ordinance very broadly, and includes all areas that are not defined as Enclosed Areas.</w:t>
      </w:r>
    </w:p>
    <w:p w14:paraId="19173708" w14:textId="77777777" w:rsidR="00615A6D" w:rsidRPr="009525EE" w:rsidRDefault="00615A6D" w:rsidP="00615A6D">
      <w:pPr>
        <w:pStyle w:val="LevelA"/>
        <w:widowControl/>
      </w:pPr>
    </w:p>
    <w:p w14:paraId="2AA6F5C4" w14:textId="77777777" w:rsidR="00615A6D" w:rsidRPr="009525EE" w:rsidRDefault="00615A6D" w:rsidP="00615A6D">
      <w:pPr>
        <w:pStyle w:val="bullets-abc"/>
        <w:widowControl/>
      </w:pPr>
      <w:r w:rsidRPr="009525EE">
        <w:t>(</w:t>
      </w:r>
      <w:r w:rsidR="0078056F">
        <w:t>t</w:t>
      </w:r>
      <w:r w:rsidRPr="009525EE">
        <w:t xml:space="preserve">) </w:t>
      </w:r>
      <w:r w:rsidRPr="00824922">
        <w:rPr>
          <w:spacing w:val="-4"/>
        </w:rPr>
        <w:tab/>
        <w:t>“Unit” means a personal dwelling space, even where lacking cooking facilities or private plumbing facilities, and includes any associated exclusive-use Enclosed Area or Unenclosed Area, such as, for example, a private balcony, porch, deck, or patio. “Unit” includes but is not limited to an apartment; a condominium; a townhouse; a room in a long-term health care facility, assisted living facility, or hospital; a hotel or motel room; a room in a single room occupancy (“SRO”) facility; a room in a homeless shelter; a mobile home; a camper vehicle or tent; a single-family home; and an in-law or second unit.</w:t>
      </w:r>
    </w:p>
    <w:p w14:paraId="622F1B18" w14:textId="77777777" w:rsidR="00615A6D" w:rsidRPr="009525EE" w:rsidRDefault="00615A6D" w:rsidP="00615A6D">
      <w:pPr>
        <w:pStyle w:val="LevelA"/>
        <w:widowControl/>
        <w:ind w:left="720" w:firstLine="0"/>
      </w:pPr>
    </w:p>
    <w:p w14:paraId="442F5F14" w14:textId="77777777" w:rsidR="00615A6D" w:rsidRPr="009525EE" w:rsidRDefault="00615A6D" w:rsidP="00824922">
      <w:pPr>
        <w:pStyle w:val="commentsbox"/>
        <w:ind w:left="720"/>
        <w:rPr>
          <w:bCs/>
          <w:i/>
          <w:iCs/>
        </w:rPr>
      </w:pPr>
      <w:r w:rsidRPr="009525EE">
        <w:rPr>
          <w:b/>
          <w:caps/>
        </w:rPr>
        <w:t>comment</w:t>
      </w:r>
      <w:r w:rsidRPr="009525EE">
        <w:rPr>
          <w:b/>
          <w:smallCaps/>
        </w:rPr>
        <w:t>:</w:t>
      </w:r>
      <w:r w:rsidRPr="009525EE">
        <w:t xml:space="preserve"> This definition is intentionally extremely broad. It is designed to capture all conceivable “dwelling spaces” as the examples illustrate. However, </w:t>
      </w:r>
      <w:r>
        <w:t>due to the design of this model ordinance</w:t>
      </w:r>
      <w:r w:rsidRPr="009525EE">
        <w:t>, any limitations on the types of housing covered by the ordinance should be added to the defined term “</w:t>
      </w:r>
      <w:r w:rsidR="002B5041">
        <w:t>Multiunit</w:t>
      </w:r>
      <w:r w:rsidRPr="009525EE">
        <w:t xml:space="preserve"> Residence” and </w:t>
      </w:r>
      <w:r w:rsidR="002A46F8" w:rsidRPr="002A46F8">
        <w:rPr>
          <w:i/>
        </w:rPr>
        <w:t>not to the definition of “Unit.”</w:t>
      </w:r>
      <w:r w:rsidRPr="009525EE">
        <w:t xml:space="preserve"> For example, some “mobile homes” in mobile home parks may be included in this definition and even cited in the examples, but nevertheless, “mobile homes” can be specifically excluded from the ordinance under the definition of “</w:t>
      </w:r>
      <w:r w:rsidR="002B5041">
        <w:t>Multiunit</w:t>
      </w:r>
      <w:r w:rsidRPr="009525EE">
        <w:t xml:space="preserve"> Residence.”</w:t>
      </w:r>
    </w:p>
    <w:p w14:paraId="685F69AA" w14:textId="77777777" w:rsidR="00615A6D" w:rsidRDefault="00615A6D" w:rsidP="00615A6D">
      <w:pPr>
        <w:pStyle w:val="Center"/>
        <w:widowControl/>
        <w:tabs>
          <w:tab w:val="clear" w:pos="1080"/>
          <w:tab w:val="clear" w:pos="1440"/>
        </w:tabs>
        <w:ind w:left="1080"/>
        <w:jc w:val="left"/>
        <w:rPr>
          <w:color w:val="000000"/>
        </w:rPr>
      </w:pPr>
    </w:p>
    <w:p w14:paraId="2F659213" w14:textId="77777777" w:rsidR="00CC0802" w:rsidRPr="00D14738" w:rsidRDefault="00CC0802" w:rsidP="00615A6D">
      <w:pPr>
        <w:pStyle w:val="Center"/>
        <w:widowControl/>
        <w:tabs>
          <w:tab w:val="clear" w:pos="1080"/>
          <w:tab w:val="clear" w:pos="1440"/>
        </w:tabs>
        <w:ind w:left="1080"/>
        <w:jc w:val="left"/>
        <w:rPr>
          <w:color w:val="000000"/>
        </w:rPr>
      </w:pPr>
    </w:p>
    <w:p w14:paraId="66A1AB48" w14:textId="77777777" w:rsidR="00615A6D" w:rsidRPr="00B05B50" w:rsidRDefault="00615A6D" w:rsidP="00B05B50">
      <w:pPr>
        <w:pStyle w:val="BasicParagraph"/>
        <w:rPr>
          <w:b/>
        </w:rPr>
      </w:pPr>
      <w:r w:rsidRPr="00B05B50">
        <w:rPr>
          <w:b/>
        </w:rPr>
        <w:t>Sec. [ ____ (*2</w:t>
      </w:r>
      <w:proofErr w:type="gramStart"/>
      <w:r w:rsidRPr="00B05B50">
        <w:rPr>
          <w:b/>
        </w:rPr>
        <w:t>) ]</w:t>
      </w:r>
      <w:proofErr w:type="gramEnd"/>
      <w:r w:rsidRPr="00B05B50">
        <w:rPr>
          <w:b/>
        </w:rPr>
        <w:t xml:space="preserve">. PROHIBITION OF SMOKING [ </w:t>
      </w:r>
      <w:r w:rsidR="004629F1" w:rsidRPr="005A6F8C">
        <w:rPr>
          <w:b/>
          <w:u w:val="single"/>
        </w:rPr>
        <w:t xml:space="preserve">AND TOBACCO PRODUCT </w:t>
      </w:r>
      <w:proofErr w:type="gramStart"/>
      <w:r w:rsidR="004629F1" w:rsidRPr="005A6F8C">
        <w:rPr>
          <w:b/>
          <w:u w:val="single"/>
        </w:rPr>
        <w:t>USE</w:t>
      </w:r>
      <w:r w:rsidRPr="00B05B50">
        <w:rPr>
          <w:b/>
        </w:rPr>
        <w:t xml:space="preserve"> ]</w:t>
      </w:r>
      <w:proofErr w:type="gramEnd"/>
      <w:r w:rsidRPr="00B05B50">
        <w:rPr>
          <w:b/>
        </w:rPr>
        <w:t xml:space="preserve"> IN ENCLOSED </w:t>
      </w:r>
      <w:r w:rsidR="005D3C12">
        <w:rPr>
          <w:b/>
        </w:rPr>
        <w:t>AREAS</w:t>
      </w:r>
      <w:r w:rsidR="005766AE">
        <w:rPr>
          <w:b/>
        </w:rPr>
        <w:t>.</w:t>
      </w:r>
      <w:r w:rsidRPr="00B05B50">
        <w:rPr>
          <w:b/>
        </w:rPr>
        <w:t xml:space="preserve"> </w:t>
      </w:r>
    </w:p>
    <w:p w14:paraId="6334D4D4" w14:textId="77777777" w:rsidR="00615A6D" w:rsidRPr="009525EE" w:rsidRDefault="00615A6D" w:rsidP="00615A6D">
      <w:pPr>
        <w:pStyle w:val="LevelA"/>
        <w:widowControl/>
      </w:pPr>
    </w:p>
    <w:p w14:paraId="7CD5A387" w14:textId="77777777" w:rsidR="00615A6D" w:rsidRPr="009525EE" w:rsidRDefault="00615A6D" w:rsidP="00615A6D">
      <w:pPr>
        <w:pStyle w:val="bullets-abc"/>
        <w:widowControl/>
      </w:pPr>
      <w:r w:rsidRPr="009525EE">
        <w:t>(a)</w:t>
      </w:r>
      <w:r w:rsidRPr="009525EE">
        <w:tab/>
      </w:r>
      <w:r w:rsidRPr="00110187">
        <w:rPr>
          <w:shd w:val="clear" w:color="auto" w:fill="FFFFFF"/>
        </w:rPr>
        <w:t>Smoking</w:t>
      </w:r>
      <w:r>
        <w:rPr>
          <w:shd w:val="clear" w:color="auto" w:fill="FFFFFF"/>
        </w:rPr>
        <w:t xml:space="preserve"> </w:t>
      </w:r>
      <w:r w:rsidRPr="00110187">
        <w:rPr>
          <w:shd w:val="clear" w:color="auto" w:fill="FFFFFF"/>
        </w:rPr>
        <w:t xml:space="preserve">[ </w:t>
      </w:r>
      <w:r w:rsidR="004629F1" w:rsidRPr="005A6F8C">
        <w:rPr>
          <w:u w:val="single"/>
          <w:shd w:val="clear" w:color="auto" w:fill="FFFFFF"/>
        </w:rPr>
        <w:t xml:space="preserve">and the use of Tobacco </w:t>
      </w:r>
      <w:proofErr w:type="gramStart"/>
      <w:r w:rsidR="004629F1" w:rsidRPr="005A6F8C">
        <w:rPr>
          <w:u w:val="single"/>
          <w:shd w:val="clear" w:color="auto" w:fill="FFFFFF"/>
        </w:rPr>
        <w:t>Products</w:t>
      </w:r>
      <w:r w:rsidRPr="00110187">
        <w:rPr>
          <w:shd w:val="clear" w:color="auto" w:fill="FFFFFF"/>
        </w:rPr>
        <w:t xml:space="preserve"> ]</w:t>
      </w:r>
      <w:proofErr w:type="gramEnd"/>
      <w:r w:rsidRPr="00110187">
        <w:rPr>
          <w:shd w:val="clear" w:color="auto" w:fill="FFFFFF"/>
        </w:rPr>
        <w:t xml:space="preserve"> is prohibited in the Enclosed Areas of the following places within the [ </w:t>
      </w:r>
      <w:r w:rsidRPr="00110187">
        <w:rPr>
          <w:u w:val="single"/>
          <w:shd w:val="clear" w:color="auto" w:fill="FFFFFF"/>
        </w:rPr>
        <w:t>City</w:t>
      </w:r>
      <w:r w:rsidRPr="00110187">
        <w:rPr>
          <w:shd w:val="clear" w:color="auto" w:fill="FFFFFF"/>
        </w:rPr>
        <w:t xml:space="preserve"> / </w:t>
      </w:r>
      <w:r w:rsidRPr="00110187">
        <w:rPr>
          <w:u w:val="double"/>
          <w:shd w:val="clear" w:color="auto" w:fill="FFFFFF"/>
        </w:rPr>
        <w:t>County of</w:t>
      </w:r>
      <w:r w:rsidRPr="00110187">
        <w:rPr>
          <w:shd w:val="clear" w:color="auto" w:fill="FFFFFF"/>
        </w:rPr>
        <w:t xml:space="preserve"> </w:t>
      </w:r>
      <w:r w:rsidRPr="00110187">
        <w:rPr>
          <w:b/>
          <w:shd w:val="clear" w:color="auto" w:fill="FFFFFF"/>
        </w:rPr>
        <w:t>____</w:t>
      </w:r>
      <w:r>
        <w:rPr>
          <w:shd w:val="clear" w:color="auto" w:fill="FFFFFF"/>
        </w:rPr>
        <w:t> ]</w:t>
      </w:r>
      <w:r w:rsidRPr="00110187">
        <w:rPr>
          <w:shd w:val="clear" w:color="auto" w:fill="FFFFFF"/>
        </w:rPr>
        <w:t>:</w:t>
      </w:r>
    </w:p>
    <w:p w14:paraId="2AEF5C11" w14:textId="77777777" w:rsidR="00615A6D" w:rsidRPr="009525EE" w:rsidRDefault="00615A6D" w:rsidP="00615A6D">
      <w:pPr>
        <w:pStyle w:val="LevelA"/>
        <w:widowControl/>
        <w:ind w:left="0" w:firstLine="0"/>
        <w:rPr>
          <w:color w:val="000000"/>
        </w:rPr>
      </w:pPr>
    </w:p>
    <w:p w14:paraId="3BABD2EA" w14:textId="77777777" w:rsidR="00615A6D" w:rsidRPr="00110187" w:rsidRDefault="00615A6D" w:rsidP="00824922">
      <w:pPr>
        <w:pStyle w:val="commentsbox"/>
        <w:ind w:left="720"/>
      </w:pPr>
      <w:r w:rsidRPr="009525EE">
        <w:rPr>
          <w:b/>
          <w:caps/>
        </w:rPr>
        <w:t>comment</w:t>
      </w:r>
      <w:r w:rsidRPr="009525EE">
        <w:rPr>
          <w:b/>
          <w:smallCaps/>
        </w:rPr>
        <w:t>:</w:t>
      </w:r>
      <w:r w:rsidRPr="009525EE">
        <w:t xml:space="preserve"> This provision </w:t>
      </w:r>
      <w:r>
        <w:t xml:space="preserve">prohibits Smoking (which is defined to include the use of both combustible Tobacco Products and </w:t>
      </w:r>
      <w:r w:rsidR="00BC7CA6">
        <w:t>e</w:t>
      </w:r>
      <w:r>
        <w:t xml:space="preserve">lectronic </w:t>
      </w:r>
      <w:r w:rsidR="00BC7CA6">
        <w:t>s</w:t>
      </w:r>
      <w:r>
        <w:t xml:space="preserve">moking </w:t>
      </w:r>
      <w:r w:rsidR="00BC7CA6">
        <w:t>d</w:t>
      </w:r>
      <w:r>
        <w:t xml:space="preserve">evices) in </w:t>
      </w:r>
      <w:r w:rsidRPr="009525EE">
        <w:t xml:space="preserve">all </w:t>
      </w:r>
      <w:r>
        <w:t>Enclosed Areas</w:t>
      </w:r>
      <w:r w:rsidRPr="009525EE">
        <w:t>.</w:t>
      </w:r>
      <w:r>
        <w:t xml:space="preserve"> The optional language would also prohibit the use of non-combustible Tobacco Products, such as snus and chewing tobacco, in those same places, making the Enclosed Areas entirely tobacco-free. </w:t>
      </w:r>
    </w:p>
    <w:p w14:paraId="49C73393" w14:textId="77777777" w:rsidR="00615A6D" w:rsidRPr="009525EE" w:rsidRDefault="00615A6D" w:rsidP="00615A6D">
      <w:pPr>
        <w:pStyle w:val="LevelA"/>
        <w:widowControl/>
        <w:ind w:left="0" w:firstLine="0"/>
      </w:pPr>
    </w:p>
    <w:p w14:paraId="7A125CB3" w14:textId="77777777" w:rsidR="00615A6D" w:rsidRPr="009525EE" w:rsidRDefault="00615A6D" w:rsidP="001A7EB0">
      <w:pPr>
        <w:pStyle w:val="bullets-123"/>
        <w:spacing w:line="240" w:lineRule="auto"/>
      </w:pPr>
      <w:r w:rsidRPr="009525EE">
        <w:t>(1</w:t>
      </w:r>
      <w:r w:rsidRPr="002E18B9">
        <w:t xml:space="preserve">) </w:t>
      </w:r>
      <w:r w:rsidRPr="002E18B9">
        <w:tab/>
        <w:t>Places of Employment;</w:t>
      </w:r>
    </w:p>
    <w:p w14:paraId="2D7B381D" w14:textId="77777777" w:rsidR="00615A6D" w:rsidRPr="009525EE" w:rsidRDefault="00615A6D" w:rsidP="004023B3">
      <w:pPr>
        <w:pStyle w:val="LevelB"/>
        <w:widowControl/>
        <w:ind w:left="0" w:firstLine="0"/>
      </w:pPr>
    </w:p>
    <w:p w14:paraId="23E07ADA" w14:textId="7B258CD9" w:rsidR="00902748" w:rsidRPr="009525EE" w:rsidRDefault="00615A6D" w:rsidP="001A7EB0">
      <w:pPr>
        <w:pStyle w:val="bullets-123"/>
        <w:spacing w:line="240" w:lineRule="auto"/>
      </w:pPr>
      <w:r w:rsidRPr="009525EE">
        <w:lastRenderedPageBreak/>
        <w:t>(</w:t>
      </w:r>
      <w:r w:rsidR="002E18B9">
        <w:t>2</w:t>
      </w:r>
      <w:r w:rsidRPr="009525EE">
        <w:t>) Public Places; and</w:t>
      </w:r>
    </w:p>
    <w:p w14:paraId="712B7595" w14:textId="77777777" w:rsidR="00615A6D" w:rsidRPr="009525EE" w:rsidRDefault="00615A6D" w:rsidP="001A7EB0">
      <w:pPr>
        <w:pStyle w:val="bullets-123"/>
        <w:spacing w:line="240" w:lineRule="auto"/>
      </w:pPr>
    </w:p>
    <w:p w14:paraId="2B4ACCA4" w14:textId="77777777" w:rsidR="00615A6D" w:rsidRPr="009525EE" w:rsidRDefault="00615A6D" w:rsidP="001A7EB0">
      <w:pPr>
        <w:pStyle w:val="bullets-123"/>
        <w:spacing w:line="240" w:lineRule="auto"/>
      </w:pPr>
      <w:r w:rsidRPr="009525EE">
        <w:t>(</w:t>
      </w:r>
      <w:r w:rsidR="002E18B9">
        <w:t>3</w:t>
      </w:r>
      <w:r w:rsidRPr="009525EE">
        <w:t xml:space="preserve">) Common Areas of </w:t>
      </w:r>
      <w:r w:rsidR="002B5041">
        <w:t>Multiunit</w:t>
      </w:r>
      <w:r w:rsidRPr="009525EE">
        <w:t xml:space="preserve"> Residences.</w:t>
      </w:r>
    </w:p>
    <w:p w14:paraId="6F997EA0" w14:textId="77777777" w:rsidR="002E18B9" w:rsidRDefault="002E18B9" w:rsidP="00615A6D">
      <w:pPr>
        <w:pStyle w:val="LevelB"/>
        <w:widowControl/>
        <w:tabs>
          <w:tab w:val="clear" w:pos="1440"/>
          <w:tab w:val="left" w:pos="1530"/>
        </w:tabs>
        <w:ind w:left="0" w:firstLine="0"/>
        <w:rPr>
          <w:b/>
          <w:caps/>
        </w:rPr>
      </w:pPr>
    </w:p>
    <w:p w14:paraId="6E9BB22A" w14:textId="77777777" w:rsidR="00615A6D" w:rsidRPr="00902748" w:rsidRDefault="002E18B9" w:rsidP="001A7EB0">
      <w:pPr>
        <w:pStyle w:val="LevelB"/>
        <w:widowControl/>
        <w:pBdr>
          <w:top w:val="single" w:sz="4" w:space="1" w:color="C0C0C0"/>
          <w:left w:val="single" w:sz="4" w:space="4" w:color="C0C0C0"/>
          <w:bottom w:val="single" w:sz="4" w:space="1" w:color="C0C0C0"/>
          <w:right w:val="single" w:sz="4" w:space="4" w:color="C0C0C0"/>
        </w:pBdr>
        <w:shd w:val="clear" w:color="auto" w:fill="E6E6E6"/>
        <w:tabs>
          <w:tab w:val="clear" w:pos="1440"/>
          <w:tab w:val="left" w:pos="1530"/>
        </w:tabs>
        <w:spacing w:line="276" w:lineRule="auto"/>
        <w:ind w:firstLine="0"/>
        <w:rPr>
          <w:rFonts w:ascii="Arial" w:hAnsi="Arial" w:cs="Arial"/>
          <w:sz w:val="20"/>
        </w:rPr>
      </w:pPr>
      <w:r w:rsidRPr="00902748">
        <w:rPr>
          <w:rFonts w:ascii="Arial" w:hAnsi="Arial" w:cs="Arial"/>
          <w:b/>
          <w:caps/>
          <w:sz w:val="20"/>
        </w:rPr>
        <w:t>comment</w:t>
      </w:r>
      <w:r w:rsidRPr="00902748">
        <w:rPr>
          <w:rFonts w:ascii="Arial" w:hAnsi="Arial" w:cs="Arial"/>
          <w:b/>
          <w:smallCaps/>
          <w:sz w:val="20"/>
        </w:rPr>
        <w:t>:</w:t>
      </w:r>
      <w:r w:rsidRPr="00902748">
        <w:rPr>
          <w:rFonts w:ascii="Arial" w:hAnsi="Arial" w:cs="Arial"/>
          <w:sz w:val="20"/>
        </w:rPr>
        <w:t xml:space="preserve"> California Labor Code section 6404.5 (the state </w:t>
      </w:r>
      <w:proofErr w:type="spellStart"/>
      <w:r w:rsidRPr="00902748">
        <w:rPr>
          <w:rFonts w:ascii="Arial" w:hAnsi="Arial" w:cs="Arial"/>
          <w:sz w:val="20"/>
        </w:rPr>
        <w:t>smokefree</w:t>
      </w:r>
      <w:proofErr w:type="spellEnd"/>
      <w:r w:rsidRPr="00902748">
        <w:rPr>
          <w:rFonts w:ascii="Arial" w:hAnsi="Arial" w:cs="Arial"/>
          <w:sz w:val="20"/>
        </w:rPr>
        <w:t xml:space="preserve"> workplace law) may already prohibit Smoking in indoor Common Areas if the </w:t>
      </w:r>
      <w:r w:rsidR="002B5041" w:rsidRPr="00902748">
        <w:rPr>
          <w:rFonts w:ascii="Arial" w:hAnsi="Arial" w:cs="Arial"/>
          <w:sz w:val="20"/>
        </w:rPr>
        <w:t>Multiunit</w:t>
      </w:r>
      <w:r w:rsidRPr="00902748">
        <w:rPr>
          <w:rFonts w:ascii="Arial" w:hAnsi="Arial" w:cs="Arial"/>
          <w:sz w:val="20"/>
        </w:rPr>
        <w:t xml:space="preserve"> Residence has Employees, such as maintenance workers, property managers, or others who work on site.</w:t>
      </w:r>
    </w:p>
    <w:p w14:paraId="660EE0C7" w14:textId="77777777" w:rsidR="002E18B9" w:rsidRPr="009525EE" w:rsidRDefault="002E18B9" w:rsidP="002E18B9">
      <w:pPr>
        <w:pStyle w:val="LevelB"/>
        <w:widowControl/>
        <w:tabs>
          <w:tab w:val="clear" w:pos="1440"/>
          <w:tab w:val="left" w:pos="1530"/>
        </w:tabs>
        <w:ind w:left="810" w:firstLine="0"/>
      </w:pPr>
    </w:p>
    <w:p w14:paraId="63D2254E" w14:textId="77777777" w:rsidR="00615A6D" w:rsidRDefault="00615A6D" w:rsidP="00615A6D">
      <w:pPr>
        <w:pStyle w:val="bullets-abc"/>
        <w:widowControl/>
      </w:pPr>
      <w:r w:rsidRPr="009525EE">
        <w:t>(</w:t>
      </w:r>
      <w:r w:rsidRPr="00656793">
        <w:t xml:space="preserve">b) Smoking [ </w:t>
      </w:r>
      <w:r w:rsidR="004629F1" w:rsidRPr="005A6F8C">
        <w:rPr>
          <w:u w:val="single"/>
        </w:rPr>
        <w:t xml:space="preserve">and the use of Tobacco </w:t>
      </w:r>
      <w:proofErr w:type="gramStart"/>
      <w:r w:rsidR="004629F1" w:rsidRPr="005A6F8C">
        <w:rPr>
          <w:u w:val="single"/>
        </w:rPr>
        <w:t>Products</w:t>
      </w:r>
      <w:r w:rsidRPr="00656793">
        <w:t xml:space="preserve"> ]</w:t>
      </w:r>
      <w:proofErr w:type="gramEnd"/>
      <w:r w:rsidRPr="00656793">
        <w:t xml:space="preserve"> is prohibited by this [ </w:t>
      </w:r>
      <w:r w:rsidRPr="00656793">
        <w:rPr>
          <w:u w:val="single"/>
        </w:rPr>
        <w:t>article</w:t>
      </w:r>
      <w:r w:rsidRPr="00656793">
        <w:t> / </w:t>
      </w:r>
      <w:r w:rsidRPr="00656793">
        <w:rPr>
          <w:u w:val="double"/>
        </w:rPr>
        <w:t>chapter</w:t>
      </w:r>
      <w:r w:rsidRPr="00656793">
        <w:t xml:space="preserve"> ] in all Enclosed Areas exempted by the California </w:t>
      </w:r>
      <w:proofErr w:type="spellStart"/>
      <w:r w:rsidRPr="00656793">
        <w:t>smokefree</w:t>
      </w:r>
      <w:proofErr w:type="spellEnd"/>
      <w:r w:rsidRPr="00656793">
        <w:t xml:space="preserve"> workplace law (Labor Code section 6404.5(d), as that section may be amended from time to time) [ </w:t>
      </w:r>
      <w:r w:rsidRPr="00656793">
        <w:rPr>
          <w:u w:val="single"/>
        </w:rPr>
        <w:t>except as provided below</w:t>
      </w:r>
      <w:r w:rsidRPr="00656793">
        <w:t> ].</w:t>
      </w:r>
    </w:p>
    <w:p w14:paraId="0FEE1A93" w14:textId="77777777" w:rsidR="00615A6D" w:rsidRPr="009525EE" w:rsidRDefault="00615A6D" w:rsidP="00615A6D">
      <w:pPr>
        <w:pStyle w:val="LevelA"/>
        <w:widowControl/>
        <w:tabs>
          <w:tab w:val="clear" w:pos="720"/>
          <w:tab w:val="clear" w:pos="1440"/>
          <w:tab w:val="clear" w:pos="1800"/>
          <w:tab w:val="clear" w:pos="2160"/>
        </w:tabs>
        <w:ind w:left="0" w:firstLine="0"/>
        <w:rPr>
          <w:color w:val="000000"/>
        </w:rPr>
      </w:pPr>
    </w:p>
    <w:p w14:paraId="3C7E28D5" w14:textId="77777777" w:rsidR="00615A6D" w:rsidRPr="009525EE" w:rsidRDefault="00615A6D" w:rsidP="00824922">
      <w:pPr>
        <w:pStyle w:val="commentsbox"/>
        <w:ind w:left="720"/>
      </w:pPr>
      <w:r w:rsidRPr="009525EE">
        <w:rPr>
          <w:b/>
          <w:caps/>
        </w:rPr>
        <w:t>comment</w:t>
      </w:r>
      <w:r w:rsidRPr="009525EE">
        <w:rPr>
          <w:b/>
          <w:smallCaps/>
        </w:rPr>
        <w:t>:</w:t>
      </w:r>
      <w:r w:rsidRPr="009525EE">
        <w:t xml:space="preserve"> This provision </w:t>
      </w:r>
      <w:r>
        <w:t xml:space="preserve">clarifies that Smoking is prohibited in all workplaces exempt from the state </w:t>
      </w:r>
      <w:proofErr w:type="spellStart"/>
      <w:r>
        <w:t>smokefree</w:t>
      </w:r>
      <w:proofErr w:type="spellEnd"/>
      <w:r>
        <w:t xml:space="preserve"> workplace law, unless</w:t>
      </w:r>
      <w:r w:rsidRPr="009525EE">
        <w:t xml:space="preserve"> a community adopts some of the optional language below.</w:t>
      </w:r>
      <w:r>
        <w:t xml:space="preserve"> It also contains optional language that would prohibit the use of non-combustible Tobacco Products in those same locations.</w:t>
      </w:r>
    </w:p>
    <w:p w14:paraId="4EF14C65" w14:textId="77777777" w:rsidR="00615A6D" w:rsidRPr="009525EE" w:rsidRDefault="00615A6D" w:rsidP="00615A6D">
      <w:pPr>
        <w:pStyle w:val="LevelA"/>
        <w:widowControl/>
      </w:pPr>
    </w:p>
    <w:p w14:paraId="1A0C9071" w14:textId="77777777" w:rsidR="00615A6D" w:rsidRPr="009525EE" w:rsidRDefault="00615A6D" w:rsidP="00B05B50">
      <w:pPr>
        <w:pStyle w:val="bullets-123"/>
      </w:pPr>
      <w:r w:rsidRPr="009525EE">
        <w:t xml:space="preserve">[ </w:t>
      </w:r>
      <w:r w:rsidRPr="005A6F8C">
        <w:rPr>
          <w:u w:val="single"/>
        </w:rPr>
        <w:t>(1) Smoking is not restricted by this subsection in up to</w:t>
      </w:r>
      <w:r w:rsidRPr="009525EE">
        <w:t xml:space="preserve"> [ </w:t>
      </w:r>
      <w:r w:rsidRPr="00882ABE">
        <w:rPr>
          <w:u w:val="double"/>
        </w:rPr>
        <w:t>ten percent (10</w:t>
      </w:r>
      <w:proofErr w:type="gramStart"/>
      <w:r w:rsidRPr="00882ABE">
        <w:rPr>
          <w:u w:val="double"/>
        </w:rPr>
        <w:t>%)</w:t>
      </w:r>
      <w:r w:rsidRPr="009525EE">
        <w:t> ]</w:t>
      </w:r>
      <w:proofErr w:type="gramEnd"/>
      <w:r w:rsidRPr="009525EE">
        <w:t xml:space="preserve"> </w:t>
      </w:r>
      <w:r w:rsidRPr="005A6F8C">
        <w:rPr>
          <w:u w:val="single"/>
        </w:rPr>
        <w:t>of guest</w:t>
      </w:r>
      <w:r w:rsidR="005766AE">
        <w:rPr>
          <w:u w:val="single"/>
        </w:rPr>
        <w:t xml:space="preserve"> </w:t>
      </w:r>
      <w:r w:rsidRPr="005A6F8C">
        <w:rPr>
          <w:u w:val="single"/>
        </w:rPr>
        <w:t>room accommodations in a hotel, motel, or similar transient lodging establishment that meets the requirements of California Civil Code section 1940(b)(2) if the hotel or motel permanently designates particular guest</w:t>
      </w:r>
      <w:r w:rsidR="005766AE">
        <w:rPr>
          <w:u w:val="single"/>
        </w:rPr>
        <w:t xml:space="preserve"> </w:t>
      </w:r>
      <w:r w:rsidRPr="005A6F8C">
        <w:rPr>
          <w:u w:val="single"/>
        </w:rPr>
        <w:t>rooms as nonsmoking rooms such that</w:t>
      </w:r>
      <w:r w:rsidRPr="009525EE">
        <w:t xml:space="preserve"> </w:t>
      </w:r>
      <w:r w:rsidRPr="00882ABE">
        <w:t>[ </w:t>
      </w:r>
      <w:r w:rsidRPr="00882ABE">
        <w:rPr>
          <w:u w:val="double"/>
        </w:rPr>
        <w:t>ninety percent (90%)</w:t>
      </w:r>
      <w:r w:rsidRPr="009525EE">
        <w:t xml:space="preserve"> ] </w:t>
      </w:r>
      <w:r w:rsidRPr="005A6F8C">
        <w:rPr>
          <w:u w:val="single"/>
        </w:rPr>
        <w:t>or more of guest</w:t>
      </w:r>
      <w:r w:rsidR="005766AE">
        <w:rPr>
          <w:u w:val="single"/>
        </w:rPr>
        <w:t xml:space="preserve"> </w:t>
      </w:r>
      <w:r w:rsidRPr="005A6F8C">
        <w:rPr>
          <w:u w:val="single"/>
        </w:rPr>
        <w:t>rooms are permanently nonsmoking</w:t>
      </w:r>
      <w:r w:rsidR="00CC0802">
        <w:rPr>
          <w:u w:val="single"/>
        </w:rPr>
        <w:t>,</w:t>
      </w:r>
      <w:r w:rsidRPr="005A6F8C">
        <w:rPr>
          <w:u w:val="single"/>
        </w:rPr>
        <w:t xml:space="preserve"> and ashtrays and matches are permanently removed from such nonsmoking rooms. Permanent “No Smoking” signage shall be placed in nonsmoking guest</w:t>
      </w:r>
      <w:r w:rsidR="005766AE">
        <w:rPr>
          <w:u w:val="single"/>
        </w:rPr>
        <w:t xml:space="preserve"> </w:t>
      </w:r>
      <w:r w:rsidRPr="005A6F8C">
        <w:rPr>
          <w:u w:val="single"/>
        </w:rPr>
        <w:t>rooms</w:t>
      </w:r>
      <w:proofErr w:type="gramStart"/>
      <w:r w:rsidRPr="005A6F8C">
        <w:rPr>
          <w:u w:val="single"/>
        </w:rPr>
        <w:t>.</w:t>
      </w:r>
      <w:r w:rsidRPr="00AA4AD0">
        <w:t> ]</w:t>
      </w:r>
      <w:proofErr w:type="gramEnd"/>
    </w:p>
    <w:p w14:paraId="6F0DF90B" w14:textId="77777777" w:rsidR="00615A6D" w:rsidRPr="009525EE" w:rsidRDefault="00615A6D" w:rsidP="00615A6D">
      <w:pPr>
        <w:pStyle w:val="LevelA"/>
        <w:widowControl/>
        <w:tabs>
          <w:tab w:val="clear" w:pos="720"/>
          <w:tab w:val="clear" w:pos="1440"/>
          <w:tab w:val="clear" w:pos="1800"/>
          <w:tab w:val="clear" w:pos="2160"/>
        </w:tabs>
        <w:ind w:left="0" w:firstLine="0"/>
        <w:rPr>
          <w:color w:val="000000"/>
        </w:rPr>
      </w:pPr>
    </w:p>
    <w:p w14:paraId="06180B78" w14:textId="77777777" w:rsidR="00615A6D" w:rsidRPr="009525EE" w:rsidRDefault="00615A6D" w:rsidP="00824922">
      <w:pPr>
        <w:pStyle w:val="commentsbox"/>
        <w:ind w:left="1080"/>
      </w:pPr>
      <w:r w:rsidRPr="009525EE">
        <w:rPr>
          <w:b/>
          <w:caps/>
        </w:rPr>
        <w:t>comment</w:t>
      </w:r>
      <w:r w:rsidRPr="009525EE">
        <w:rPr>
          <w:b/>
          <w:smallCaps/>
        </w:rPr>
        <w:t>:</w:t>
      </w:r>
      <w:r w:rsidRPr="009525EE">
        <w:t xml:space="preserve"> This optional language is only for those communities that do not want to require 100</w:t>
      </w:r>
      <w:r>
        <w:t xml:space="preserve"> percent</w:t>
      </w:r>
      <w:r w:rsidRPr="009525EE">
        <w:t xml:space="preserve"> </w:t>
      </w:r>
      <w:proofErr w:type="spellStart"/>
      <w:r w:rsidRPr="009525EE">
        <w:t>smokefree</w:t>
      </w:r>
      <w:proofErr w:type="spellEnd"/>
      <w:r w:rsidRPr="009525EE">
        <w:t xml:space="preserve"> hotels</w:t>
      </w:r>
      <w:r>
        <w:t xml:space="preserve"> or motels</w:t>
      </w:r>
      <w:r w:rsidRPr="009525EE">
        <w:t>.</w:t>
      </w:r>
    </w:p>
    <w:p w14:paraId="637CA06E" w14:textId="77777777" w:rsidR="00615A6D" w:rsidRPr="009525EE" w:rsidRDefault="00615A6D" w:rsidP="00615A6D">
      <w:pPr>
        <w:pStyle w:val="LevelB"/>
        <w:widowControl/>
      </w:pPr>
    </w:p>
    <w:p w14:paraId="3F2391C0" w14:textId="77777777" w:rsidR="00615A6D" w:rsidRPr="009525EE" w:rsidRDefault="00615A6D" w:rsidP="00B05B50">
      <w:pPr>
        <w:pStyle w:val="bullets-123"/>
      </w:pPr>
      <w:r w:rsidRPr="009525EE">
        <w:t xml:space="preserve">[ </w:t>
      </w:r>
      <w:r w:rsidRPr="005A6F8C">
        <w:rPr>
          <w:u w:val="single"/>
        </w:rPr>
        <w:t xml:space="preserve">(2) Smoking inside a Tobacco Shop is not prohibited by this subsection if: (a) the Tobacco Shop does not sell edible products, including, for example, food, water, or drinks, or allow such products to be consumed on the premises; (b) the Tobacco Shop prohibits minors from entering the store at all times; and (c) the premises of the Tobacco Shop </w:t>
      </w:r>
      <w:proofErr w:type="gramStart"/>
      <w:r w:rsidRPr="005A6F8C">
        <w:rPr>
          <w:u w:val="single"/>
        </w:rPr>
        <w:t>is</w:t>
      </w:r>
      <w:proofErr w:type="gramEnd"/>
      <w:r w:rsidRPr="005A6F8C">
        <w:rPr>
          <w:u w:val="single"/>
        </w:rPr>
        <w:t xml:space="preserve"> an independent freestanding building unattached to any other building, establishment, or use. For the purposes of this exception, “Tobacco Shop” means any tobacco retailer that derives more than</w:t>
      </w:r>
      <w:r w:rsidRPr="009525EE">
        <w:t xml:space="preserve"> [ </w:t>
      </w:r>
      <w:r w:rsidRPr="009525EE">
        <w:rPr>
          <w:u w:val="double"/>
        </w:rPr>
        <w:t>seventy-five percent (75</w:t>
      </w:r>
      <w:proofErr w:type="gramStart"/>
      <w:r w:rsidRPr="009525EE">
        <w:rPr>
          <w:u w:val="double"/>
        </w:rPr>
        <w:t>%)</w:t>
      </w:r>
      <w:r w:rsidRPr="009525EE">
        <w:t xml:space="preserve"> ]</w:t>
      </w:r>
      <w:proofErr w:type="gramEnd"/>
      <w:r w:rsidRPr="009525EE">
        <w:t xml:space="preserve"> </w:t>
      </w:r>
      <w:r w:rsidRPr="005A6F8C">
        <w:rPr>
          <w:u w:val="single"/>
        </w:rPr>
        <w:t>of gross sales receipts from the sale or exchange of Tobacco Products and tobacco paraphernalia.</w:t>
      </w:r>
      <w:r w:rsidRPr="00AA4AD0">
        <w:t xml:space="preserve"> ]</w:t>
      </w:r>
    </w:p>
    <w:p w14:paraId="529B3AE8" w14:textId="77777777" w:rsidR="00615A6D" w:rsidRPr="009525EE" w:rsidRDefault="00615A6D" w:rsidP="00615A6D">
      <w:pPr>
        <w:pStyle w:val="LevelA"/>
        <w:widowControl/>
        <w:tabs>
          <w:tab w:val="clear" w:pos="720"/>
          <w:tab w:val="clear" w:pos="1440"/>
          <w:tab w:val="clear" w:pos="1800"/>
          <w:tab w:val="clear" w:pos="2160"/>
        </w:tabs>
        <w:ind w:left="0" w:firstLine="0"/>
        <w:rPr>
          <w:color w:val="000000"/>
        </w:rPr>
      </w:pPr>
    </w:p>
    <w:p w14:paraId="282FAD0D" w14:textId="77777777" w:rsidR="00615A6D" w:rsidRPr="009525EE" w:rsidRDefault="00615A6D" w:rsidP="00DE15ED">
      <w:pPr>
        <w:pStyle w:val="commentsbox"/>
        <w:ind w:left="1080"/>
      </w:pPr>
      <w:r w:rsidRPr="009525EE">
        <w:rPr>
          <w:b/>
          <w:caps/>
        </w:rPr>
        <w:t>comment</w:t>
      </w:r>
      <w:r w:rsidRPr="009525EE">
        <w:rPr>
          <w:b/>
          <w:smallCaps/>
        </w:rPr>
        <w:t>:</w:t>
      </w:r>
      <w:r w:rsidRPr="009525EE">
        <w:t xml:space="preserve"> This optional language is provided for communities that wish to permit Smoking inside a very small subset of </w:t>
      </w:r>
      <w:r w:rsidRPr="009525EE">
        <w:rPr>
          <w:i/>
        </w:rPr>
        <w:t>bona fide</w:t>
      </w:r>
      <w:r w:rsidRPr="009525EE">
        <w:t xml:space="preserve"> </w:t>
      </w:r>
      <w:r>
        <w:t>T</w:t>
      </w:r>
      <w:r w:rsidRPr="009525EE">
        <w:t xml:space="preserve">obacco </w:t>
      </w:r>
      <w:r>
        <w:t>S</w:t>
      </w:r>
      <w:r w:rsidRPr="009525EE">
        <w:t xml:space="preserve">hops that don’t allow any food or drink to be consumed inside or </w:t>
      </w:r>
      <w:r>
        <w:t xml:space="preserve">don’t </w:t>
      </w:r>
      <w:r w:rsidRPr="009525EE">
        <w:t xml:space="preserve">share walls with other </w:t>
      </w:r>
      <w:r>
        <w:t>establishments</w:t>
      </w:r>
      <w:r w:rsidRPr="009525EE">
        <w:t xml:space="preserve"> or </w:t>
      </w:r>
      <w:r w:rsidRPr="009525EE">
        <w:lastRenderedPageBreak/>
        <w:t>residential property.</w:t>
      </w:r>
      <w:r w:rsidR="00BD7973">
        <w:t xml:space="preserve"> </w:t>
      </w:r>
      <w:r>
        <w:t>It would apply to Tobacco Shops that sell conventional Tobacco Products as well as stores that sell emerging Tobacco Products, like vape lounges.</w:t>
      </w:r>
    </w:p>
    <w:p w14:paraId="480E8C3C" w14:textId="77777777" w:rsidR="00615A6D" w:rsidRPr="009525EE" w:rsidRDefault="00615A6D" w:rsidP="00DE15ED">
      <w:pPr>
        <w:pStyle w:val="commentsbox"/>
        <w:ind w:left="1080"/>
      </w:pPr>
      <w:r w:rsidRPr="009525EE">
        <w:t xml:space="preserve">Note that </w:t>
      </w:r>
      <w:r w:rsidRPr="001C7DC2">
        <w:rPr>
          <w:i/>
        </w:rPr>
        <w:t>reducing</w:t>
      </w:r>
      <w:r w:rsidRPr="009525EE">
        <w:t xml:space="preserve"> the percentage of gross sales receipts required </w:t>
      </w:r>
      <w:r w:rsidRPr="009525EE">
        <w:rPr>
          <w:i/>
        </w:rPr>
        <w:t>increases</w:t>
      </w:r>
      <w:r w:rsidRPr="009525EE">
        <w:t xml:space="preserve"> the number of retailers able to invoke this exception and legally permit Smoking indoors.</w:t>
      </w:r>
    </w:p>
    <w:p w14:paraId="7126C2B2" w14:textId="77777777" w:rsidR="00615A6D" w:rsidRPr="009525EE" w:rsidRDefault="00615A6D" w:rsidP="00615A6D">
      <w:pPr>
        <w:pStyle w:val="LevelB"/>
        <w:widowControl/>
      </w:pPr>
    </w:p>
    <w:p w14:paraId="77080BE4" w14:textId="77777777" w:rsidR="00615A6D" w:rsidRPr="009525EE" w:rsidRDefault="00615A6D" w:rsidP="00B05B50">
      <w:pPr>
        <w:pStyle w:val="bullets-123"/>
      </w:pPr>
      <w:r w:rsidRPr="009525EE">
        <w:t xml:space="preserve">[ </w:t>
      </w:r>
      <w:r w:rsidRPr="005A6F8C">
        <w:rPr>
          <w:u w:val="single"/>
        </w:rPr>
        <w:t>(3) Smoking in a theatrical production by the actors is not prohibited by this subsection if Smoking is an integral part of the story</w:t>
      </w:r>
      <w:r w:rsidR="00CC0802">
        <w:rPr>
          <w:u w:val="single"/>
        </w:rPr>
        <w:t>,</w:t>
      </w:r>
      <w:r w:rsidRPr="005A6F8C">
        <w:rPr>
          <w:u w:val="single"/>
        </w:rPr>
        <w:t xml:space="preserve"> and the use of a fake, prop, or special effect cannot reasonably convey the idea of Smoking in an effective way to a reasonable member of the anticipated audience</w:t>
      </w:r>
      <w:proofErr w:type="gramStart"/>
      <w:r w:rsidRPr="005A6F8C">
        <w:rPr>
          <w:u w:val="single"/>
        </w:rPr>
        <w:t>. </w:t>
      </w:r>
      <w:r w:rsidRPr="00AA4AD0">
        <w:t>]</w:t>
      </w:r>
      <w:proofErr w:type="gramEnd"/>
    </w:p>
    <w:p w14:paraId="0ABD12F5" w14:textId="77777777" w:rsidR="00615A6D" w:rsidRPr="009525EE" w:rsidRDefault="00615A6D" w:rsidP="00615A6D">
      <w:pPr>
        <w:pStyle w:val="LevelB"/>
        <w:widowControl/>
      </w:pPr>
    </w:p>
    <w:p w14:paraId="128CEE7D" w14:textId="77777777" w:rsidR="00615A6D" w:rsidRPr="00F30DBF" w:rsidRDefault="00615A6D" w:rsidP="00F30DBF">
      <w:pPr>
        <w:pStyle w:val="BasicParagraph"/>
        <w:spacing w:after="240"/>
        <w:rPr>
          <w:b/>
        </w:rPr>
      </w:pPr>
      <w:r w:rsidRPr="00B05B50">
        <w:rPr>
          <w:b/>
        </w:rPr>
        <w:t>Sec. [ ____ (*3</w:t>
      </w:r>
      <w:proofErr w:type="gramStart"/>
      <w:r w:rsidRPr="00B05B50">
        <w:rPr>
          <w:b/>
        </w:rPr>
        <w:t>) ]</w:t>
      </w:r>
      <w:proofErr w:type="gramEnd"/>
      <w:r w:rsidRPr="00B05B50">
        <w:rPr>
          <w:b/>
        </w:rPr>
        <w:t xml:space="preserve">. PROHIBITION OF SMOKING [ </w:t>
      </w:r>
      <w:r w:rsidRPr="00B05B50">
        <w:rPr>
          <w:b/>
          <w:u w:val="single"/>
        </w:rPr>
        <w:t xml:space="preserve">AND TOBACCO PRODUCT </w:t>
      </w:r>
      <w:proofErr w:type="gramStart"/>
      <w:r w:rsidRPr="00B05B50">
        <w:rPr>
          <w:b/>
          <w:u w:val="single"/>
        </w:rPr>
        <w:t>USE</w:t>
      </w:r>
      <w:r w:rsidRPr="00B05B50">
        <w:rPr>
          <w:b/>
        </w:rPr>
        <w:t xml:space="preserve"> ]</w:t>
      </w:r>
      <w:proofErr w:type="gramEnd"/>
      <w:r w:rsidRPr="00B05B50">
        <w:rPr>
          <w:b/>
        </w:rPr>
        <w:t xml:space="preserve"> IN UNENCLOSED AREAS</w:t>
      </w:r>
      <w:r w:rsidR="005766AE">
        <w:rPr>
          <w:b/>
        </w:rPr>
        <w:t>.</w:t>
      </w:r>
    </w:p>
    <w:p w14:paraId="43A5EEB4" w14:textId="77777777" w:rsidR="00615A6D" w:rsidRPr="009525EE" w:rsidRDefault="00615A6D" w:rsidP="00F30DBF">
      <w:pPr>
        <w:pStyle w:val="commentsbox"/>
      </w:pPr>
      <w:r w:rsidRPr="009525EE">
        <w:rPr>
          <w:b/>
          <w:caps/>
        </w:rPr>
        <w:t>comment</w:t>
      </w:r>
      <w:r w:rsidRPr="009525EE">
        <w:rPr>
          <w:b/>
          <w:smallCaps/>
        </w:rPr>
        <w:t>:</w:t>
      </w:r>
      <w:r w:rsidRPr="009525EE">
        <w:t xml:space="preserve"> </w:t>
      </w:r>
      <w:r>
        <w:t xml:space="preserve">This section prohibits Smoking in a broad array of outdoor areas. </w:t>
      </w:r>
      <w:r w:rsidRPr="009525EE">
        <w:t xml:space="preserve">If a community wants to prohibit the use of all Tobacco Products </w:t>
      </w:r>
      <w:r>
        <w:t xml:space="preserve">(including those that do not produce Smoke, such as chewing tobacco and snus) </w:t>
      </w:r>
      <w:r w:rsidRPr="009525EE">
        <w:t xml:space="preserve">in addition to Smoking, then </w:t>
      </w:r>
      <w:r>
        <w:t xml:space="preserve">it should </w:t>
      </w:r>
      <w:r w:rsidRPr="009525EE">
        <w:t xml:space="preserve">include the optional bracketed text referring to the use of Tobacco Products each time </w:t>
      </w:r>
      <w:r>
        <w:t>Smoking</w:t>
      </w:r>
      <w:r w:rsidRPr="009525EE">
        <w:t xml:space="preserve"> is referenced in the ordinance.</w:t>
      </w:r>
    </w:p>
    <w:p w14:paraId="4FC33932" w14:textId="77777777" w:rsidR="00615A6D" w:rsidRPr="009525EE" w:rsidRDefault="00615A6D" w:rsidP="00615A6D">
      <w:pPr>
        <w:pStyle w:val="Header"/>
        <w:tabs>
          <w:tab w:val="clear" w:pos="4320"/>
          <w:tab w:val="clear" w:pos="8640"/>
        </w:tabs>
        <w:rPr>
          <w:color w:val="000000"/>
        </w:rPr>
      </w:pPr>
    </w:p>
    <w:p w14:paraId="0F7609C9" w14:textId="77777777" w:rsidR="00615A6D" w:rsidRPr="009525EE" w:rsidRDefault="00615A6D" w:rsidP="00615A6D">
      <w:pPr>
        <w:pStyle w:val="bullets-abc"/>
        <w:widowControl/>
      </w:pPr>
      <w:r w:rsidRPr="009525EE">
        <w:t>(a)</w:t>
      </w:r>
      <w:r w:rsidRPr="009525EE">
        <w:tab/>
      </w:r>
      <w:r w:rsidRPr="00244987">
        <w:t xml:space="preserve">Smoking [ </w:t>
      </w:r>
      <w:r w:rsidRPr="00244987">
        <w:rPr>
          <w:u w:val="single"/>
        </w:rPr>
        <w:t xml:space="preserve">and the use of Tobacco </w:t>
      </w:r>
      <w:proofErr w:type="gramStart"/>
      <w:r w:rsidRPr="00244987">
        <w:rPr>
          <w:u w:val="single"/>
        </w:rPr>
        <w:t>Products</w:t>
      </w:r>
      <w:r w:rsidRPr="00244987">
        <w:t xml:space="preserve"> ]</w:t>
      </w:r>
      <w:proofErr w:type="gramEnd"/>
      <w:r w:rsidRPr="00244987">
        <w:t xml:space="preserve"> is prohibited in the Unenclosed Areas of the following places within the [ </w:t>
      </w:r>
      <w:r w:rsidRPr="00244987">
        <w:rPr>
          <w:u w:val="single"/>
        </w:rPr>
        <w:t>City</w:t>
      </w:r>
      <w:r w:rsidRPr="00244987">
        <w:t xml:space="preserve"> / </w:t>
      </w:r>
      <w:r w:rsidRPr="00244987">
        <w:rPr>
          <w:u w:val="double"/>
        </w:rPr>
        <w:t>County of</w:t>
      </w:r>
      <w:r w:rsidRPr="00244987">
        <w:t xml:space="preserve"> </w:t>
      </w:r>
      <w:r w:rsidRPr="00244987">
        <w:rPr>
          <w:b/>
        </w:rPr>
        <w:t>____</w:t>
      </w:r>
      <w:r>
        <w:t> ]</w:t>
      </w:r>
      <w:r w:rsidRPr="00E75A64">
        <w:t>:</w:t>
      </w:r>
    </w:p>
    <w:p w14:paraId="3E621699" w14:textId="77777777" w:rsidR="00615A6D" w:rsidRPr="009525EE" w:rsidRDefault="00615A6D" w:rsidP="00615A6D">
      <w:pPr>
        <w:pStyle w:val="LevelA"/>
        <w:widowControl/>
        <w:ind w:left="0" w:firstLine="0"/>
        <w:rPr>
          <w:color w:val="000000"/>
        </w:rPr>
      </w:pPr>
    </w:p>
    <w:p w14:paraId="5409B65C" w14:textId="77777777" w:rsidR="00615A6D" w:rsidRPr="009525EE" w:rsidRDefault="00B05B50" w:rsidP="00B05B50">
      <w:pPr>
        <w:pStyle w:val="bullets-123"/>
      </w:pPr>
      <w:r>
        <w:t>(1)</w:t>
      </w:r>
      <w:r>
        <w:tab/>
      </w:r>
      <w:r w:rsidR="00615A6D" w:rsidRPr="009525EE">
        <w:t>Recreational Areas;</w:t>
      </w:r>
    </w:p>
    <w:p w14:paraId="13A5CBE7" w14:textId="77777777" w:rsidR="00615A6D" w:rsidRPr="009525EE" w:rsidRDefault="00615A6D" w:rsidP="00B05B50">
      <w:pPr>
        <w:pStyle w:val="bullets-123"/>
      </w:pPr>
    </w:p>
    <w:p w14:paraId="5A8C26A5" w14:textId="77777777" w:rsidR="00615A6D" w:rsidRPr="009525EE" w:rsidRDefault="00615A6D" w:rsidP="00B05B50">
      <w:pPr>
        <w:pStyle w:val="bullets-123"/>
      </w:pPr>
      <w:r w:rsidRPr="009525EE">
        <w:t>(2)</w:t>
      </w:r>
      <w:r w:rsidR="00B05B50">
        <w:tab/>
      </w:r>
      <w:r w:rsidRPr="009525EE">
        <w:t>Service Areas;</w:t>
      </w:r>
    </w:p>
    <w:p w14:paraId="4DB37DF4" w14:textId="77777777" w:rsidR="00615A6D" w:rsidRPr="009525EE" w:rsidRDefault="00615A6D" w:rsidP="00B05B50">
      <w:pPr>
        <w:pStyle w:val="bullets-123"/>
      </w:pPr>
    </w:p>
    <w:p w14:paraId="79F3D6B3" w14:textId="77777777" w:rsidR="00615A6D" w:rsidRPr="009525EE" w:rsidRDefault="00615A6D" w:rsidP="00B05B50">
      <w:pPr>
        <w:pStyle w:val="bullets-123"/>
      </w:pPr>
      <w:r w:rsidRPr="009525EE">
        <w:t>(3)</w:t>
      </w:r>
      <w:r w:rsidR="00B05B50">
        <w:tab/>
      </w:r>
      <w:r>
        <w:t>Dining Areas;</w:t>
      </w:r>
    </w:p>
    <w:p w14:paraId="1A8081CC" w14:textId="77777777" w:rsidR="00615A6D" w:rsidRPr="009525EE" w:rsidRDefault="00615A6D" w:rsidP="00B05B50">
      <w:pPr>
        <w:pStyle w:val="bullets-123"/>
      </w:pPr>
    </w:p>
    <w:p w14:paraId="4F0030D2" w14:textId="77777777" w:rsidR="00615A6D" w:rsidRPr="009525EE" w:rsidRDefault="00615A6D" w:rsidP="00B05B50">
      <w:pPr>
        <w:pStyle w:val="bullets-123"/>
      </w:pPr>
      <w:r w:rsidRPr="009525EE">
        <w:t>(4)</w:t>
      </w:r>
      <w:r w:rsidR="00B05B50">
        <w:tab/>
      </w:r>
      <w:r w:rsidRPr="009525EE">
        <w:t>Places of Employment;</w:t>
      </w:r>
    </w:p>
    <w:p w14:paraId="555DCD97" w14:textId="77777777" w:rsidR="00615A6D" w:rsidRPr="009525EE" w:rsidRDefault="00615A6D" w:rsidP="00B05B50">
      <w:pPr>
        <w:pStyle w:val="bullets-123"/>
      </w:pPr>
    </w:p>
    <w:p w14:paraId="0AA509E0" w14:textId="6F3ADE6F" w:rsidR="00615A6D" w:rsidRPr="009525EE" w:rsidRDefault="00615A6D" w:rsidP="00B05B50">
      <w:pPr>
        <w:pStyle w:val="bullets-123"/>
      </w:pPr>
      <w:r w:rsidRPr="009525EE">
        <w:t>(5)</w:t>
      </w:r>
      <w:r w:rsidR="00B05B50">
        <w:tab/>
      </w:r>
      <w:r w:rsidRPr="009525EE">
        <w:t xml:space="preserve">Common Areas of </w:t>
      </w:r>
      <w:r w:rsidR="002B5041">
        <w:t>Multiunit</w:t>
      </w:r>
      <w:r w:rsidRPr="009525EE">
        <w:t xml:space="preserve"> Residences </w:t>
      </w:r>
      <w:proofErr w:type="gramStart"/>
      <w:r w:rsidRPr="009525EE">
        <w:t xml:space="preserve">[ </w:t>
      </w:r>
      <w:r w:rsidR="004629F1" w:rsidRPr="00D04B59">
        <w:rPr>
          <w:u w:val="single"/>
        </w:rPr>
        <w:t>,</w:t>
      </w:r>
      <w:proofErr w:type="gramEnd"/>
      <w:r w:rsidR="004629F1" w:rsidRPr="00D04B59">
        <w:rPr>
          <w:u w:val="single"/>
        </w:rPr>
        <w:t xml:space="preserve"> provided, however, that a Person with legal control over a Common Area may designate a portion of the Unenclosed Area of the Common Area as a designated Smoking area if the</w:t>
      </w:r>
      <w:r w:rsidR="00EA4119">
        <w:rPr>
          <w:u w:val="single"/>
        </w:rPr>
        <w:t xml:space="preserve"> area</w:t>
      </w:r>
      <w:r w:rsidR="004629F1" w:rsidRPr="00D04B59">
        <w:rPr>
          <w:u w:val="single"/>
        </w:rPr>
        <w:t>:</w:t>
      </w:r>
      <w:r w:rsidRPr="009525EE">
        <w:t xml:space="preserve"> </w:t>
      </w:r>
    </w:p>
    <w:p w14:paraId="78789F0D" w14:textId="77777777" w:rsidR="00615A6D" w:rsidRPr="009525EE" w:rsidRDefault="00615A6D" w:rsidP="00615A6D">
      <w:pPr>
        <w:pStyle w:val="LevelA"/>
        <w:widowControl/>
        <w:tabs>
          <w:tab w:val="clear" w:pos="360"/>
        </w:tabs>
        <w:ind w:left="720"/>
        <w:rPr>
          <w:u w:val="single"/>
        </w:rPr>
      </w:pPr>
    </w:p>
    <w:p w14:paraId="467ABD45" w14:textId="77777777" w:rsidR="00615A6D" w:rsidRPr="009525EE" w:rsidRDefault="00615A6D" w:rsidP="007E14FF">
      <w:pPr>
        <w:pStyle w:val="commentsbox"/>
        <w:ind w:left="1080"/>
      </w:pPr>
      <w:r w:rsidRPr="009525EE">
        <w:rPr>
          <w:b/>
          <w:caps/>
        </w:rPr>
        <w:t>comment</w:t>
      </w:r>
      <w:r w:rsidRPr="009525EE">
        <w:rPr>
          <w:b/>
          <w:smallCaps/>
        </w:rPr>
        <w:t>:</w:t>
      </w:r>
      <w:r w:rsidRPr="009525EE">
        <w:t xml:space="preserve"> The bracketed optional language would permit landlords or property managers, for example, to locate a designated Smoking area in the outdoor portion of the Common Area of a </w:t>
      </w:r>
      <w:r w:rsidR="002B5041">
        <w:t>Multiunit</w:t>
      </w:r>
      <w:r w:rsidRPr="009525EE">
        <w:t xml:space="preserve"> Residence. By allowing for an outdoor Smoking area, residents will have a place to go where they will not expose their family members or other residents to Smoke.</w:t>
      </w:r>
    </w:p>
    <w:p w14:paraId="6DBBCA2B" w14:textId="77777777" w:rsidR="00615A6D" w:rsidRPr="009525EE" w:rsidRDefault="00615A6D" w:rsidP="00615A6D">
      <w:pPr>
        <w:pStyle w:val="LevelA"/>
        <w:widowControl/>
        <w:tabs>
          <w:tab w:val="clear" w:pos="360"/>
        </w:tabs>
        <w:ind w:left="720"/>
        <w:rPr>
          <w:u w:val="single"/>
        </w:rPr>
      </w:pPr>
    </w:p>
    <w:p w14:paraId="5847C61C" w14:textId="784F98B5" w:rsidR="00615A6D" w:rsidRPr="00B05B50" w:rsidRDefault="00615A6D" w:rsidP="00B05B50">
      <w:pPr>
        <w:pStyle w:val="bulletsi"/>
        <w:ind w:left="1620"/>
        <w:rPr>
          <w:u w:val="single"/>
        </w:rPr>
      </w:pPr>
      <w:r w:rsidRPr="00B05B50">
        <w:rPr>
          <w:u w:val="single"/>
        </w:rPr>
        <w:t>(</w:t>
      </w:r>
      <w:proofErr w:type="spellStart"/>
      <w:r w:rsidRPr="00B05B50">
        <w:rPr>
          <w:u w:val="single"/>
        </w:rPr>
        <w:t>i</w:t>
      </w:r>
      <w:proofErr w:type="spellEnd"/>
      <w:r w:rsidRPr="00B05B50">
        <w:rPr>
          <w:u w:val="single"/>
        </w:rPr>
        <w:t xml:space="preserve">) </w:t>
      </w:r>
      <w:r w:rsidRPr="00B05B50">
        <w:rPr>
          <w:u w:val="single"/>
        </w:rPr>
        <w:tab/>
      </w:r>
      <w:r w:rsidR="00EA4119">
        <w:rPr>
          <w:u w:val="single"/>
        </w:rPr>
        <w:t>is</w:t>
      </w:r>
      <w:r w:rsidRPr="00B05B50">
        <w:rPr>
          <w:u w:val="single"/>
        </w:rPr>
        <w:t xml:space="preserve"> located a Reasonable Distance from any Unit or Enclosed Area where Smoking is prohibited by this [ article / </w:t>
      </w:r>
      <w:proofErr w:type="gramStart"/>
      <w:r w:rsidRPr="00B05B50">
        <w:rPr>
          <w:u w:val="single"/>
        </w:rPr>
        <w:t>chapter ]</w:t>
      </w:r>
      <w:proofErr w:type="gramEnd"/>
      <w:r w:rsidRPr="00B05B50">
        <w:rPr>
          <w:u w:val="single"/>
        </w:rPr>
        <w:t xml:space="preserve"> or other law; by binding agreement relating to the ownership, occupancy, or use of real property; or by </w:t>
      </w:r>
      <w:r w:rsidRPr="00B05B50">
        <w:rPr>
          <w:u w:val="single"/>
        </w:rPr>
        <w:lastRenderedPageBreak/>
        <w:t xml:space="preserve">designation of a Person with legal control over the property. In the case of a nonsmoking area created by agreement or designation, this provision does not apply unless the Person designating the Smoking area has actual knowledge of, or has been given notice of, the agreement or designation. A Person with legal control over a designated Smoking area may be obliged to modify, relocate, or eliminate </w:t>
      </w:r>
      <w:r w:rsidR="00CF59DE">
        <w:rPr>
          <w:u w:val="single"/>
        </w:rPr>
        <w:t>it</w:t>
      </w:r>
      <w:r w:rsidR="00CF59DE" w:rsidRPr="00B05B50">
        <w:rPr>
          <w:u w:val="single"/>
        </w:rPr>
        <w:t xml:space="preserve"> </w:t>
      </w:r>
      <w:r w:rsidRPr="00B05B50">
        <w:rPr>
          <w:u w:val="single"/>
        </w:rPr>
        <w:t>as laws change, as binding agreements are created, and as nonsmoking areas on neighboring property are established;</w:t>
      </w:r>
    </w:p>
    <w:p w14:paraId="54880EFD" w14:textId="77777777" w:rsidR="00615A6D" w:rsidRPr="009525EE" w:rsidRDefault="00615A6D" w:rsidP="00615A6D">
      <w:pPr>
        <w:pStyle w:val="LevelA"/>
        <w:widowControl/>
      </w:pPr>
    </w:p>
    <w:p w14:paraId="02B3F28E" w14:textId="3F3147EE" w:rsidR="00615A6D" w:rsidRPr="009525EE" w:rsidRDefault="00615A6D" w:rsidP="007E14FF">
      <w:pPr>
        <w:pStyle w:val="commentsbox"/>
        <w:ind w:left="1620"/>
      </w:pPr>
      <w:r w:rsidRPr="009525EE">
        <w:rPr>
          <w:b/>
          <w:caps/>
        </w:rPr>
        <w:t>comment</w:t>
      </w:r>
      <w:r w:rsidRPr="009525EE">
        <w:rPr>
          <w:b/>
          <w:smallCaps/>
        </w:rPr>
        <w:t>:</w:t>
      </w:r>
      <w:r w:rsidRPr="009525EE">
        <w:t xml:space="preserve"> This clause limits where a Smoking area can be located to prevent drifting Smoke from entering </w:t>
      </w:r>
      <w:proofErr w:type="spellStart"/>
      <w:r w:rsidRPr="009525EE">
        <w:t>smokefree</w:t>
      </w:r>
      <w:proofErr w:type="spellEnd"/>
      <w:r w:rsidRPr="009525EE">
        <w:t xml:space="preserve"> areas. As written, it includes areas on neighboring property that are designated as nonsmoking by contract (</w:t>
      </w:r>
      <w:proofErr w:type="spellStart"/>
      <w:r w:rsidRPr="009525EE">
        <w:t>eg</w:t>
      </w:r>
      <w:proofErr w:type="spellEnd"/>
      <w:r w:rsidRPr="009525EE">
        <w:t xml:space="preserve">, a </w:t>
      </w:r>
      <w:proofErr w:type="spellStart"/>
      <w:r w:rsidRPr="009525EE">
        <w:t>smokefree</w:t>
      </w:r>
      <w:proofErr w:type="spellEnd"/>
      <w:r w:rsidRPr="009525EE">
        <w:t xml:space="preserve"> lease term for a rental </w:t>
      </w:r>
      <w:r>
        <w:t>U</w:t>
      </w:r>
      <w:r w:rsidRPr="009525EE">
        <w:t xml:space="preserve">nit next to, but not a part of, the </w:t>
      </w:r>
      <w:r w:rsidR="002B5041">
        <w:t>Multiunit</w:t>
      </w:r>
      <w:r w:rsidRPr="009525EE">
        <w:t xml:space="preserve"> Residence) and areas on neighboring property designated by a property owner or lessee as nonsmoking (</w:t>
      </w:r>
      <w:proofErr w:type="spellStart"/>
      <w:r w:rsidRPr="009525EE">
        <w:t>eg</w:t>
      </w:r>
      <w:proofErr w:type="spellEnd"/>
      <w:r w:rsidRPr="009525EE">
        <w:t xml:space="preserve">, a neighboring </w:t>
      </w:r>
      <w:r>
        <w:t>B</w:t>
      </w:r>
      <w:r w:rsidRPr="009525EE">
        <w:t>usiness).</w:t>
      </w:r>
    </w:p>
    <w:p w14:paraId="4C6CE19D" w14:textId="77777777" w:rsidR="00615A6D" w:rsidRPr="009525EE" w:rsidRDefault="00615A6D" w:rsidP="00615A6D">
      <w:pPr>
        <w:pStyle w:val="LevelA"/>
        <w:widowControl/>
        <w:tabs>
          <w:tab w:val="clear" w:pos="1440"/>
        </w:tabs>
        <w:ind w:firstLine="720"/>
        <w:rPr>
          <w:u w:val="single"/>
        </w:rPr>
      </w:pPr>
    </w:p>
    <w:p w14:paraId="08182E70" w14:textId="77777777" w:rsidR="00615A6D" w:rsidRPr="009525EE" w:rsidRDefault="00615A6D" w:rsidP="00B05B50">
      <w:pPr>
        <w:pStyle w:val="bulletsi"/>
      </w:pPr>
      <w:r w:rsidRPr="003A5AF1">
        <w:t>(</w:t>
      </w:r>
      <w:r w:rsidRPr="00B05B50">
        <w:rPr>
          <w:u w:val="single"/>
        </w:rPr>
        <w:t xml:space="preserve">ii) </w:t>
      </w:r>
      <w:r w:rsidR="00B05B50">
        <w:rPr>
          <w:u w:val="single"/>
        </w:rPr>
        <w:tab/>
      </w:r>
      <w:r w:rsidR="00EA4119">
        <w:rPr>
          <w:u w:val="single"/>
        </w:rPr>
        <w:t>does</w:t>
      </w:r>
      <w:r w:rsidRPr="00B05B50">
        <w:rPr>
          <w:u w:val="single"/>
        </w:rPr>
        <w:t xml:space="preserve"> not include, and </w:t>
      </w:r>
      <w:r w:rsidR="00EA4119">
        <w:rPr>
          <w:u w:val="single"/>
        </w:rPr>
        <w:t>is</w:t>
      </w:r>
      <w:r w:rsidRPr="00B05B50">
        <w:rPr>
          <w:u w:val="single"/>
        </w:rPr>
        <w:t xml:space="preserve"> a Reasonable Distance from, Unenclosed Areas primarily used by children and Unenclosed Areas with improvements that facilitate physical activity including, for example, playgrounds, tennis courts, swimming pools, school campuses, and sandboxes;</w:t>
      </w:r>
    </w:p>
    <w:p w14:paraId="22BA4679" w14:textId="77777777" w:rsidR="00615A6D" w:rsidRPr="009525EE" w:rsidRDefault="00615A6D" w:rsidP="00615A6D">
      <w:pPr>
        <w:pStyle w:val="LevelA"/>
        <w:widowControl/>
        <w:tabs>
          <w:tab w:val="clear" w:pos="1440"/>
        </w:tabs>
        <w:spacing w:line="288" w:lineRule="auto"/>
        <w:ind w:left="1714" w:hanging="360"/>
      </w:pPr>
    </w:p>
    <w:p w14:paraId="5F2E43E1" w14:textId="77777777" w:rsidR="00615A6D" w:rsidRPr="00B05B50" w:rsidRDefault="00615A6D" w:rsidP="00B05B50">
      <w:pPr>
        <w:pStyle w:val="bulletsi"/>
        <w:rPr>
          <w:u w:val="single"/>
        </w:rPr>
      </w:pPr>
      <w:r w:rsidRPr="00B05B50">
        <w:rPr>
          <w:u w:val="single"/>
        </w:rPr>
        <w:t xml:space="preserve">(iii) </w:t>
      </w:r>
      <w:r w:rsidR="00EA4119">
        <w:rPr>
          <w:u w:val="single"/>
        </w:rPr>
        <w:t>is</w:t>
      </w:r>
      <w:r w:rsidRPr="00B05B50">
        <w:rPr>
          <w:u w:val="single"/>
        </w:rPr>
        <w:t xml:space="preserve"> no more than [ ten percent (10</w:t>
      </w:r>
      <w:proofErr w:type="gramStart"/>
      <w:r w:rsidRPr="00B05B50">
        <w:rPr>
          <w:u w:val="single"/>
        </w:rPr>
        <w:t>%) ]</w:t>
      </w:r>
      <w:proofErr w:type="gramEnd"/>
      <w:r w:rsidRPr="00B05B50">
        <w:rPr>
          <w:u w:val="single"/>
        </w:rPr>
        <w:t xml:space="preserve"> of the total Unenclosed Area of the </w:t>
      </w:r>
      <w:r w:rsidR="002B5041">
        <w:rPr>
          <w:u w:val="single"/>
        </w:rPr>
        <w:t>Multiunit</w:t>
      </w:r>
      <w:r w:rsidRPr="00B05B50">
        <w:rPr>
          <w:u w:val="single"/>
        </w:rPr>
        <w:t xml:space="preserve"> Residence for which it is designated; </w:t>
      </w:r>
    </w:p>
    <w:p w14:paraId="0CEF0A39" w14:textId="77777777" w:rsidR="00615A6D" w:rsidRPr="00B05B50" w:rsidRDefault="00615A6D" w:rsidP="00B05B50">
      <w:pPr>
        <w:pStyle w:val="bulletsi"/>
        <w:rPr>
          <w:u w:val="single"/>
        </w:rPr>
      </w:pPr>
    </w:p>
    <w:p w14:paraId="4967ED5F" w14:textId="77777777" w:rsidR="00615A6D" w:rsidRPr="00B05B50" w:rsidRDefault="00615A6D" w:rsidP="00B05B50">
      <w:pPr>
        <w:pStyle w:val="bulletsi"/>
        <w:rPr>
          <w:u w:val="single"/>
        </w:rPr>
      </w:pPr>
      <w:r w:rsidRPr="00B05B50">
        <w:rPr>
          <w:u w:val="single"/>
        </w:rPr>
        <w:t xml:space="preserve">(iv) </w:t>
      </w:r>
      <w:r w:rsidR="00EA4119">
        <w:rPr>
          <w:u w:val="single"/>
        </w:rPr>
        <w:t>has</w:t>
      </w:r>
      <w:r w:rsidRPr="00B05B50">
        <w:rPr>
          <w:u w:val="single"/>
        </w:rPr>
        <w:t xml:space="preserve"> a clearly marked perimeter; </w:t>
      </w:r>
    </w:p>
    <w:p w14:paraId="330A25FC" w14:textId="77777777" w:rsidR="00615A6D" w:rsidRPr="00B05B50" w:rsidRDefault="00615A6D" w:rsidP="00B05B50">
      <w:pPr>
        <w:pStyle w:val="bulletsi"/>
        <w:rPr>
          <w:u w:val="single"/>
        </w:rPr>
      </w:pPr>
    </w:p>
    <w:p w14:paraId="27601189" w14:textId="77777777" w:rsidR="00615A6D" w:rsidRPr="00B05B50" w:rsidRDefault="00615A6D" w:rsidP="00B05B50">
      <w:pPr>
        <w:pStyle w:val="bulletsi"/>
        <w:rPr>
          <w:u w:val="single"/>
        </w:rPr>
      </w:pPr>
      <w:r w:rsidRPr="00B05B50">
        <w:rPr>
          <w:u w:val="single"/>
        </w:rPr>
        <w:t xml:space="preserve">(v) </w:t>
      </w:r>
      <w:r w:rsidR="00EA4119">
        <w:rPr>
          <w:u w:val="single"/>
        </w:rPr>
        <w:t>is</w:t>
      </w:r>
      <w:r w:rsidRPr="00B05B50">
        <w:rPr>
          <w:u w:val="single"/>
        </w:rPr>
        <w:t xml:space="preserve"> identified by conspicuous signs;</w:t>
      </w:r>
    </w:p>
    <w:p w14:paraId="2B8D7835" w14:textId="77777777" w:rsidR="00615A6D" w:rsidRPr="00B05B50" w:rsidRDefault="00615A6D" w:rsidP="00B05B50">
      <w:pPr>
        <w:pStyle w:val="bulletsi"/>
        <w:rPr>
          <w:u w:val="single"/>
        </w:rPr>
      </w:pPr>
    </w:p>
    <w:p w14:paraId="6D494F02" w14:textId="77777777" w:rsidR="00615A6D" w:rsidRPr="00B05B50" w:rsidRDefault="00615A6D" w:rsidP="00B05B50">
      <w:pPr>
        <w:pStyle w:val="bulletsi"/>
        <w:rPr>
          <w:u w:val="single"/>
        </w:rPr>
      </w:pPr>
      <w:r w:rsidRPr="00B05B50">
        <w:rPr>
          <w:u w:val="single"/>
        </w:rPr>
        <w:t xml:space="preserve">(vi) </w:t>
      </w:r>
      <w:r w:rsidR="00EA4119">
        <w:rPr>
          <w:u w:val="single"/>
        </w:rPr>
        <w:t>is</w:t>
      </w:r>
      <w:r w:rsidRPr="00B05B50">
        <w:rPr>
          <w:u w:val="single"/>
        </w:rPr>
        <w:t xml:space="preserve"> completely within an Unenclosed Area; </w:t>
      </w:r>
      <w:r w:rsidR="00EA4119">
        <w:rPr>
          <w:u w:val="single"/>
        </w:rPr>
        <w:t>and</w:t>
      </w:r>
    </w:p>
    <w:p w14:paraId="3069040D" w14:textId="77777777" w:rsidR="00615A6D" w:rsidRPr="00B05B50" w:rsidRDefault="00615A6D" w:rsidP="00B05B50">
      <w:pPr>
        <w:pStyle w:val="bulletsi"/>
        <w:rPr>
          <w:u w:val="single"/>
        </w:rPr>
      </w:pPr>
    </w:p>
    <w:p w14:paraId="47CD382B" w14:textId="60A15957" w:rsidR="00615A6D" w:rsidRPr="009525EE" w:rsidRDefault="00615A6D" w:rsidP="00B05B50">
      <w:pPr>
        <w:pStyle w:val="bulletsi"/>
      </w:pPr>
      <w:r w:rsidRPr="00B05B50">
        <w:rPr>
          <w:u w:val="single"/>
        </w:rPr>
        <w:t xml:space="preserve">(vii) </w:t>
      </w:r>
      <w:r w:rsidR="00EA4119">
        <w:rPr>
          <w:u w:val="single"/>
        </w:rPr>
        <w:t>does</w:t>
      </w:r>
      <w:r w:rsidRPr="00B05B50">
        <w:rPr>
          <w:u w:val="single"/>
        </w:rPr>
        <w:t xml:space="preserve"> not overlap with any Enclosed or Unenclosed Area in which Smoking is otherwise prohibited by this [ article / </w:t>
      </w:r>
      <w:proofErr w:type="gramStart"/>
      <w:r w:rsidRPr="00B05B50">
        <w:rPr>
          <w:u w:val="single"/>
        </w:rPr>
        <w:t>chapter ]</w:t>
      </w:r>
      <w:proofErr w:type="gramEnd"/>
      <w:r w:rsidRPr="00B05B50">
        <w:rPr>
          <w:u w:val="single"/>
        </w:rPr>
        <w:t xml:space="preserve"> or other provisions of this </w:t>
      </w:r>
      <w:r w:rsidR="005766AE">
        <w:rPr>
          <w:u w:val="single"/>
        </w:rPr>
        <w:t>c</w:t>
      </w:r>
      <w:r w:rsidRPr="00B05B50">
        <w:rPr>
          <w:u w:val="single"/>
        </w:rPr>
        <w:t>ode, state law, or federal law ];</w:t>
      </w:r>
      <w:r w:rsidRPr="009525EE">
        <w:t xml:space="preserve"> </w:t>
      </w:r>
    </w:p>
    <w:p w14:paraId="26F0B478" w14:textId="77777777" w:rsidR="00615A6D" w:rsidRPr="009525EE" w:rsidRDefault="00615A6D" w:rsidP="00615A6D">
      <w:pPr>
        <w:pStyle w:val="LevelB"/>
        <w:widowControl/>
      </w:pPr>
    </w:p>
    <w:p w14:paraId="7B483A2E" w14:textId="28ED3D51" w:rsidR="00615A6D" w:rsidRPr="009525EE" w:rsidRDefault="00615A6D" w:rsidP="00B05B50">
      <w:pPr>
        <w:pStyle w:val="bullets-123"/>
      </w:pPr>
      <w:r w:rsidRPr="009525EE">
        <w:t xml:space="preserve">(6) </w:t>
      </w:r>
      <w:r w:rsidR="00B05B50">
        <w:tab/>
      </w:r>
      <w:r w:rsidRPr="009525EE">
        <w:t xml:space="preserve">Other Public Places </w:t>
      </w:r>
      <w:proofErr w:type="gramStart"/>
      <w:r w:rsidRPr="009525EE">
        <w:t>[ </w:t>
      </w:r>
      <w:r w:rsidR="004629F1" w:rsidRPr="00D04B59">
        <w:rPr>
          <w:u w:val="single"/>
        </w:rPr>
        <w:t>,</w:t>
      </w:r>
      <w:proofErr w:type="gramEnd"/>
      <w:r w:rsidR="004629F1" w:rsidRPr="00D04B59">
        <w:rPr>
          <w:u w:val="single"/>
        </w:rPr>
        <w:t xml:space="preserve"> when being used for a public event including</w:t>
      </w:r>
      <w:r w:rsidR="00CC0802">
        <w:rPr>
          <w:u w:val="single"/>
        </w:rPr>
        <w:t>,</w:t>
      </w:r>
      <w:r w:rsidR="004629F1" w:rsidRPr="00D04B59">
        <w:rPr>
          <w:u w:val="single"/>
        </w:rPr>
        <w:t xml:space="preserve"> but not limited to</w:t>
      </w:r>
      <w:r w:rsidR="00CC0802">
        <w:rPr>
          <w:u w:val="single"/>
        </w:rPr>
        <w:t>,</w:t>
      </w:r>
      <w:r w:rsidR="004629F1" w:rsidRPr="00D04B59">
        <w:rPr>
          <w:u w:val="single"/>
        </w:rPr>
        <w:t xml:space="preserve"> a farmers market, parade, craft fair, festival, or any other event open to the general public</w:t>
      </w:r>
      <w:r w:rsidRPr="009525EE">
        <w:t xml:space="preserve"> / </w:t>
      </w:r>
      <w:r w:rsidRPr="009525EE">
        <w:rPr>
          <w:u w:val="double"/>
        </w:rPr>
        <w:t>, provided that Smoking is permitted on streets and sidewalks used only as pedestrian or vehicular thoroughfares, unless otherwise prohibited by this [ article / chapter ] or other law</w:t>
      </w:r>
      <w:r w:rsidRPr="009525EE">
        <w:t xml:space="preserve"> ].</w:t>
      </w:r>
    </w:p>
    <w:p w14:paraId="1CECE7B5" w14:textId="77777777" w:rsidR="00615A6D" w:rsidRPr="009525EE" w:rsidRDefault="00615A6D" w:rsidP="00615A6D">
      <w:pPr>
        <w:pStyle w:val="LevelB"/>
        <w:widowControl/>
      </w:pPr>
    </w:p>
    <w:p w14:paraId="4781BAEF" w14:textId="71B0EB46" w:rsidR="00615A6D" w:rsidRPr="009525EE" w:rsidRDefault="00615A6D" w:rsidP="007E14FF">
      <w:pPr>
        <w:pStyle w:val="commentsbox"/>
        <w:ind w:left="1080"/>
      </w:pPr>
      <w:r w:rsidRPr="009525EE">
        <w:rPr>
          <w:b/>
          <w:caps/>
        </w:rPr>
        <w:t>comment</w:t>
      </w:r>
      <w:r w:rsidRPr="009525EE">
        <w:rPr>
          <w:b/>
          <w:smallCaps/>
        </w:rPr>
        <w:t>:</w:t>
      </w:r>
      <w:r w:rsidRPr="009525EE">
        <w:t xml:space="preserve"> This is a very broad restriction, which can capture all Public Places that are not otherwise specifically defined in the ordinance. If </w:t>
      </w:r>
      <w:r>
        <w:t xml:space="preserve">a </w:t>
      </w:r>
      <w:r w:rsidRPr="009525EE">
        <w:t xml:space="preserve">community would like to limit the </w:t>
      </w:r>
      <w:r w:rsidRPr="009525EE">
        <w:lastRenderedPageBreak/>
        <w:t xml:space="preserve">Smoking restrictions to Public Places that are being used as a public event site, </w:t>
      </w:r>
      <w:r>
        <w:t xml:space="preserve">it should </w:t>
      </w:r>
      <w:r w:rsidRPr="009525EE">
        <w:t xml:space="preserve">include the </w:t>
      </w:r>
      <w:r w:rsidRPr="009525EE">
        <w:rPr>
          <w:u w:val="single"/>
        </w:rPr>
        <w:t>single-underlined</w:t>
      </w:r>
      <w:r w:rsidRPr="009525EE">
        <w:t xml:space="preserve"> optional language. Your community may wish to tailor the public event description in this section to include and/or cross-reference any existing local permit ordinance requirements. </w:t>
      </w:r>
    </w:p>
    <w:p w14:paraId="56ED34CB" w14:textId="77777777" w:rsidR="00615A6D" w:rsidRPr="009525EE" w:rsidRDefault="00615A6D" w:rsidP="007E14FF">
      <w:pPr>
        <w:pStyle w:val="commentsbox"/>
        <w:ind w:left="1080"/>
      </w:pPr>
    </w:p>
    <w:p w14:paraId="650F4502" w14:textId="2B3EC302" w:rsidR="00A70A14" w:rsidRPr="00A70A14" w:rsidRDefault="00615A6D" w:rsidP="00A70A14">
      <w:pPr>
        <w:pStyle w:val="commentsbox"/>
        <w:ind w:left="1080"/>
      </w:pPr>
      <w:r w:rsidRPr="009525EE">
        <w:t xml:space="preserve">This definition of Public Place is also broad enough to cover streets and sidewalks, even when those areas are not used as an event site or to provide a service to the public. If your community does </w:t>
      </w:r>
      <w:r>
        <w:t xml:space="preserve">not </w:t>
      </w:r>
      <w:r w:rsidRPr="009525EE">
        <w:t xml:space="preserve">want such a broad restriction, include the </w:t>
      </w:r>
      <w:r w:rsidRPr="009525EE">
        <w:rPr>
          <w:u w:val="double"/>
        </w:rPr>
        <w:t>double-underlined</w:t>
      </w:r>
      <w:r w:rsidRPr="009525EE">
        <w:t xml:space="preserve"> optional language. Regardless of which option you include in your ordinance, </w:t>
      </w:r>
      <w:proofErr w:type="gramStart"/>
      <w:r w:rsidRPr="009525EE">
        <w:t>Smoking</w:t>
      </w:r>
      <w:proofErr w:type="gramEnd"/>
      <w:r w:rsidRPr="009525EE">
        <w:t xml:space="preserve"> on some streets and sidewalks will be restricted by the ordinance if </w:t>
      </w:r>
      <w:r>
        <w:t xml:space="preserve">those areas </w:t>
      </w:r>
      <w:r w:rsidRPr="009525EE">
        <w:t>are within the Reasonable Distance requirement or subject to another nonsmoking law.</w:t>
      </w:r>
      <w:r w:rsidR="00A70A14">
        <w:t xml:space="preserve"> </w:t>
      </w:r>
    </w:p>
    <w:p w14:paraId="15D741D5" w14:textId="77777777" w:rsidR="00A70A14" w:rsidRDefault="00615A6D" w:rsidP="007E14FF">
      <w:pPr>
        <w:pStyle w:val="commentsbox"/>
        <w:ind w:left="1080"/>
      </w:pPr>
      <w:r w:rsidRPr="009525EE">
        <w:t xml:space="preserve">If you would like to further customize the Smoking restrictions in your community (such as restricting Smoking in certain commercial districts or establishing </w:t>
      </w:r>
      <w:r>
        <w:t>designated Smoking areas</w:t>
      </w:r>
      <w:r w:rsidRPr="009525EE">
        <w:t xml:space="preserve">), </w:t>
      </w:r>
      <w:r>
        <w:t xml:space="preserve">include the </w:t>
      </w:r>
      <w:r w:rsidR="00083509">
        <w:t xml:space="preserve">necessary </w:t>
      </w:r>
      <w:r w:rsidRPr="009525EE">
        <w:t>language</w:t>
      </w:r>
      <w:r w:rsidR="00BD7973">
        <w:t xml:space="preserve"> </w:t>
      </w:r>
      <w:r w:rsidRPr="009525EE">
        <w:t xml:space="preserve">in this subsection. Please contact </w:t>
      </w:r>
      <w:proofErr w:type="spellStart"/>
      <w:r w:rsidRPr="009525EE">
        <w:t>ChangeLab</w:t>
      </w:r>
      <w:proofErr w:type="spellEnd"/>
      <w:r w:rsidRPr="009525EE">
        <w:t xml:space="preserve"> Solutions for assistance in drafting language to fit the needs of your community.</w:t>
      </w:r>
      <w:r w:rsidR="00CC0802">
        <w:t xml:space="preserve">     </w:t>
      </w:r>
    </w:p>
    <w:p w14:paraId="7E0555A0" w14:textId="77777777" w:rsidR="00A70A14" w:rsidRDefault="00A70A14" w:rsidP="007E14FF">
      <w:pPr>
        <w:pStyle w:val="commentsbox"/>
        <w:ind w:left="1080"/>
      </w:pPr>
    </w:p>
    <w:p w14:paraId="4324855C" w14:textId="429F5F4F" w:rsidR="00083509" w:rsidRDefault="00A70A14" w:rsidP="001A7EB0">
      <w:pPr>
        <w:pStyle w:val="commentsbox"/>
        <w:ind w:left="1080"/>
      </w:pPr>
      <w:r w:rsidRPr="00A70A14">
        <w:t>Note: Although state la</w:t>
      </w:r>
      <w:r>
        <w:t>w prohibits smoking of Cannabis</w:t>
      </w:r>
      <w:r w:rsidRPr="00A70A14">
        <w:t xml:space="preserve"> in “any public place</w:t>
      </w:r>
      <w:r>
        <w:t>,”</w:t>
      </w:r>
      <w:r w:rsidRPr="00A70A14">
        <w:t xml:space="preserve"> there is no definition of this phrase</w:t>
      </w:r>
      <w:r>
        <w:t xml:space="preserve"> in the </w:t>
      </w:r>
      <w:r w:rsidR="003A384E">
        <w:t xml:space="preserve">state </w:t>
      </w:r>
      <w:r>
        <w:t>statute</w:t>
      </w:r>
      <w:r w:rsidRPr="00A70A14">
        <w:t>. While this provision is generally understood to include places open and accessible to the public, it may not be as broad or expansive as the definition of Public Place used in this Model Ordinance.</w:t>
      </w:r>
    </w:p>
    <w:p w14:paraId="6B1D045E" w14:textId="77777777" w:rsidR="00615A6D" w:rsidRPr="009525EE" w:rsidRDefault="00615A6D" w:rsidP="00615A6D">
      <w:pPr>
        <w:pStyle w:val="LevelB"/>
        <w:widowControl/>
      </w:pPr>
    </w:p>
    <w:p w14:paraId="533D8435" w14:textId="77777777" w:rsidR="00615A6D" w:rsidRPr="009525EE" w:rsidRDefault="00615A6D" w:rsidP="00B05B50">
      <w:pPr>
        <w:pStyle w:val="bullets-abc"/>
      </w:pPr>
      <w:r w:rsidRPr="009525EE">
        <w:t>(b) Nothing in this [ </w:t>
      </w:r>
      <w:r w:rsidRPr="009525EE">
        <w:rPr>
          <w:u w:val="single"/>
        </w:rPr>
        <w:t>article</w:t>
      </w:r>
      <w:r w:rsidRPr="009525EE">
        <w:t> / </w:t>
      </w:r>
      <w:proofErr w:type="gramStart"/>
      <w:r w:rsidRPr="009525EE">
        <w:rPr>
          <w:u w:val="double"/>
        </w:rPr>
        <w:t>chapter</w:t>
      </w:r>
      <w:r w:rsidRPr="009525EE">
        <w:t> ]</w:t>
      </w:r>
      <w:proofErr w:type="gramEnd"/>
      <w:r w:rsidRPr="009525EE">
        <w:t xml:space="preserve"> prohibits any Person, Employer, or Nonprofit Entity with legal control over any property from prohibiting Smoking [ </w:t>
      </w:r>
      <w:r w:rsidRPr="009525EE">
        <w:rPr>
          <w:u w:val="single"/>
        </w:rPr>
        <w:t>and Tobacco Product use</w:t>
      </w:r>
      <w:r w:rsidRPr="009525EE">
        <w:t xml:space="preserve"> ] on any part of such property, even if Smoking [ </w:t>
      </w:r>
      <w:r w:rsidRPr="009525EE">
        <w:rPr>
          <w:u w:val="single"/>
        </w:rPr>
        <w:t>or the use of Tobacco Products</w:t>
      </w:r>
      <w:r w:rsidRPr="009525EE">
        <w:t xml:space="preserve"> ] is not otherwise prohibited in that area. </w:t>
      </w:r>
    </w:p>
    <w:p w14:paraId="7A05BB0B" w14:textId="77777777" w:rsidR="00615A6D" w:rsidRDefault="00615A6D" w:rsidP="00615A6D">
      <w:pPr>
        <w:pStyle w:val="bullets-abc"/>
        <w:widowControl/>
      </w:pPr>
    </w:p>
    <w:p w14:paraId="48E59460" w14:textId="771834F5" w:rsidR="00615A6D" w:rsidRPr="009525EE" w:rsidRDefault="00E71315" w:rsidP="006E390F">
      <w:pPr>
        <w:pStyle w:val="bullets-abc"/>
      </w:pPr>
      <w:r w:rsidDel="00E71315">
        <w:t xml:space="preserve"> </w:t>
      </w:r>
      <w:r w:rsidR="00615A6D" w:rsidRPr="003A5AF1">
        <w:t>[</w:t>
      </w:r>
      <w:r w:rsidR="00615A6D">
        <w:t xml:space="preserve"> </w:t>
      </w:r>
      <w:r w:rsidR="00615A6D" w:rsidRPr="003A5AF1">
        <w:t>(</w:t>
      </w:r>
      <w:r w:rsidR="00A70A14">
        <w:t>c</w:t>
      </w:r>
      <w:r w:rsidR="00615A6D" w:rsidRPr="003A5AF1">
        <w:t xml:space="preserve">) </w:t>
      </w:r>
      <w:r w:rsidR="00615A6D" w:rsidRPr="009525EE">
        <w:rPr>
          <w:u w:val="single"/>
        </w:rPr>
        <w:t>The</w:t>
      </w:r>
      <w:r w:rsidR="00615A6D" w:rsidRPr="00D14738">
        <w:t xml:space="preserve"> </w:t>
      </w:r>
      <w:r w:rsidR="00615A6D" w:rsidRPr="00D678D4">
        <w:t>[</w:t>
      </w:r>
      <w:r w:rsidR="00615A6D">
        <w:rPr>
          <w:u w:val="single"/>
        </w:rPr>
        <w:t xml:space="preserve"> </w:t>
      </w:r>
      <w:r w:rsidR="00D24B0E">
        <w:rPr>
          <w:u w:val="single"/>
        </w:rPr>
        <w:t>d</w:t>
      </w:r>
      <w:r w:rsidR="00615A6D" w:rsidRPr="00D678D4">
        <w:rPr>
          <w:u w:val="single"/>
        </w:rPr>
        <w:t>irector of</w:t>
      </w:r>
      <w:r w:rsidR="00615A6D" w:rsidRPr="00D14738">
        <w:rPr>
          <w:caps/>
          <w:u w:val="single"/>
        </w:rPr>
        <w:t xml:space="preserve"> </w:t>
      </w:r>
      <w:r w:rsidR="00615A6D" w:rsidRPr="00D678D4">
        <w:rPr>
          <w:caps/>
          <w:u w:val="single"/>
        </w:rPr>
        <w:t xml:space="preserve">            </w:t>
      </w:r>
      <w:r w:rsidR="00615A6D" w:rsidRPr="00D14738">
        <w:rPr>
          <w:caps/>
          <w:u w:val="single"/>
        </w:rPr>
        <w:t xml:space="preserve"> </w:t>
      </w:r>
      <w:proofErr w:type="gramStart"/>
      <w:r w:rsidR="00615A6D" w:rsidRPr="00D678D4">
        <w:rPr>
          <w:caps/>
          <w:u w:val="single"/>
        </w:rPr>
        <w:t xml:space="preserve"> </w:t>
      </w:r>
      <w:r w:rsidR="00615A6D" w:rsidRPr="00D14738">
        <w:rPr>
          <w:caps/>
        </w:rPr>
        <w:t xml:space="preserve"> </w:t>
      </w:r>
      <w:r w:rsidR="00615A6D" w:rsidRPr="009525EE">
        <w:t>]</w:t>
      </w:r>
      <w:proofErr w:type="gramEnd"/>
      <w:r w:rsidR="00615A6D" w:rsidRPr="009525EE">
        <w:t xml:space="preserve"> </w:t>
      </w:r>
      <w:r w:rsidR="00615A6D" w:rsidRPr="009525EE">
        <w:rPr>
          <w:u w:val="single"/>
        </w:rPr>
        <w:t>or his/her designee shall conduct an ongoing educational program to explain and clarify the purposes and requirements of this</w:t>
      </w:r>
      <w:r w:rsidR="00615A6D" w:rsidRPr="009525EE">
        <w:t xml:space="preserve"> [ </w:t>
      </w:r>
      <w:r w:rsidR="00615A6D" w:rsidRPr="009525EE">
        <w:rPr>
          <w:u w:val="single"/>
        </w:rPr>
        <w:t>article</w:t>
      </w:r>
      <w:r w:rsidR="00615A6D" w:rsidRPr="009525EE">
        <w:t xml:space="preserve"> / </w:t>
      </w:r>
      <w:r w:rsidR="00615A6D" w:rsidRPr="009525EE">
        <w:rPr>
          <w:u w:val="double"/>
        </w:rPr>
        <w:t>chapter</w:t>
      </w:r>
      <w:r w:rsidR="00615A6D" w:rsidRPr="009525EE">
        <w:t xml:space="preserve"> ]</w:t>
      </w:r>
      <w:r w:rsidR="00615A6D" w:rsidRPr="009525EE">
        <w:rPr>
          <w:u w:val="single"/>
        </w:rPr>
        <w:t xml:space="preserve">, as well as to provide guidance to Persons, Employers, and Nonprofit Entities about compliance. However, lack of </w:t>
      </w:r>
      <w:r w:rsidR="00BE1FEB">
        <w:rPr>
          <w:u w:val="single"/>
        </w:rPr>
        <w:t xml:space="preserve">receiving or participating in </w:t>
      </w:r>
      <w:r w:rsidR="00615A6D" w:rsidRPr="009525EE">
        <w:rPr>
          <w:u w:val="single"/>
        </w:rPr>
        <w:t xml:space="preserve">such education </w:t>
      </w:r>
      <w:r w:rsidR="00BE1FEB">
        <w:rPr>
          <w:u w:val="single"/>
        </w:rPr>
        <w:t xml:space="preserve">program </w:t>
      </w:r>
      <w:r w:rsidR="00615A6D" w:rsidRPr="009525EE">
        <w:rPr>
          <w:u w:val="single"/>
        </w:rPr>
        <w:t xml:space="preserve">shall not be a defense to a </w:t>
      </w:r>
      <w:r w:rsidR="00615A6D" w:rsidRPr="00DD3AD9">
        <w:rPr>
          <w:u w:val="single"/>
        </w:rPr>
        <w:t xml:space="preserve">violation of this [ article / </w:t>
      </w:r>
      <w:proofErr w:type="gramStart"/>
      <w:r w:rsidR="00615A6D" w:rsidRPr="00DD3AD9">
        <w:rPr>
          <w:u w:val="single"/>
        </w:rPr>
        <w:t>chapter ]</w:t>
      </w:r>
      <w:proofErr w:type="gramEnd"/>
      <w:r w:rsidR="00615A6D" w:rsidRPr="009525EE">
        <w:rPr>
          <w:u w:val="single"/>
        </w:rPr>
        <w:t>.</w:t>
      </w:r>
      <w:r w:rsidR="00615A6D" w:rsidRPr="009525EE">
        <w:t xml:space="preserve"> ]</w:t>
      </w:r>
      <w:r w:rsidR="00615A6D" w:rsidRPr="009525EE">
        <w:rPr>
          <w:u w:val="single"/>
        </w:rPr>
        <w:t xml:space="preserve"> </w:t>
      </w:r>
    </w:p>
    <w:p w14:paraId="2A79F8A0" w14:textId="77777777" w:rsidR="00615A6D" w:rsidRPr="009525EE" w:rsidRDefault="00615A6D" w:rsidP="00615A6D">
      <w:pPr>
        <w:pStyle w:val="Center"/>
        <w:widowControl/>
        <w:tabs>
          <w:tab w:val="clear" w:pos="1080"/>
          <w:tab w:val="clear" w:pos="1440"/>
        </w:tabs>
        <w:ind w:left="1080"/>
        <w:jc w:val="left"/>
        <w:rPr>
          <w:b/>
          <w:smallCaps/>
        </w:rPr>
      </w:pPr>
    </w:p>
    <w:p w14:paraId="57FA8B5D" w14:textId="76B4A458" w:rsidR="00791782" w:rsidRPr="00B64F2D" w:rsidRDefault="00615A6D" w:rsidP="001A7EB0">
      <w:pPr>
        <w:pStyle w:val="commentsbox"/>
        <w:ind w:left="720"/>
      </w:pPr>
      <w:r w:rsidRPr="009525EE">
        <w:rPr>
          <w:b/>
          <w:caps/>
        </w:rPr>
        <w:t>comment</w:t>
      </w:r>
      <w:r w:rsidRPr="009525EE">
        <w:rPr>
          <w:b/>
          <w:smallCaps/>
        </w:rPr>
        <w:t>:</w:t>
      </w:r>
      <w:r w:rsidRPr="009525EE">
        <w:t xml:space="preserve"> This optional provision would require that the city or county provide education to those affected by this ordinance. You should identify which government official </w:t>
      </w:r>
      <w:r>
        <w:t>will</w:t>
      </w:r>
      <w:r w:rsidRPr="009525EE">
        <w:t xml:space="preserve"> be in charge of this program.</w:t>
      </w:r>
    </w:p>
    <w:p w14:paraId="41C16147" w14:textId="77777777" w:rsidR="00791782" w:rsidRDefault="00791782" w:rsidP="00791782">
      <w:pPr>
        <w:pStyle w:val="BasicParagraph"/>
        <w:widowControl/>
        <w:rPr>
          <w:b/>
        </w:rPr>
      </w:pPr>
    </w:p>
    <w:p w14:paraId="32BDA940" w14:textId="77777777" w:rsidR="00615A6D" w:rsidRPr="00E46753" w:rsidRDefault="00615A6D" w:rsidP="00615A6D">
      <w:pPr>
        <w:pStyle w:val="Heading3"/>
        <w:rPr>
          <w:rFonts w:ascii="Times New Roman" w:hAnsi="Times New Roman"/>
          <w:b/>
        </w:rPr>
      </w:pPr>
      <w:r w:rsidRPr="00E46753">
        <w:rPr>
          <w:rFonts w:ascii="Times New Roman" w:hAnsi="Times New Roman"/>
          <w:b/>
        </w:rPr>
        <w:t>Sec. [ ____ (*4</w:t>
      </w:r>
      <w:proofErr w:type="gramStart"/>
      <w:r w:rsidRPr="00E46753">
        <w:rPr>
          <w:rFonts w:ascii="Times New Roman" w:hAnsi="Times New Roman"/>
          <w:b/>
        </w:rPr>
        <w:t>) ]</w:t>
      </w:r>
      <w:proofErr w:type="gramEnd"/>
      <w:r w:rsidRPr="00E46753">
        <w:rPr>
          <w:rFonts w:ascii="Times New Roman" w:hAnsi="Times New Roman"/>
          <w:b/>
        </w:rPr>
        <w:t>. REASONABLE SMOKING DISTANCE REQUIRED</w:t>
      </w:r>
      <w:r w:rsidR="005766AE">
        <w:rPr>
          <w:rFonts w:ascii="Times New Roman" w:hAnsi="Times New Roman"/>
          <w:b/>
        </w:rPr>
        <w:t>.</w:t>
      </w:r>
    </w:p>
    <w:p w14:paraId="3112C887" w14:textId="77777777" w:rsidR="00615A6D" w:rsidRPr="009525EE" w:rsidRDefault="00615A6D" w:rsidP="00615A6D">
      <w:pPr>
        <w:pStyle w:val="LevelA"/>
        <w:widowControl/>
      </w:pPr>
    </w:p>
    <w:p w14:paraId="38A3B970" w14:textId="0B11C23A" w:rsidR="00615A6D" w:rsidRPr="009525EE" w:rsidRDefault="00615A6D" w:rsidP="00615A6D">
      <w:pPr>
        <w:pStyle w:val="bullets-abc"/>
        <w:widowControl/>
      </w:pPr>
      <w:r w:rsidRPr="009525EE">
        <w:t>(a)</w:t>
      </w:r>
      <w:r w:rsidRPr="009525EE">
        <w:tab/>
        <w:t>Smoking in all Unenclosed Areas shall be prohibited within a Reasonable Distance from any doorway, window, opening, crack, or vent into an Enclosed Area in which Smoking is prohibited</w:t>
      </w:r>
      <w:r>
        <w:t xml:space="preserve"> </w:t>
      </w:r>
      <w:proofErr w:type="gramStart"/>
      <w:r>
        <w:t xml:space="preserve">[ </w:t>
      </w:r>
      <w:r w:rsidRPr="00D14738">
        <w:rPr>
          <w:u w:val="single"/>
        </w:rPr>
        <w:t>,</w:t>
      </w:r>
      <w:proofErr w:type="gramEnd"/>
      <w:r w:rsidRPr="00D14738">
        <w:rPr>
          <w:u w:val="single"/>
        </w:rPr>
        <w:t xml:space="preserve"> except while the Person Smoking is actively passing on the way to another destination</w:t>
      </w:r>
      <w:r w:rsidRPr="00DD3AD9">
        <w:t xml:space="preserve"> </w:t>
      </w:r>
      <w:r>
        <w:t>]</w:t>
      </w:r>
      <w:r w:rsidRPr="00DD3AD9">
        <w:t>.</w:t>
      </w:r>
    </w:p>
    <w:p w14:paraId="7C0DC1B8" w14:textId="77777777" w:rsidR="00615A6D" w:rsidRPr="009525EE" w:rsidRDefault="00615A6D" w:rsidP="00615A6D">
      <w:pPr>
        <w:pStyle w:val="LevelA"/>
        <w:widowControl/>
      </w:pPr>
    </w:p>
    <w:p w14:paraId="36CDAD59" w14:textId="77777777" w:rsidR="00615A6D" w:rsidRPr="009525EE" w:rsidRDefault="00615A6D" w:rsidP="007E14FF">
      <w:pPr>
        <w:pStyle w:val="commentsbox"/>
        <w:ind w:left="720"/>
      </w:pPr>
      <w:r w:rsidRPr="009525EE">
        <w:rPr>
          <w:b/>
          <w:caps/>
        </w:rPr>
        <w:lastRenderedPageBreak/>
        <w:t>comment</w:t>
      </w:r>
      <w:r w:rsidRPr="009525EE">
        <w:rPr>
          <w:b/>
          <w:smallCaps/>
        </w:rPr>
        <w:t>:</w:t>
      </w:r>
      <w:r w:rsidRPr="009525EE">
        <w:t xml:space="preserve"> This creates a buffer zone around Enclosed </w:t>
      </w:r>
      <w:proofErr w:type="spellStart"/>
      <w:r w:rsidRPr="009525EE">
        <w:t>smokefree</w:t>
      </w:r>
      <w:proofErr w:type="spellEnd"/>
      <w:r w:rsidRPr="009525EE">
        <w:t xml:space="preserve"> areas, </w:t>
      </w:r>
      <w:r w:rsidR="00A70A14">
        <w:t xml:space="preserve">with the bracketed language </w:t>
      </w:r>
      <w:r w:rsidRPr="009525EE">
        <w:t>allowing</w:t>
      </w:r>
      <w:r>
        <w:t xml:space="preserve"> someone to smoke</w:t>
      </w:r>
      <w:r w:rsidRPr="009525EE">
        <w:t xml:space="preserve"> only if </w:t>
      </w:r>
      <w:r>
        <w:t xml:space="preserve">the smoker is </w:t>
      </w:r>
      <w:r w:rsidRPr="009525EE">
        <w:t xml:space="preserve">passing through the zone. </w:t>
      </w:r>
    </w:p>
    <w:p w14:paraId="0B8012C4" w14:textId="77777777" w:rsidR="00615A6D" w:rsidRPr="009525EE" w:rsidRDefault="00615A6D" w:rsidP="00615A6D">
      <w:pPr>
        <w:pStyle w:val="LevelA"/>
        <w:widowControl/>
      </w:pPr>
    </w:p>
    <w:p w14:paraId="4B5C9E1A" w14:textId="77777777" w:rsidR="00615A6D" w:rsidRDefault="00615A6D" w:rsidP="00615A6D">
      <w:pPr>
        <w:pStyle w:val="bullets-abc"/>
        <w:widowControl/>
      </w:pPr>
      <w:r w:rsidRPr="009525EE">
        <w:t>(b)</w:t>
      </w:r>
      <w:r w:rsidRPr="009525EE">
        <w:tab/>
        <w:t>Smoking in Unenclosed Areas shall be prohibited within a Reasonable Distance from any Unenclosed Areas in which Smoking is prohibited under Sec. [ ____ (*3</w:t>
      </w:r>
      <w:proofErr w:type="gramStart"/>
      <w:r w:rsidRPr="009525EE">
        <w:t>) ]</w:t>
      </w:r>
      <w:proofErr w:type="gramEnd"/>
      <w:r w:rsidRPr="009525EE">
        <w:t xml:space="preserve"> of this [ </w:t>
      </w:r>
      <w:r w:rsidRPr="009525EE">
        <w:rPr>
          <w:u w:val="single"/>
        </w:rPr>
        <w:t>article</w:t>
      </w:r>
      <w:r w:rsidRPr="009525EE">
        <w:t xml:space="preserve"> / </w:t>
      </w:r>
      <w:r w:rsidRPr="009525EE">
        <w:rPr>
          <w:u w:val="double"/>
        </w:rPr>
        <w:t>chapter</w:t>
      </w:r>
      <w:r w:rsidRPr="009525EE">
        <w:t> ], except while the Person Smoking is actively passing on the way to another destination</w:t>
      </w:r>
      <w:r w:rsidR="006E390F">
        <w:t>.</w:t>
      </w:r>
    </w:p>
    <w:p w14:paraId="3B2A2E6D" w14:textId="77777777" w:rsidR="00615A6D" w:rsidRPr="009525EE" w:rsidRDefault="00615A6D" w:rsidP="00615A6D">
      <w:pPr>
        <w:pStyle w:val="bullets-abc"/>
        <w:widowControl/>
      </w:pPr>
    </w:p>
    <w:p w14:paraId="33782EDA" w14:textId="4354E118" w:rsidR="00615A6D" w:rsidRDefault="007E14FF" w:rsidP="001A7EB0">
      <w:pPr>
        <w:pStyle w:val="commentsbox"/>
        <w:ind w:left="720"/>
      </w:pPr>
      <w:r w:rsidRPr="005766AE">
        <w:rPr>
          <w:b/>
          <w:caps/>
        </w:rPr>
        <w:t>comment</w:t>
      </w:r>
      <w:r w:rsidR="00615A6D" w:rsidRPr="001A7EB0">
        <w:rPr>
          <w:b/>
        </w:rPr>
        <w:t xml:space="preserve">: </w:t>
      </w:r>
      <w:r w:rsidR="00615A6D" w:rsidRPr="007E14FF">
        <w:t xml:space="preserve">This creates a buffer zone around Unenclosed </w:t>
      </w:r>
      <w:proofErr w:type="spellStart"/>
      <w:r w:rsidR="00615A6D" w:rsidRPr="007E14FF">
        <w:t>smokefree</w:t>
      </w:r>
      <w:proofErr w:type="spellEnd"/>
      <w:r w:rsidR="00615A6D" w:rsidRPr="007E14FF">
        <w:t xml:space="preserve"> areas, allowing someone to smoke only if the smoker is passing through the zone. </w:t>
      </w:r>
    </w:p>
    <w:p w14:paraId="24AA36C4" w14:textId="77777777" w:rsidR="00425D23" w:rsidRPr="009525EE" w:rsidRDefault="00425D23" w:rsidP="00615A6D">
      <w:pPr>
        <w:pStyle w:val="LevelA"/>
        <w:widowControl/>
      </w:pPr>
    </w:p>
    <w:p w14:paraId="3103C150" w14:textId="77777777" w:rsidR="00615A6D" w:rsidRPr="009525EE" w:rsidRDefault="00615A6D" w:rsidP="00615A6D">
      <w:pPr>
        <w:pStyle w:val="bullets-abc"/>
        <w:widowControl/>
        <w:ind w:hanging="454"/>
      </w:pPr>
      <w:r w:rsidRPr="003A5AF1">
        <w:t>(</w:t>
      </w:r>
      <w:r w:rsidR="002A46F8">
        <w:t>c</w:t>
      </w:r>
      <w:r w:rsidRPr="003A5AF1">
        <w:t xml:space="preserve">) </w:t>
      </w:r>
      <w:r w:rsidRPr="009525EE">
        <w:rPr>
          <w:u w:val="single"/>
        </w:rPr>
        <w:t xml:space="preserve">The prohibitions in subdivisions (a) and (b) shall not apply to Unenclosed Areas of private residential properties that are not </w:t>
      </w:r>
      <w:r w:rsidR="002B5041">
        <w:rPr>
          <w:u w:val="single"/>
        </w:rPr>
        <w:t>Multiunit</w:t>
      </w:r>
      <w:r w:rsidRPr="009525EE">
        <w:rPr>
          <w:u w:val="single"/>
        </w:rPr>
        <w:t xml:space="preserve"> Residences</w:t>
      </w:r>
      <w:r w:rsidR="006E390F">
        <w:t xml:space="preserve">. </w:t>
      </w:r>
    </w:p>
    <w:p w14:paraId="640C8F37" w14:textId="77777777" w:rsidR="00791782" w:rsidRDefault="00791782" w:rsidP="00791782">
      <w:pPr>
        <w:pStyle w:val="BasicParagraph"/>
        <w:widowControl/>
        <w:rPr>
          <w:b/>
        </w:rPr>
      </w:pPr>
    </w:p>
    <w:p w14:paraId="50DF2C16" w14:textId="77777777" w:rsidR="00615A6D" w:rsidRPr="00E46753" w:rsidRDefault="00615A6D" w:rsidP="00615A6D">
      <w:pPr>
        <w:pStyle w:val="Heading3"/>
        <w:rPr>
          <w:rFonts w:ascii="Times New Roman" w:hAnsi="Times New Roman"/>
          <w:b/>
        </w:rPr>
      </w:pPr>
      <w:r w:rsidRPr="00E46753">
        <w:rPr>
          <w:rFonts w:ascii="Times New Roman" w:hAnsi="Times New Roman"/>
          <w:b/>
        </w:rPr>
        <w:t>Sec. [ ____ (*5</w:t>
      </w:r>
      <w:proofErr w:type="gramStart"/>
      <w:r w:rsidRPr="00E46753">
        <w:rPr>
          <w:rFonts w:ascii="Times New Roman" w:hAnsi="Times New Roman"/>
          <w:b/>
        </w:rPr>
        <w:t>) ]</w:t>
      </w:r>
      <w:proofErr w:type="gramEnd"/>
      <w:r w:rsidRPr="00E46753">
        <w:rPr>
          <w:rFonts w:ascii="Times New Roman" w:hAnsi="Times New Roman"/>
          <w:b/>
        </w:rPr>
        <w:t>. OTHER REQUIREMENTS AND PROHIBITIONS</w:t>
      </w:r>
      <w:r w:rsidR="005766AE">
        <w:rPr>
          <w:rFonts w:ascii="Times New Roman" w:hAnsi="Times New Roman"/>
          <w:b/>
        </w:rPr>
        <w:t>.</w:t>
      </w:r>
      <w:r w:rsidRPr="00E46753">
        <w:rPr>
          <w:rFonts w:ascii="Times New Roman" w:hAnsi="Times New Roman"/>
          <w:b/>
        </w:rPr>
        <w:t xml:space="preserve"> </w:t>
      </w:r>
    </w:p>
    <w:p w14:paraId="1CAB328B" w14:textId="77777777" w:rsidR="00615A6D" w:rsidRPr="009525EE" w:rsidRDefault="00615A6D" w:rsidP="00615A6D">
      <w:pPr>
        <w:pStyle w:val="LevelA"/>
        <w:widowControl/>
      </w:pPr>
    </w:p>
    <w:p w14:paraId="6EBEBD35" w14:textId="77777777" w:rsidR="00615A6D" w:rsidRPr="009525EE" w:rsidRDefault="00615A6D" w:rsidP="00615A6D">
      <w:pPr>
        <w:pStyle w:val="bullets-abc"/>
        <w:widowControl/>
      </w:pPr>
      <w:r w:rsidRPr="009525EE">
        <w:t>(a)</w:t>
      </w:r>
      <w:r w:rsidRPr="009525EE">
        <w:tab/>
        <w:t xml:space="preserve">No Person, Employer, or Nonprofit Entity shall knowingly permit Smoking [ </w:t>
      </w:r>
      <w:r w:rsidRPr="009525EE">
        <w:rPr>
          <w:u w:val="single"/>
        </w:rPr>
        <w:t xml:space="preserve">or the use of Tobacco </w:t>
      </w:r>
      <w:proofErr w:type="gramStart"/>
      <w:r w:rsidRPr="009525EE">
        <w:rPr>
          <w:u w:val="single"/>
        </w:rPr>
        <w:t>Products</w:t>
      </w:r>
      <w:r w:rsidRPr="009525EE">
        <w:t xml:space="preserve"> ]</w:t>
      </w:r>
      <w:proofErr w:type="gramEnd"/>
      <w:r w:rsidRPr="009525EE">
        <w:t xml:space="preserve"> in an area which is under the legal or de facto control of that Person, Employer</w:t>
      </w:r>
      <w:r>
        <w:t>,</w:t>
      </w:r>
      <w:r w:rsidRPr="009525EE">
        <w:t xml:space="preserve"> or Nonprofit Entity and in which Smoking [ </w:t>
      </w:r>
      <w:r w:rsidRPr="009525EE">
        <w:rPr>
          <w:u w:val="single"/>
        </w:rPr>
        <w:t>or the use of Tobacco Products</w:t>
      </w:r>
      <w:r w:rsidRPr="009525EE">
        <w:t xml:space="preserve"> ] is prohibited by law</w:t>
      </w:r>
      <w:r>
        <w:t>.</w:t>
      </w:r>
    </w:p>
    <w:p w14:paraId="266D9BBB" w14:textId="77777777" w:rsidR="00615A6D" w:rsidRPr="009525EE" w:rsidRDefault="00615A6D" w:rsidP="00615A6D">
      <w:pPr>
        <w:pStyle w:val="LevelA"/>
        <w:widowControl/>
      </w:pPr>
    </w:p>
    <w:p w14:paraId="55FC29FA" w14:textId="77777777" w:rsidR="00615A6D" w:rsidRPr="009525EE" w:rsidRDefault="00615A6D" w:rsidP="007E14FF">
      <w:pPr>
        <w:pStyle w:val="commentsbox"/>
        <w:ind w:left="720"/>
      </w:pPr>
      <w:r w:rsidRPr="009525EE">
        <w:rPr>
          <w:b/>
          <w:caps/>
        </w:rPr>
        <w:t>comment</w:t>
      </w:r>
      <w:r w:rsidRPr="009525EE">
        <w:rPr>
          <w:b/>
          <w:smallCaps/>
        </w:rPr>
        <w:t>:</w:t>
      </w:r>
      <w:r w:rsidRPr="009525EE">
        <w:t xml:space="preserve"> This provision makes anyone who is in control of an area responsible for any Smoking in violation of this and other </w:t>
      </w:r>
      <w:proofErr w:type="spellStart"/>
      <w:r>
        <w:t>smokefree</w:t>
      </w:r>
      <w:proofErr w:type="spellEnd"/>
      <w:r>
        <w:t xml:space="preserve"> </w:t>
      </w:r>
      <w:r w:rsidRPr="009525EE">
        <w:t xml:space="preserve">laws. Thus, enforcement actions can be taken against a Business, landlord, Employer, or Nonprofit Entity, in addition to the individual </w:t>
      </w:r>
      <w:r>
        <w:t>T</w:t>
      </w:r>
      <w:r w:rsidRPr="009525EE">
        <w:t xml:space="preserve">obacco </w:t>
      </w:r>
      <w:r>
        <w:t xml:space="preserve">Product </w:t>
      </w:r>
      <w:r w:rsidRPr="009525EE">
        <w:t>user, who or which knowingly breaks the law.</w:t>
      </w:r>
    </w:p>
    <w:p w14:paraId="45E33BE1" w14:textId="77777777" w:rsidR="00615A6D" w:rsidRPr="009525EE" w:rsidRDefault="00615A6D" w:rsidP="00615A6D">
      <w:pPr>
        <w:pStyle w:val="LevelA"/>
        <w:widowControl/>
        <w:rPr>
          <w:color w:val="000000"/>
        </w:rPr>
      </w:pPr>
    </w:p>
    <w:p w14:paraId="397CFB55" w14:textId="77777777" w:rsidR="00615A6D" w:rsidRPr="009525EE" w:rsidRDefault="00615A6D" w:rsidP="00615A6D">
      <w:pPr>
        <w:pStyle w:val="bullets-abc"/>
        <w:widowControl/>
      </w:pPr>
      <w:r w:rsidRPr="009525EE">
        <w:t>(b)</w:t>
      </w:r>
      <w:r w:rsidRPr="009525EE">
        <w:tab/>
        <w:t>No Person, Employer, or Nonprofit Entity shall knowingly or intentionally permit the presence or placement of ash receptacles, such as</w:t>
      </w:r>
      <w:r w:rsidR="006E390F">
        <w:t xml:space="preserve"> </w:t>
      </w:r>
      <w:r w:rsidRPr="009525EE">
        <w:t>ashtrays or ash</w:t>
      </w:r>
      <w:r w:rsidR="00775A94">
        <w:t xml:space="preserve"> </w:t>
      </w:r>
      <w:r w:rsidRPr="009525EE">
        <w:t>cans, within an area under the legal or de facto control of that Person, Employer</w:t>
      </w:r>
      <w:r>
        <w:t>,</w:t>
      </w:r>
      <w:r w:rsidRPr="009525EE">
        <w:t xml:space="preserve"> or Nonprofit Entity and in which Smoking [ </w:t>
      </w:r>
      <w:r w:rsidRPr="009525EE">
        <w:rPr>
          <w:u w:val="single"/>
        </w:rPr>
        <w:t>or the use of Tobacco Products</w:t>
      </w:r>
      <w:r w:rsidRPr="009525EE">
        <w:t xml:space="preserve"> ] is prohibited by law, including, without limitation, within a Reasonable Distance required by this [ </w:t>
      </w:r>
      <w:r w:rsidRPr="009525EE">
        <w:rPr>
          <w:u w:val="single"/>
        </w:rPr>
        <w:t>article</w:t>
      </w:r>
      <w:r w:rsidRPr="009525EE">
        <w:t> / </w:t>
      </w:r>
      <w:r w:rsidRPr="009525EE">
        <w:rPr>
          <w:u w:val="double"/>
        </w:rPr>
        <w:t>chapter</w:t>
      </w:r>
      <w:r w:rsidRPr="009525EE">
        <w:t xml:space="preserve"> ] from any area in which Smoking [ </w:t>
      </w:r>
      <w:r w:rsidRPr="009525EE">
        <w:rPr>
          <w:u w:val="single"/>
        </w:rPr>
        <w:t>or the use of Tobacco Products</w:t>
      </w:r>
      <w:r w:rsidRPr="009525EE">
        <w:t xml:space="preserve"> ] is prohibited. Notwithstanding the foregoing, the presence of ash receptacles in violation of this subsection shall not be a defense to a charge of Smoking [ </w:t>
      </w:r>
      <w:r w:rsidRPr="009525EE">
        <w:rPr>
          <w:u w:val="single"/>
        </w:rPr>
        <w:t xml:space="preserve">or the use of Tobacco </w:t>
      </w:r>
      <w:proofErr w:type="gramStart"/>
      <w:r w:rsidRPr="009525EE">
        <w:rPr>
          <w:u w:val="single"/>
        </w:rPr>
        <w:t>Products</w:t>
      </w:r>
      <w:r w:rsidRPr="009525EE">
        <w:t xml:space="preserve"> ]</w:t>
      </w:r>
      <w:proofErr w:type="gramEnd"/>
      <w:r w:rsidRPr="009525EE">
        <w:t xml:space="preserve"> in violation of any provision of this [ </w:t>
      </w:r>
      <w:r w:rsidRPr="009525EE">
        <w:rPr>
          <w:u w:val="single"/>
        </w:rPr>
        <w:t>article</w:t>
      </w:r>
      <w:r w:rsidRPr="009525EE">
        <w:t> / </w:t>
      </w:r>
      <w:r w:rsidRPr="009525EE">
        <w:rPr>
          <w:u w:val="double"/>
        </w:rPr>
        <w:t>chapter</w:t>
      </w:r>
      <w:r w:rsidRPr="009525EE">
        <w:t> ].</w:t>
      </w:r>
    </w:p>
    <w:p w14:paraId="0AC2C87E" w14:textId="77777777" w:rsidR="00615A6D" w:rsidRPr="009525EE" w:rsidRDefault="00615A6D" w:rsidP="00615A6D">
      <w:pPr>
        <w:pStyle w:val="bullets-abc"/>
        <w:widowControl/>
      </w:pPr>
    </w:p>
    <w:p w14:paraId="6D9250BA" w14:textId="77777777" w:rsidR="00615A6D" w:rsidRPr="009525EE" w:rsidRDefault="00615A6D" w:rsidP="00615A6D">
      <w:pPr>
        <w:pStyle w:val="bullets-abc"/>
        <w:widowControl/>
      </w:pPr>
      <w:r w:rsidRPr="009525EE">
        <w:t>(c)</w:t>
      </w:r>
      <w:r w:rsidRPr="009525EE">
        <w:tab/>
        <w:t xml:space="preserve">No Person shall dispose of used Smoking or Tobacco Product waste within the boundaries of an area in which Smoking </w:t>
      </w:r>
      <w:r>
        <w:t xml:space="preserve">[ </w:t>
      </w:r>
      <w:r w:rsidRPr="002F484D">
        <w:rPr>
          <w:u w:val="single"/>
        </w:rPr>
        <w:t xml:space="preserve">or Tobacco Product </w:t>
      </w:r>
      <w:proofErr w:type="gramStart"/>
      <w:r w:rsidRPr="002F484D">
        <w:rPr>
          <w:u w:val="single"/>
        </w:rPr>
        <w:t>use</w:t>
      </w:r>
      <w:r>
        <w:t xml:space="preserve"> ]</w:t>
      </w:r>
      <w:proofErr w:type="gramEnd"/>
      <w:r>
        <w:t xml:space="preserve"> </w:t>
      </w:r>
      <w:r w:rsidRPr="009525EE">
        <w:t>is prohibited, including within any Reasonable Distance required by this [ </w:t>
      </w:r>
      <w:r w:rsidRPr="009525EE">
        <w:rPr>
          <w:u w:val="single"/>
        </w:rPr>
        <w:t>article</w:t>
      </w:r>
      <w:r w:rsidRPr="009525EE">
        <w:t xml:space="preserve"> / </w:t>
      </w:r>
      <w:r w:rsidRPr="009525EE">
        <w:rPr>
          <w:u w:val="double"/>
        </w:rPr>
        <w:t>chapter</w:t>
      </w:r>
      <w:r w:rsidRPr="009525EE">
        <w:t> ].</w:t>
      </w:r>
    </w:p>
    <w:p w14:paraId="212FF04D" w14:textId="77777777" w:rsidR="00615A6D" w:rsidRPr="009525EE" w:rsidRDefault="00615A6D" w:rsidP="00615A6D">
      <w:pPr>
        <w:pStyle w:val="bullets-abc"/>
        <w:widowControl/>
      </w:pPr>
    </w:p>
    <w:p w14:paraId="47226FD9" w14:textId="4792B514" w:rsidR="00615A6D" w:rsidRPr="009525EE" w:rsidRDefault="00615A6D" w:rsidP="00615A6D">
      <w:pPr>
        <w:pStyle w:val="bullets-abc"/>
        <w:widowControl/>
      </w:pPr>
      <w:r w:rsidRPr="009525EE">
        <w:lastRenderedPageBreak/>
        <w:t>(d)</w:t>
      </w:r>
      <w:r w:rsidRPr="009525EE">
        <w:tab/>
      </w:r>
      <w:r w:rsidRPr="00244987">
        <w:t xml:space="preserve">A Person, Employer, or Nonprofit Entity that has legal or de facto control of an area in which Smoking [ </w:t>
      </w:r>
      <w:r>
        <w:rPr>
          <w:u w:val="single"/>
        </w:rPr>
        <w:t>and</w:t>
      </w:r>
      <w:r w:rsidRPr="00244987">
        <w:rPr>
          <w:u w:val="single"/>
        </w:rPr>
        <w:t xml:space="preserve"> the use of Tobacco </w:t>
      </w:r>
      <w:proofErr w:type="gramStart"/>
      <w:r w:rsidRPr="00244987">
        <w:rPr>
          <w:u w:val="single"/>
        </w:rPr>
        <w:t>Products</w:t>
      </w:r>
      <w:r w:rsidRPr="00244987">
        <w:t xml:space="preserve"> ]</w:t>
      </w:r>
      <w:proofErr w:type="gramEnd"/>
      <w:r w:rsidRPr="00244987">
        <w:t xml:space="preserve"> is prohibited by this [ </w:t>
      </w:r>
      <w:r w:rsidRPr="00244987">
        <w:rPr>
          <w:u w:val="single"/>
        </w:rPr>
        <w:t>article</w:t>
      </w:r>
      <w:r w:rsidRPr="00244987">
        <w:t xml:space="preserve"> / </w:t>
      </w:r>
      <w:r w:rsidRPr="00244987">
        <w:rPr>
          <w:u w:val="double"/>
        </w:rPr>
        <w:t>chapter</w:t>
      </w:r>
      <w:r w:rsidRPr="00244987">
        <w:t> ] shall post a clear, conspicuous</w:t>
      </w:r>
      <w:r w:rsidR="00D24B0E">
        <w:t>,</w:t>
      </w:r>
      <w:r w:rsidRPr="00244987">
        <w:t xml:space="preserve"> and unambiguous “No Smoking” [ </w:t>
      </w:r>
      <w:r>
        <w:rPr>
          <w:u w:val="single"/>
        </w:rPr>
        <w:t>and</w:t>
      </w:r>
      <w:r w:rsidRPr="00244987">
        <w:rPr>
          <w:u w:val="single"/>
        </w:rPr>
        <w:t xml:space="preserve"> </w:t>
      </w:r>
      <w:r>
        <w:rPr>
          <w:u w:val="single"/>
        </w:rPr>
        <w:t>“</w:t>
      </w:r>
      <w:r w:rsidRPr="00244987">
        <w:rPr>
          <w:u w:val="single"/>
        </w:rPr>
        <w:t>No Use of Tobacco Products</w:t>
      </w:r>
      <w:r>
        <w:rPr>
          <w:u w:val="single"/>
        </w:rPr>
        <w:t>”</w:t>
      </w:r>
      <w:r w:rsidRPr="00244987">
        <w:t xml:space="preserve"> ] or “</w:t>
      </w:r>
      <w:proofErr w:type="spellStart"/>
      <w:r w:rsidRPr="00244987">
        <w:t>Smokefree</w:t>
      </w:r>
      <w:proofErr w:type="spellEnd"/>
      <w:r w:rsidRPr="00244987">
        <w:t xml:space="preserve">” [ </w:t>
      </w:r>
      <w:r>
        <w:rPr>
          <w:u w:val="single"/>
        </w:rPr>
        <w:t>and</w:t>
      </w:r>
      <w:r w:rsidRPr="00244987">
        <w:rPr>
          <w:u w:val="single"/>
        </w:rPr>
        <w:t xml:space="preserve"> “Tobacco-Free”</w:t>
      </w:r>
      <w:r w:rsidRPr="00244987">
        <w:t xml:space="preserve"> ] sign at</w:t>
      </w:r>
      <w:r w:rsidRPr="009525EE">
        <w:t xml:space="preserve"> each point of ingress to the area, and in at least one other conspicuous point within the area. The signs shall have letters of no less than one inch in height and shall include the international “No Smoking” symbol (consisting of a pictorial representation of a burning cigarette enclosed in a red circle with a red bar across it). Signs posted on the exterior of buildings to comply with this section shall include the Reasonable Distance requirement set forth in Sec. [ ___ (*4</w:t>
      </w:r>
      <w:proofErr w:type="gramStart"/>
      <w:r w:rsidRPr="009525EE">
        <w:t>) ]</w:t>
      </w:r>
      <w:proofErr w:type="gramEnd"/>
      <w:r w:rsidRPr="009525EE">
        <w:t>. [ </w:t>
      </w:r>
      <w:r w:rsidRPr="009525EE">
        <w:rPr>
          <w:u w:val="single"/>
        </w:rPr>
        <w:t>At least one sign with the</w:t>
      </w:r>
      <w:r w:rsidRPr="009525EE">
        <w:t xml:space="preserve"> [ </w:t>
      </w:r>
      <w:r w:rsidRPr="009525EE">
        <w:rPr>
          <w:u w:val="single"/>
        </w:rPr>
        <w:t>City</w:t>
      </w:r>
      <w:r w:rsidRPr="009525EE">
        <w:t xml:space="preserve"> / </w:t>
      </w:r>
      <w:proofErr w:type="gramStart"/>
      <w:r w:rsidRPr="009525EE">
        <w:rPr>
          <w:u w:val="double"/>
        </w:rPr>
        <w:t>County</w:t>
      </w:r>
      <w:r w:rsidRPr="009525EE">
        <w:t> ]</w:t>
      </w:r>
      <w:proofErr w:type="gramEnd"/>
      <w:r w:rsidRPr="009525EE">
        <w:t xml:space="preserve"> </w:t>
      </w:r>
      <w:r w:rsidRPr="009525EE">
        <w:rPr>
          <w:u w:val="single"/>
        </w:rPr>
        <w:t xml:space="preserve">phone number </w:t>
      </w:r>
      <w:r w:rsidR="00D82EB7">
        <w:rPr>
          <w:u w:val="single"/>
        </w:rPr>
        <w:t>for complaints</w:t>
      </w:r>
      <w:r w:rsidRPr="009525EE">
        <w:rPr>
          <w:u w:val="single"/>
        </w:rPr>
        <w:t xml:space="preserve"> must be placed conspicuously in each place in which Smoking is prohibited.</w:t>
      </w:r>
      <w:r w:rsidRPr="009525EE">
        <w:t xml:space="preserve"> ] For purposes of this section, the [ </w:t>
      </w:r>
      <w:r w:rsidRPr="009525EE">
        <w:rPr>
          <w:u w:val="single"/>
        </w:rPr>
        <w:t>City Manager</w:t>
      </w:r>
      <w:r w:rsidRPr="009525EE">
        <w:t xml:space="preserve"> / </w:t>
      </w:r>
      <w:r w:rsidRPr="009525EE">
        <w:rPr>
          <w:u w:val="double"/>
        </w:rPr>
        <w:t xml:space="preserve">County Administrative </w:t>
      </w:r>
      <w:proofErr w:type="gramStart"/>
      <w:r w:rsidRPr="009525EE">
        <w:rPr>
          <w:u w:val="double"/>
        </w:rPr>
        <w:t>Officer</w:t>
      </w:r>
      <w:r w:rsidRPr="009525EE">
        <w:t xml:space="preserve"> ]</w:t>
      </w:r>
      <w:proofErr w:type="gramEnd"/>
      <w:r w:rsidRPr="009525EE">
        <w:t xml:space="preserve"> or his/her designee shall be responsible for the posting of signs in regulated facilities owned or leased in whole or in part by the [ </w:t>
      </w:r>
      <w:r w:rsidRPr="009525EE">
        <w:rPr>
          <w:u w:val="single"/>
        </w:rPr>
        <w:t xml:space="preserve">City </w:t>
      </w:r>
      <w:r w:rsidRPr="009525EE">
        <w:t xml:space="preserve">/ </w:t>
      </w:r>
      <w:r w:rsidRPr="009525EE">
        <w:rPr>
          <w:u w:val="double"/>
        </w:rPr>
        <w:t>County</w:t>
      </w:r>
      <w:r w:rsidRPr="009525EE">
        <w:t xml:space="preserve"> ]. Notwithstanding this provision, the presence or absence of signs shall not be a defense to a charge of Smoking [ </w:t>
      </w:r>
      <w:r w:rsidRPr="009525EE">
        <w:rPr>
          <w:u w:val="single"/>
        </w:rPr>
        <w:t xml:space="preserve">or the use of Tobacco </w:t>
      </w:r>
      <w:proofErr w:type="gramStart"/>
      <w:r w:rsidRPr="009525EE">
        <w:rPr>
          <w:u w:val="single"/>
        </w:rPr>
        <w:t>Products</w:t>
      </w:r>
      <w:r w:rsidRPr="009525EE">
        <w:t xml:space="preserve"> ]</w:t>
      </w:r>
      <w:proofErr w:type="gramEnd"/>
      <w:r w:rsidRPr="009525EE">
        <w:t xml:space="preserve"> in violation of any other provision of this [ </w:t>
      </w:r>
      <w:r w:rsidRPr="009525EE">
        <w:rPr>
          <w:u w:val="single"/>
        </w:rPr>
        <w:t>article</w:t>
      </w:r>
      <w:r w:rsidRPr="009525EE">
        <w:t> / </w:t>
      </w:r>
      <w:r w:rsidRPr="009525EE">
        <w:rPr>
          <w:u w:val="double"/>
        </w:rPr>
        <w:t>chapter</w:t>
      </w:r>
      <w:r w:rsidRPr="009525EE">
        <w:t> ].</w:t>
      </w:r>
    </w:p>
    <w:p w14:paraId="0F29A250" w14:textId="77777777" w:rsidR="00615A6D" w:rsidRPr="009525EE" w:rsidRDefault="00615A6D" w:rsidP="00615A6D">
      <w:pPr>
        <w:pStyle w:val="LevelA"/>
        <w:widowControl/>
        <w:tabs>
          <w:tab w:val="clear" w:pos="720"/>
          <w:tab w:val="clear" w:pos="1440"/>
          <w:tab w:val="clear" w:pos="1800"/>
          <w:tab w:val="clear" w:pos="2160"/>
        </w:tabs>
        <w:rPr>
          <w:color w:val="000000"/>
        </w:rPr>
      </w:pPr>
    </w:p>
    <w:p w14:paraId="4B449FAB" w14:textId="77777777" w:rsidR="00615A6D" w:rsidRPr="009525EE" w:rsidRDefault="00615A6D" w:rsidP="007E14FF">
      <w:pPr>
        <w:pStyle w:val="commentsbox"/>
        <w:ind w:left="720"/>
      </w:pPr>
      <w:r w:rsidRPr="009525EE">
        <w:rPr>
          <w:b/>
          <w:caps/>
        </w:rPr>
        <w:t>comment</w:t>
      </w:r>
      <w:r w:rsidRPr="009525EE">
        <w:rPr>
          <w:b/>
          <w:smallCaps/>
        </w:rPr>
        <w:t>:</w:t>
      </w:r>
      <w:r w:rsidRPr="009525EE">
        <w:t xml:space="preserve"> Communities concerned about enforcement</w:t>
      </w:r>
      <w:r>
        <w:t>, and</w:t>
      </w:r>
      <w:r w:rsidRPr="009525EE">
        <w:t xml:space="preserve"> </w:t>
      </w:r>
      <w:r>
        <w:t xml:space="preserve">that have </w:t>
      </w:r>
      <w:r w:rsidRPr="009525EE">
        <w:t xml:space="preserve">funds to print local signs, may wish to include the bracketed sentence, which requires signs to have the phone number for complaints. Note that this </w:t>
      </w:r>
      <w:r>
        <w:t>may</w:t>
      </w:r>
      <w:r w:rsidRPr="009525EE">
        <w:t xml:space="preserve"> be more expensive than using standard signs.</w:t>
      </w:r>
    </w:p>
    <w:p w14:paraId="22AE3D56" w14:textId="77777777" w:rsidR="00615A6D" w:rsidRPr="009525EE" w:rsidRDefault="00615A6D" w:rsidP="00615A6D">
      <w:pPr>
        <w:pStyle w:val="LevelA"/>
        <w:widowControl/>
        <w:ind w:left="720"/>
        <w:rPr>
          <w:color w:val="000000"/>
        </w:rPr>
      </w:pPr>
    </w:p>
    <w:p w14:paraId="1173DA65" w14:textId="77777777" w:rsidR="00615A6D" w:rsidRPr="009525EE" w:rsidRDefault="00615A6D" w:rsidP="00615A6D">
      <w:pPr>
        <w:pStyle w:val="bullets-abc"/>
        <w:widowControl/>
      </w:pPr>
      <w:r w:rsidRPr="009525EE">
        <w:t>(e) No Person, Employer, or Nonprofit Entity shall intimidate, threaten any reprisal, or effect any reprisal, for the purpose of retaliating against another Person who seeks to attain compliance with this [ </w:t>
      </w:r>
      <w:r w:rsidRPr="009525EE">
        <w:rPr>
          <w:u w:val="single"/>
        </w:rPr>
        <w:t>article</w:t>
      </w:r>
      <w:r w:rsidRPr="009525EE">
        <w:t xml:space="preserve"> / </w:t>
      </w:r>
      <w:proofErr w:type="gramStart"/>
      <w:r w:rsidRPr="009525EE">
        <w:rPr>
          <w:u w:val="double"/>
        </w:rPr>
        <w:t>chapter</w:t>
      </w:r>
      <w:r w:rsidRPr="009525EE">
        <w:t> ]</w:t>
      </w:r>
      <w:proofErr w:type="gramEnd"/>
      <w:r w:rsidRPr="009525EE">
        <w:t>.</w:t>
      </w:r>
    </w:p>
    <w:p w14:paraId="248E197A" w14:textId="77777777" w:rsidR="00615A6D" w:rsidRPr="009525EE" w:rsidRDefault="00615A6D" w:rsidP="00615A6D">
      <w:pPr>
        <w:pStyle w:val="bullets-abc"/>
        <w:widowControl/>
      </w:pPr>
    </w:p>
    <w:p w14:paraId="7A742D6A" w14:textId="77777777" w:rsidR="00615A6D" w:rsidRDefault="00615A6D" w:rsidP="00615A6D">
      <w:pPr>
        <w:pStyle w:val="bullets-abc"/>
      </w:pPr>
      <w:r w:rsidRPr="009525EE">
        <w:t xml:space="preserve">(f) </w:t>
      </w:r>
      <w:r w:rsidRPr="009525EE">
        <w:tab/>
        <w:t>Each instance of Smoking [ </w:t>
      </w:r>
      <w:r w:rsidRPr="009525EE">
        <w:rPr>
          <w:u w:val="single"/>
        </w:rPr>
        <w:t xml:space="preserve">or Tobacco Product </w:t>
      </w:r>
      <w:proofErr w:type="gramStart"/>
      <w:r w:rsidRPr="009525EE">
        <w:rPr>
          <w:u w:val="single"/>
        </w:rPr>
        <w:t>use</w:t>
      </w:r>
      <w:r w:rsidRPr="009525EE">
        <w:t> ]</w:t>
      </w:r>
      <w:proofErr w:type="gramEnd"/>
      <w:r w:rsidRPr="009525EE">
        <w:t xml:space="preserve"> in violation of this [ </w:t>
      </w:r>
      <w:r w:rsidRPr="009525EE">
        <w:rPr>
          <w:u w:val="single"/>
        </w:rPr>
        <w:t>article</w:t>
      </w:r>
      <w:r w:rsidRPr="009525EE">
        <w:t xml:space="preserve"> / </w:t>
      </w:r>
      <w:r w:rsidRPr="009525EE">
        <w:rPr>
          <w:u w:val="double"/>
        </w:rPr>
        <w:t>chapter</w:t>
      </w:r>
      <w:r w:rsidRPr="009525EE">
        <w:t> ] shall constitute a separate violation. For violations other than for Smoking, each day of a continuing violation of this [ </w:t>
      </w:r>
      <w:r w:rsidRPr="009525EE">
        <w:rPr>
          <w:u w:val="single"/>
        </w:rPr>
        <w:t>article</w:t>
      </w:r>
      <w:r w:rsidRPr="009525EE">
        <w:t xml:space="preserve"> / </w:t>
      </w:r>
      <w:proofErr w:type="gramStart"/>
      <w:r w:rsidRPr="009525EE">
        <w:rPr>
          <w:u w:val="double"/>
        </w:rPr>
        <w:t>chapter</w:t>
      </w:r>
      <w:r w:rsidRPr="009525EE">
        <w:t> ]</w:t>
      </w:r>
      <w:proofErr w:type="gramEnd"/>
      <w:r w:rsidRPr="009525EE">
        <w:t xml:space="preserve"> shall constitute a separate violation.</w:t>
      </w:r>
    </w:p>
    <w:p w14:paraId="55FF4261" w14:textId="77777777" w:rsidR="002A46F8" w:rsidRDefault="002A46F8" w:rsidP="00615A6D">
      <w:pPr>
        <w:pStyle w:val="bullets-abc"/>
      </w:pPr>
    </w:p>
    <w:p w14:paraId="3B949D0B" w14:textId="62399B3A" w:rsidR="00791782" w:rsidRPr="00B64F2D" w:rsidRDefault="002A46F8" w:rsidP="001A7EB0">
      <w:pPr>
        <w:pStyle w:val="bullets-abc"/>
      </w:pPr>
      <w:r>
        <w:t xml:space="preserve">(g) Pursuant to California state law, Health and Safety Code sections 11362.3 and 11362.79, Cannabis </w:t>
      </w:r>
      <w:r w:rsidR="00504BAB">
        <w:t xml:space="preserve">Smoking </w:t>
      </w:r>
      <w:r>
        <w:t>is prohibited wherever Smoking is prohibited.</w:t>
      </w:r>
    </w:p>
    <w:p w14:paraId="4F597833" w14:textId="77777777" w:rsidR="00791782" w:rsidRDefault="00791782" w:rsidP="00791782">
      <w:pPr>
        <w:pStyle w:val="BasicParagraph"/>
        <w:widowControl/>
        <w:rPr>
          <w:b/>
        </w:rPr>
      </w:pPr>
    </w:p>
    <w:p w14:paraId="36652820" w14:textId="77777777" w:rsidR="00615A6D" w:rsidRDefault="004629F1" w:rsidP="00615A6D">
      <w:pPr>
        <w:pStyle w:val="bullets-abc"/>
        <w:ind w:left="360"/>
        <w:rPr>
          <w:b/>
        </w:rPr>
      </w:pPr>
      <w:r w:rsidRPr="006E390F">
        <w:rPr>
          <w:b/>
        </w:rPr>
        <w:t>Sec. [ ____ (*6</w:t>
      </w:r>
      <w:proofErr w:type="gramStart"/>
      <w:r w:rsidRPr="006E390F">
        <w:rPr>
          <w:b/>
        </w:rPr>
        <w:t>) ]</w:t>
      </w:r>
      <w:proofErr w:type="gramEnd"/>
      <w:r w:rsidRPr="006E390F">
        <w:rPr>
          <w:b/>
        </w:rPr>
        <w:t>. PENALTIES AND ENFORCEMENT.</w:t>
      </w:r>
      <w:r w:rsidR="00615A6D" w:rsidRPr="00D14738">
        <w:rPr>
          <w:b/>
        </w:rPr>
        <w:t xml:space="preserve"> </w:t>
      </w:r>
    </w:p>
    <w:p w14:paraId="61C1272B" w14:textId="77777777" w:rsidR="00615A6D" w:rsidRPr="009525EE" w:rsidRDefault="00615A6D" w:rsidP="00615A6D">
      <w:pPr>
        <w:pStyle w:val="LevelA"/>
        <w:widowControl/>
        <w:tabs>
          <w:tab w:val="clear" w:pos="720"/>
          <w:tab w:val="clear" w:pos="1440"/>
        </w:tabs>
        <w:ind w:left="0" w:firstLine="0"/>
      </w:pPr>
    </w:p>
    <w:p w14:paraId="4A088AC4" w14:textId="77777777" w:rsidR="00615A6D" w:rsidRPr="009525EE" w:rsidRDefault="00615A6D" w:rsidP="00615A6D">
      <w:pPr>
        <w:pStyle w:val="bullets-abc"/>
        <w:widowControl/>
      </w:pPr>
      <w:r w:rsidRPr="009525EE">
        <w:t>(</w:t>
      </w:r>
      <w:proofErr w:type="spellStart"/>
      <w:r w:rsidRPr="009525EE">
        <w:t>a</w:t>
      </w:r>
      <w:proofErr w:type="spellEnd"/>
      <w:r w:rsidRPr="009525EE">
        <w:t>) The remedies provided by this [ </w:t>
      </w:r>
      <w:r w:rsidRPr="009525EE">
        <w:rPr>
          <w:u w:val="single"/>
        </w:rPr>
        <w:t>article</w:t>
      </w:r>
      <w:r w:rsidRPr="009525EE">
        <w:t xml:space="preserve"> / </w:t>
      </w:r>
      <w:proofErr w:type="gramStart"/>
      <w:r w:rsidRPr="009525EE">
        <w:rPr>
          <w:u w:val="double"/>
        </w:rPr>
        <w:t>chapter</w:t>
      </w:r>
      <w:r w:rsidRPr="009525EE">
        <w:t> ]</w:t>
      </w:r>
      <w:proofErr w:type="gramEnd"/>
      <w:r w:rsidRPr="009525EE">
        <w:t xml:space="preserve"> are cumulative and in addition to any other remedies available at law or in equity.</w:t>
      </w:r>
    </w:p>
    <w:p w14:paraId="44C05B7E" w14:textId="77777777" w:rsidR="00615A6D" w:rsidRPr="009525EE" w:rsidRDefault="00615A6D" w:rsidP="00615A6D">
      <w:pPr>
        <w:pStyle w:val="NormalText"/>
        <w:widowControl/>
      </w:pPr>
    </w:p>
    <w:p w14:paraId="2282C5E5" w14:textId="77777777" w:rsidR="00615A6D" w:rsidRPr="009525EE" w:rsidRDefault="00615A6D" w:rsidP="007E14FF">
      <w:pPr>
        <w:pStyle w:val="commentsbox"/>
        <w:ind w:left="810"/>
      </w:pPr>
      <w:r w:rsidRPr="009525EE">
        <w:rPr>
          <w:b/>
          <w:caps/>
        </w:rPr>
        <w:lastRenderedPageBreak/>
        <w:t>comment</w:t>
      </w:r>
      <w:r w:rsidRPr="009525EE">
        <w:rPr>
          <w:b/>
          <w:smallCaps/>
        </w:rPr>
        <w:t xml:space="preserve">: </w:t>
      </w:r>
      <w:r w:rsidRPr="009525EE">
        <w:t xml:space="preserve">The following provisions are designed to offer a variety of options to the drafter and the enforcing agency. Drafters may choose to include some or all of these options. Once the ordinance is enacted, the enforcing agency will have the discretion to choose which enforcement tools to use in general and in a particular case. As a practical matter, these enforcement options would not be applied simultaneously, although multiple remedies might be used against a particularly egregious violator over time. </w:t>
      </w:r>
    </w:p>
    <w:p w14:paraId="0DEEA2DC" w14:textId="77777777" w:rsidR="00615A6D" w:rsidRPr="009525EE" w:rsidRDefault="00615A6D" w:rsidP="00615A6D">
      <w:pPr>
        <w:pStyle w:val="LevelA"/>
        <w:widowControl/>
      </w:pPr>
    </w:p>
    <w:p w14:paraId="16EA7C09" w14:textId="77777777" w:rsidR="00615A6D" w:rsidRPr="009525EE" w:rsidRDefault="00615A6D" w:rsidP="00615A6D">
      <w:pPr>
        <w:pStyle w:val="bullets-abc"/>
        <w:widowControl/>
      </w:pPr>
      <w:r w:rsidRPr="009525EE">
        <w:t xml:space="preserve">(b) Each incident of Smoking [ </w:t>
      </w:r>
      <w:r w:rsidRPr="009525EE">
        <w:rPr>
          <w:u w:val="single"/>
        </w:rPr>
        <w:t xml:space="preserve">or use of Tobacco </w:t>
      </w:r>
      <w:proofErr w:type="gramStart"/>
      <w:r w:rsidRPr="009525EE">
        <w:rPr>
          <w:u w:val="single"/>
        </w:rPr>
        <w:t>Products</w:t>
      </w:r>
      <w:r w:rsidRPr="009525EE">
        <w:t xml:space="preserve"> ]</w:t>
      </w:r>
      <w:proofErr w:type="gramEnd"/>
      <w:r w:rsidRPr="009525EE">
        <w:t xml:space="preserve"> in violation of this [ </w:t>
      </w:r>
      <w:r w:rsidRPr="009525EE">
        <w:rPr>
          <w:u w:val="single"/>
        </w:rPr>
        <w:t>article</w:t>
      </w:r>
      <w:r w:rsidRPr="009525EE">
        <w:t xml:space="preserve"> / </w:t>
      </w:r>
      <w:r w:rsidRPr="009525EE">
        <w:rPr>
          <w:u w:val="double"/>
        </w:rPr>
        <w:t>chapter</w:t>
      </w:r>
      <w:r w:rsidRPr="009525EE">
        <w:t> ] is an infraction subject to a [ </w:t>
      </w:r>
      <w:r w:rsidRPr="009525EE">
        <w:rPr>
          <w:u w:val="single"/>
        </w:rPr>
        <w:t>one hundred dollar ($100)</w:t>
      </w:r>
      <w:r w:rsidRPr="009525EE">
        <w:t xml:space="preserve"> ] fine [ </w:t>
      </w:r>
      <w:r w:rsidRPr="009525EE">
        <w:rPr>
          <w:u w:val="single"/>
        </w:rPr>
        <w:t>or otherwise</w:t>
      </w:r>
      <w:r w:rsidRPr="009525EE">
        <w:t xml:space="preserve"> </w:t>
      </w:r>
      <w:r w:rsidRPr="009525EE">
        <w:rPr>
          <w:u w:val="single"/>
        </w:rPr>
        <w:t>punishable pursuant to section ___ of this code</w:t>
      </w:r>
      <w:r w:rsidRPr="009525EE">
        <w:t xml:space="preserve"> ]. Enforcement of this chapter shall be the responsibility of [ </w:t>
      </w:r>
      <w:r w:rsidRPr="009525EE">
        <w:rPr>
          <w:b/>
        </w:rPr>
        <w:t>___</w:t>
      </w:r>
      <w:proofErr w:type="gramStart"/>
      <w:r w:rsidRPr="009525EE">
        <w:rPr>
          <w:b/>
        </w:rPr>
        <w:t>_</w:t>
      </w:r>
      <w:r w:rsidRPr="009525EE">
        <w:t> ]</w:t>
      </w:r>
      <w:proofErr w:type="gramEnd"/>
      <w:r w:rsidRPr="009525EE">
        <w:t xml:space="preserve">. In addition, any peace officer or code enforcement official also may enforce this chapter. </w:t>
      </w:r>
    </w:p>
    <w:p w14:paraId="3CA51BE5" w14:textId="77777777" w:rsidR="00615A6D" w:rsidRPr="009525EE" w:rsidRDefault="00615A6D" w:rsidP="00615A6D">
      <w:pPr>
        <w:pStyle w:val="LevelA"/>
        <w:widowControl/>
      </w:pPr>
    </w:p>
    <w:p w14:paraId="64AE17D8" w14:textId="3B6C092B" w:rsidR="00615A6D" w:rsidRPr="009525EE" w:rsidRDefault="00615A6D" w:rsidP="00E57BED">
      <w:pPr>
        <w:pStyle w:val="commentsbox"/>
        <w:ind w:left="720"/>
      </w:pPr>
      <w:r w:rsidRPr="009525EE">
        <w:rPr>
          <w:b/>
          <w:caps/>
        </w:rPr>
        <w:t>comment</w:t>
      </w:r>
      <w:r w:rsidRPr="009525EE">
        <w:rPr>
          <w:b/>
          <w:smallCaps/>
        </w:rPr>
        <w:t xml:space="preserve">: </w:t>
      </w:r>
      <w:r w:rsidRPr="009525EE">
        <w:t>The first sentence establishes the penalty for the core type of violation: Smoking where it is prohibited. The fine amount can be modified but cannot exceed $100 for a first infraction. It is separated from the main enforcement provision that follows so that law enforcement officers can simply write a ticket for illegal Smoking. This provision also designates a primary enforcement agency, which is recommended, but remains flexible by permitting any enforcement agency to enforce the law.</w:t>
      </w:r>
    </w:p>
    <w:p w14:paraId="05D5B122" w14:textId="77777777" w:rsidR="00615A6D" w:rsidRPr="009525EE" w:rsidRDefault="00615A6D" w:rsidP="00615A6D">
      <w:pPr>
        <w:pStyle w:val="LevelB"/>
        <w:widowControl/>
      </w:pPr>
    </w:p>
    <w:p w14:paraId="71F91BE6" w14:textId="77777777" w:rsidR="00615A6D" w:rsidRPr="009525EE" w:rsidRDefault="00615A6D" w:rsidP="00615A6D">
      <w:pPr>
        <w:pStyle w:val="bullets-abc"/>
        <w:widowControl/>
      </w:pPr>
      <w:r w:rsidRPr="009525EE">
        <w:t>(c) Violations of this [ </w:t>
      </w:r>
      <w:r w:rsidRPr="009525EE">
        <w:rPr>
          <w:u w:val="single"/>
        </w:rPr>
        <w:t>article</w:t>
      </w:r>
      <w:r w:rsidRPr="009525EE">
        <w:t xml:space="preserve"> / </w:t>
      </w:r>
      <w:proofErr w:type="gramStart"/>
      <w:r w:rsidRPr="009525EE">
        <w:rPr>
          <w:u w:val="double"/>
        </w:rPr>
        <w:t>chapter</w:t>
      </w:r>
      <w:r w:rsidRPr="009525EE">
        <w:t> ]</w:t>
      </w:r>
      <w:proofErr w:type="gramEnd"/>
      <w:r w:rsidRPr="009525EE">
        <w:t xml:space="preserve"> are subject to a civil action brought by the [ </w:t>
      </w:r>
      <w:r w:rsidRPr="009525EE">
        <w:rPr>
          <w:u w:val="single"/>
        </w:rPr>
        <w:t>City</w:t>
      </w:r>
      <w:r w:rsidRPr="009525EE">
        <w:t xml:space="preserve"> / </w:t>
      </w:r>
      <w:r w:rsidRPr="009525EE">
        <w:rPr>
          <w:u w:val="double"/>
        </w:rPr>
        <w:t>County</w:t>
      </w:r>
      <w:r w:rsidRPr="009525EE">
        <w:t xml:space="preserve"> of </w:t>
      </w:r>
      <w:r w:rsidRPr="009525EE">
        <w:rPr>
          <w:b/>
        </w:rPr>
        <w:t>____</w:t>
      </w:r>
      <w:r w:rsidRPr="009525EE">
        <w:t> ], punishable by a civil fine not less than [ </w:t>
      </w:r>
      <w:r w:rsidRPr="009525EE">
        <w:rPr>
          <w:u w:val="single"/>
        </w:rPr>
        <w:t>two hundred fifty dollars ($250)</w:t>
      </w:r>
      <w:r w:rsidRPr="009525EE">
        <w:t> ] and not exceeding [ </w:t>
      </w:r>
      <w:r w:rsidRPr="009525EE">
        <w:rPr>
          <w:u w:val="single"/>
        </w:rPr>
        <w:t>one thousand dollars ($1,000)</w:t>
      </w:r>
      <w:r w:rsidRPr="009525EE">
        <w:t> ] per violation.</w:t>
      </w:r>
    </w:p>
    <w:p w14:paraId="7CB02962" w14:textId="77777777" w:rsidR="00615A6D" w:rsidRPr="009525EE" w:rsidRDefault="00615A6D" w:rsidP="00615A6D">
      <w:pPr>
        <w:pStyle w:val="LevelB"/>
        <w:widowControl/>
      </w:pPr>
    </w:p>
    <w:p w14:paraId="0D3084EC" w14:textId="77777777" w:rsidR="00615A6D" w:rsidRPr="009525EE" w:rsidRDefault="00615A6D" w:rsidP="006B6BFC">
      <w:pPr>
        <w:pStyle w:val="commentsbox"/>
        <w:ind w:left="720"/>
      </w:pPr>
      <w:r w:rsidRPr="009525EE">
        <w:rPr>
          <w:b/>
          <w:caps/>
        </w:rPr>
        <w:t>comment</w:t>
      </w:r>
      <w:r w:rsidRPr="009525EE">
        <w:rPr>
          <w:b/>
          <w:smallCaps/>
        </w:rPr>
        <w:t xml:space="preserve">: </w:t>
      </w:r>
      <w:r w:rsidRPr="009525EE">
        <w:t>This provision provides civil fines for violating the ordinance. It requires that a lawsuit be filed by the city or county (possibly in small claims court). The fine amounts can be adjusted but cannot exceed $1,000 per violation. See California Government Code section 36901.</w:t>
      </w:r>
    </w:p>
    <w:p w14:paraId="19681001" w14:textId="77777777" w:rsidR="00615A6D" w:rsidRPr="009525EE" w:rsidRDefault="00615A6D" w:rsidP="00615A6D">
      <w:pPr>
        <w:pStyle w:val="LevelB"/>
        <w:widowControl/>
      </w:pPr>
    </w:p>
    <w:p w14:paraId="483AA7AA" w14:textId="77777777" w:rsidR="00615A6D" w:rsidRPr="009525EE" w:rsidRDefault="00615A6D" w:rsidP="00615A6D">
      <w:pPr>
        <w:pStyle w:val="bullets-abc"/>
        <w:widowControl/>
      </w:pPr>
      <w:r w:rsidRPr="009525EE">
        <w:t xml:space="preserve">(d) </w:t>
      </w:r>
      <w:r w:rsidRPr="009525EE">
        <w:tab/>
        <w:t>Causing, permitting, aiding, abetting, or concealing a violation of any provision of this [ </w:t>
      </w:r>
      <w:r w:rsidRPr="009525EE">
        <w:rPr>
          <w:u w:val="single"/>
        </w:rPr>
        <w:t>article</w:t>
      </w:r>
      <w:r w:rsidRPr="009525EE">
        <w:t xml:space="preserve"> / </w:t>
      </w:r>
      <w:proofErr w:type="gramStart"/>
      <w:r w:rsidRPr="009525EE">
        <w:rPr>
          <w:u w:val="double"/>
        </w:rPr>
        <w:t>chapter</w:t>
      </w:r>
      <w:r w:rsidRPr="009525EE">
        <w:t> ]</w:t>
      </w:r>
      <w:proofErr w:type="gramEnd"/>
      <w:r w:rsidRPr="009525EE">
        <w:t xml:space="preserve"> shall also constitute a violation of this [ </w:t>
      </w:r>
      <w:r w:rsidRPr="009525EE">
        <w:rPr>
          <w:u w:val="single"/>
        </w:rPr>
        <w:t>article</w:t>
      </w:r>
      <w:r w:rsidRPr="009525EE">
        <w:t xml:space="preserve"> / </w:t>
      </w:r>
      <w:r w:rsidRPr="009525EE">
        <w:rPr>
          <w:u w:val="double"/>
        </w:rPr>
        <w:t>chapter</w:t>
      </w:r>
      <w:r w:rsidRPr="009525EE">
        <w:t> ].</w:t>
      </w:r>
    </w:p>
    <w:p w14:paraId="0D3F1288" w14:textId="77777777" w:rsidR="00615A6D" w:rsidRPr="009525EE" w:rsidRDefault="00615A6D" w:rsidP="00615A6D">
      <w:pPr>
        <w:pStyle w:val="LevelA"/>
        <w:widowControl/>
      </w:pPr>
    </w:p>
    <w:p w14:paraId="47B6A2DA" w14:textId="77777777" w:rsidR="00615A6D" w:rsidRPr="009525EE" w:rsidRDefault="00615A6D" w:rsidP="006B6BFC">
      <w:pPr>
        <w:pStyle w:val="commentsbox"/>
        <w:ind w:left="720"/>
      </w:pPr>
      <w:r w:rsidRPr="009525EE">
        <w:rPr>
          <w:b/>
          <w:caps/>
        </w:rPr>
        <w:t>comment</w:t>
      </w:r>
      <w:r w:rsidRPr="009525EE">
        <w:rPr>
          <w:b/>
          <w:smallCaps/>
        </w:rPr>
        <w:t xml:space="preserve">: </w:t>
      </w:r>
      <w:r w:rsidRPr="009525EE">
        <w:t>This is standard language that is typically included in a city or county code and may be omitted if duplicative of existing code provisions.</w:t>
      </w:r>
    </w:p>
    <w:p w14:paraId="44926EEB" w14:textId="77777777" w:rsidR="00615A6D" w:rsidRPr="009525EE" w:rsidRDefault="00615A6D" w:rsidP="00615A6D">
      <w:pPr>
        <w:pStyle w:val="LevelA"/>
        <w:widowControl/>
      </w:pPr>
    </w:p>
    <w:p w14:paraId="40B61286" w14:textId="77777777" w:rsidR="00615A6D" w:rsidRPr="009525EE" w:rsidRDefault="00615A6D" w:rsidP="00615A6D">
      <w:pPr>
        <w:pStyle w:val="bullets-abc"/>
        <w:widowControl/>
      </w:pPr>
      <w:r w:rsidRPr="009525EE">
        <w:t xml:space="preserve">(e) </w:t>
      </w:r>
      <w:r w:rsidRPr="009525EE">
        <w:tab/>
        <w:t>Any violation of this [ </w:t>
      </w:r>
      <w:r w:rsidRPr="009525EE">
        <w:rPr>
          <w:u w:val="single"/>
        </w:rPr>
        <w:t>article</w:t>
      </w:r>
      <w:r w:rsidRPr="009525EE">
        <w:t xml:space="preserve"> / </w:t>
      </w:r>
      <w:proofErr w:type="gramStart"/>
      <w:r w:rsidRPr="009525EE">
        <w:rPr>
          <w:u w:val="double"/>
        </w:rPr>
        <w:t>chapter</w:t>
      </w:r>
      <w:r w:rsidRPr="009525EE">
        <w:t> ]</w:t>
      </w:r>
      <w:proofErr w:type="gramEnd"/>
      <w:r w:rsidRPr="009525EE">
        <w:t xml:space="preserve"> is hereby declared to be a nuisance.</w:t>
      </w:r>
      <w:r w:rsidR="00C248AA">
        <w:t xml:space="preserve"> </w:t>
      </w:r>
      <w:r w:rsidRPr="009525EE">
        <w:t xml:space="preserve"> </w:t>
      </w:r>
    </w:p>
    <w:p w14:paraId="23F180C3" w14:textId="77777777" w:rsidR="00615A6D" w:rsidRPr="009525EE" w:rsidRDefault="00615A6D" w:rsidP="00615A6D">
      <w:pPr>
        <w:pStyle w:val="LevelA"/>
        <w:widowControl/>
      </w:pPr>
    </w:p>
    <w:p w14:paraId="02E589C4" w14:textId="492DB117" w:rsidR="00615A6D" w:rsidRPr="009525EE" w:rsidRDefault="00615A6D" w:rsidP="0028434D">
      <w:pPr>
        <w:pStyle w:val="commentsbox"/>
        <w:spacing w:after="240"/>
        <w:ind w:left="720"/>
      </w:pPr>
      <w:r w:rsidRPr="009525EE">
        <w:rPr>
          <w:b/>
          <w:caps/>
        </w:rPr>
        <w:t>comment</w:t>
      </w:r>
      <w:r w:rsidRPr="009525EE">
        <w:rPr>
          <w:b/>
          <w:smallCaps/>
        </w:rPr>
        <w:t xml:space="preserve">: </w:t>
      </w:r>
      <w:r w:rsidRPr="009525EE">
        <w:t>By expressly declaring that a violation of this ordinance is a nuisance, this provision allows enforcement of the ordinance by the city or county via the administrative nuisance abatement procedures commonly found in municipal codes. It also facilitates injunctive relief</w:t>
      </w:r>
      <w:r w:rsidR="00D24B0E">
        <w:t>—</w:t>
      </w:r>
      <w:proofErr w:type="spellStart"/>
      <w:r w:rsidRPr="009525EE">
        <w:t>ie</w:t>
      </w:r>
      <w:proofErr w:type="spellEnd"/>
      <w:r w:rsidRPr="009525EE">
        <w:t>, a court order compelling someone to stop the nuisance activity.</w:t>
      </w:r>
    </w:p>
    <w:p w14:paraId="3AE2DE46" w14:textId="1AC3A59D" w:rsidR="00615A6D" w:rsidRPr="009525EE" w:rsidRDefault="00615A6D" w:rsidP="006B6BFC">
      <w:pPr>
        <w:pStyle w:val="commentsbox"/>
        <w:ind w:left="720"/>
      </w:pPr>
      <w:r w:rsidRPr="009525EE">
        <w:lastRenderedPageBreak/>
        <w:t xml:space="preserve">Note that this declaration merely says that </w:t>
      </w:r>
      <w:r w:rsidRPr="009525EE">
        <w:rPr>
          <w:i/>
        </w:rPr>
        <w:t>violating</w:t>
      </w:r>
      <w:r w:rsidRPr="009525EE">
        <w:t xml:space="preserve"> the ordinance qualifies as a nuisance (</w:t>
      </w:r>
      <w:proofErr w:type="spellStart"/>
      <w:r w:rsidRPr="009525EE">
        <w:t>eg</w:t>
      </w:r>
      <w:proofErr w:type="spellEnd"/>
      <w:r w:rsidRPr="009525EE">
        <w:t xml:space="preserve">, when Smoking in a Recreational Area, the </w:t>
      </w:r>
      <w:r w:rsidRPr="009525EE">
        <w:rPr>
          <w:i/>
        </w:rPr>
        <w:t>violation</w:t>
      </w:r>
      <w:r w:rsidRPr="009525EE">
        <w:t xml:space="preserve"> is the nuisance, not the </w:t>
      </w:r>
      <w:r w:rsidRPr="009525EE">
        <w:rPr>
          <w:i/>
        </w:rPr>
        <w:t>Smoke</w:t>
      </w:r>
      <w:r w:rsidRPr="009525EE">
        <w:t xml:space="preserve">). It is not the same thing as a local ordinance declaring Smoke a nuisance. Please </w:t>
      </w:r>
      <w:hyperlink r:id="rId10" w:history="1">
        <w:r w:rsidRPr="001A7EB0">
          <w:rPr>
            <w:rStyle w:val="Hyperlink"/>
            <w:u w:val="none"/>
          </w:rPr>
          <w:t xml:space="preserve">contact </w:t>
        </w:r>
        <w:proofErr w:type="spellStart"/>
        <w:r w:rsidRPr="001A7EB0">
          <w:rPr>
            <w:rStyle w:val="Hyperlink"/>
            <w:u w:val="none"/>
          </w:rPr>
          <w:t>ChangeLab</w:t>
        </w:r>
        <w:proofErr w:type="spellEnd"/>
        <w:r w:rsidRPr="001A7EB0">
          <w:rPr>
            <w:rStyle w:val="Hyperlink"/>
            <w:u w:val="none"/>
          </w:rPr>
          <w:t xml:space="preserve"> Solutions</w:t>
        </w:r>
      </w:hyperlink>
      <w:r w:rsidRPr="004023B3">
        <w:t xml:space="preserve"> </w:t>
      </w:r>
      <w:r w:rsidRPr="009525EE">
        <w:t>for more information on how a local ordinance can declare that all noncon</w:t>
      </w:r>
      <w:r>
        <w:t xml:space="preserve">sensual exposure to secondhand </w:t>
      </w:r>
      <w:r w:rsidR="00AB5D00">
        <w:t>smoke is a nuisance. In either case, eviction should be a remedy of last resort for nuisance complaints.</w:t>
      </w:r>
    </w:p>
    <w:p w14:paraId="2C75F482" w14:textId="77777777" w:rsidR="00615A6D" w:rsidRPr="009525EE" w:rsidRDefault="00615A6D" w:rsidP="00615A6D">
      <w:pPr>
        <w:pStyle w:val="LevelA"/>
        <w:widowControl/>
      </w:pPr>
    </w:p>
    <w:p w14:paraId="4431D7DF" w14:textId="77777777" w:rsidR="00615A6D" w:rsidRPr="009525EE" w:rsidRDefault="00615A6D" w:rsidP="00615A6D">
      <w:pPr>
        <w:pStyle w:val="bullets-abc"/>
        <w:widowControl/>
      </w:pPr>
      <w:r w:rsidRPr="009525EE">
        <w:t xml:space="preserve">(f) </w:t>
      </w:r>
      <w:r w:rsidRPr="009525EE">
        <w:tab/>
        <w:t>In addition to other remedies provided by this [ </w:t>
      </w:r>
      <w:r w:rsidRPr="009525EE">
        <w:rPr>
          <w:u w:val="single"/>
        </w:rPr>
        <w:t>article</w:t>
      </w:r>
      <w:r w:rsidRPr="009525EE">
        <w:t xml:space="preserve"> / </w:t>
      </w:r>
      <w:proofErr w:type="gramStart"/>
      <w:r w:rsidRPr="009525EE">
        <w:rPr>
          <w:u w:val="double"/>
        </w:rPr>
        <w:t>chapter</w:t>
      </w:r>
      <w:r w:rsidRPr="009525EE">
        <w:t> ]</w:t>
      </w:r>
      <w:proofErr w:type="gramEnd"/>
      <w:r w:rsidRPr="009525EE">
        <w:t xml:space="preserve"> or by other law, any violation of this [ </w:t>
      </w:r>
      <w:r w:rsidRPr="009525EE">
        <w:rPr>
          <w:u w:val="single"/>
        </w:rPr>
        <w:t>article</w:t>
      </w:r>
      <w:r w:rsidRPr="009525EE">
        <w:t xml:space="preserve"> / </w:t>
      </w:r>
      <w:r w:rsidRPr="009525EE">
        <w:rPr>
          <w:u w:val="double"/>
        </w:rPr>
        <w:t>chapter</w:t>
      </w:r>
      <w:r w:rsidRPr="009525EE">
        <w:t> ] may be remedied by a civil action brought by the [ </w:t>
      </w:r>
      <w:r w:rsidRPr="009525EE">
        <w:rPr>
          <w:u w:val="single"/>
        </w:rPr>
        <w:t>City Attorney</w:t>
      </w:r>
      <w:r w:rsidRPr="009525EE">
        <w:t xml:space="preserve"> / </w:t>
      </w:r>
      <w:r w:rsidRPr="009525EE">
        <w:rPr>
          <w:u w:val="double"/>
        </w:rPr>
        <w:t>County Counsel</w:t>
      </w:r>
      <w:r w:rsidRPr="009525EE">
        <w:t> ], including, but not limited to, administrative or judicial nuisance abatement proceedings, civil or criminal code enforcement proceedings, and suits for injunctive relief.</w:t>
      </w:r>
    </w:p>
    <w:p w14:paraId="47336C24" w14:textId="77777777" w:rsidR="00615A6D" w:rsidRPr="009525EE" w:rsidRDefault="00615A6D" w:rsidP="00615A6D">
      <w:pPr>
        <w:pStyle w:val="LevelA"/>
        <w:widowControl/>
      </w:pPr>
    </w:p>
    <w:p w14:paraId="32A1CC1D" w14:textId="6AF6685C" w:rsidR="00615A6D" w:rsidRPr="009525EE" w:rsidRDefault="00615A6D" w:rsidP="004023B3">
      <w:pPr>
        <w:pStyle w:val="commentsbox"/>
        <w:ind w:left="720"/>
      </w:pPr>
      <w:r w:rsidRPr="009525EE">
        <w:rPr>
          <w:b/>
          <w:caps/>
        </w:rPr>
        <w:t>comment</w:t>
      </w:r>
      <w:r w:rsidRPr="009525EE">
        <w:rPr>
          <w:b/>
          <w:smallCaps/>
        </w:rPr>
        <w:t xml:space="preserve">: </w:t>
      </w:r>
      <w:r w:rsidRPr="009525EE">
        <w:t xml:space="preserve">It is common to provide that the local government’s lawyers may go to court to seek injunctions and other penalties in addition to fines. The express provision for injunctive relief lowers the showing required to obtain a preliminary or permanent injunction as described in </w:t>
      </w:r>
      <w:r w:rsidRPr="009525EE">
        <w:rPr>
          <w:i/>
        </w:rPr>
        <w:t>IT Corp. v. County of Imperial</w:t>
      </w:r>
      <w:r w:rsidRPr="009525EE">
        <w:t xml:space="preserve">, 35 Cal. 3d 63 (1983). </w:t>
      </w:r>
      <w:r w:rsidR="004023B3">
        <w:br/>
      </w:r>
      <w:r w:rsidR="004023B3">
        <w:br/>
      </w:r>
      <w:r w:rsidRPr="009525EE">
        <w:t>A public agency should think carefully about the nuisance abatement procedure it chooses in enforcing this ordinance after it is adopted. A local government may provide for treble damages for the second or subsequent nuisance abatement judgment within a two-year period, as long as the ordinance is enacted pursuant to Government Code section 38773.5. See Government Code section 38773.7. Treble damages are not available, however, under the alternative nuisance abatement procedures in Government Code section 38773.1 (nuisance abatement liens) and Health &amp; Safety Code section 17980 (abatement of substandard buildings). Government Code section 38773.7 (authorizing treble damages) establishes a procedure for nuisance abatement by which the cost of abatement can be collected via the property tax roll as a special assessment against the property on which the violation occurs.</w:t>
      </w:r>
    </w:p>
    <w:p w14:paraId="04203E32" w14:textId="77777777" w:rsidR="00615A6D" w:rsidRPr="009525EE" w:rsidRDefault="00615A6D" w:rsidP="00615A6D">
      <w:pPr>
        <w:pStyle w:val="LevelA"/>
        <w:widowControl/>
        <w:ind w:left="0" w:firstLine="0"/>
      </w:pPr>
    </w:p>
    <w:p w14:paraId="63FEA67B" w14:textId="0A0E724F" w:rsidR="00615A6D" w:rsidRPr="009525EE" w:rsidRDefault="00615A6D" w:rsidP="00696239">
      <w:pPr>
        <w:pStyle w:val="bullets-abc"/>
        <w:widowControl/>
        <w:ind w:hanging="346"/>
      </w:pPr>
      <w:r w:rsidRPr="009525EE">
        <w:t>(g) Any Person acting for the interests of itself, its members, or the general public (hereinafter “Private Enforcer”) may bring a civil action in any court of competent jurisdiction, including small claims court, to enforce this [ </w:t>
      </w:r>
      <w:r w:rsidRPr="009525EE">
        <w:rPr>
          <w:u w:val="single"/>
        </w:rPr>
        <w:t>article</w:t>
      </w:r>
      <w:r w:rsidRPr="009525EE">
        <w:t xml:space="preserve"> / </w:t>
      </w:r>
      <w:proofErr w:type="gramStart"/>
      <w:r w:rsidRPr="009525EE">
        <w:rPr>
          <w:u w:val="double"/>
        </w:rPr>
        <w:t>chapter</w:t>
      </w:r>
      <w:r w:rsidRPr="009525EE">
        <w:t> ]</w:t>
      </w:r>
      <w:proofErr w:type="gramEnd"/>
      <w:r w:rsidRPr="009525EE">
        <w:t xml:space="preserve"> against any Person who has violated this [ </w:t>
      </w:r>
      <w:r w:rsidRPr="009525EE">
        <w:rPr>
          <w:u w:val="single"/>
        </w:rPr>
        <w:t>article</w:t>
      </w:r>
      <w:r w:rsidRPr="009525EE">
        <w:t xml:space="preserve"> / </w:t>
      </w:r>
      <w:r w:rsidRPr="009525EE">
        <w:rPr>
          <w:u w:val="double"/>
        </w:rPr>
        <w:t>chapter</w:t>
      </w:r>
      <w:r w:rsidRPr="009525EE">
        <w:t> ] two or more times. Upon proof of the violations, a court shall grant all appropriate relief, including: (1) awarding damages; and (2) issuing an injunction or a conditional judgment. [ </w:t>
      </w:r>
      <w:r w:rsidRPr="009525EE">
        <w:rPr>
          <w:u w:val="single"/>
        </w:rPr>
        <w:t>If there is insufficient or no proof of actual damages for a specific violation, the court shall award</w:t>
      </w:r>
      <w:r w:rsidRPr="009525EE">
        <w:t xml:space="preserve"> [ </w:t>
      </w:r>
      <w:r w:rsidRPr="009525EE">
        <w:rPr>
          <w:u w:val="double"/>
        </w:rPr>
        <w:t>one</w:t>
      </w:r>
      <w:r w:rsidR="005766AE">
        <w:rPr>
          <w:u w:val="double"/>
        </w:rPr>
        <w:t xml:space="preserve"> </w:t>
      </w:r>
      <w:r w:rsidRPr="009525EE">
        <w:rPr>
          <w:u w:val="double"/>
        </w:rPr>
        <w:t>hundred and fifty dollars ($150</w:t>
      </w:r>
      <w:proofErr w:type="gramStart"/>
      <w:r w:rsidRPr="009525EE">
        <w:rPr>
          <w:u w:val="double"/>
        </w:rPr>
        <w:t>)</w:t>
      </w:r>
      <w:r w:rsidRPr="009525EE">
        <w:t xml:space="preserve"> ]</w:t>
      </w:r>
      <w:proofErr w:type="gramEnd"/>
      <w:r w:rsidRPr="009525EE">
        <w:t xml:space="preserve"> </w:t>
      </w:r>
      <w:r w:rsidRPr="009525EE">
        <w:rPr>
          <w:u w:val="single"/>
        </w:rPr>
        <w:t>for each violation as statutory damages.</w:t>
      </w:r>
      <w:r w:rsidRPr="009525EE">
        <w:t> ]</w:t>
      </w:r>
    </w:p>
    <w:p w14:paraId="3B459DDE" w14:textId="77777777" w:rsidR="00615A6D" w:rsidRPr="009525EE" w:rsidRDefault="00615A6D" w:rsidP="00615A6D">
      <w:pPr>
        <w:pStyle w:val="LevelA"/>
        <w:widowControl/>
      </w:pPr>
    </w:p>
    <w:p w14:paraId="51D2BDEE" w14:textId="641BB99C" w:rsidR="00615A6D" w:rsidRPr="009525EE" w:rsidRDefault="00615A6D" w:rsidP="00E57BED">
      <w:pPr>
        <w:pStyle w:val="commentsbox"/>
        <w:ind w:left="720"/>
      </w:pPr>
      <w:r w:rsidRPr="009525EE">
        <w:rPr>
          <w:b/>
          <w:caps/>
        </w:rPr>
        <w:t>comment</w:t>
      </w:r>
      <w:r w:rsidRPr="009525EE">
        <w:rPr>
          <w:b/>
          <w:smallCaps/>
        </w:rPr>
        <w:t xml:space="preserve">: </w:t>
      </w:r>
      <w:r w:rsidRPr="009525EE">
        <w:t>This provision enables private citizens (“Private Enforcers”) to go to court</w:t>
      </w:r>
      <w:r w:rsidR="00A4798E">
        <w:t>—</w:t>
      </w:r>
      <w:r w:rsidRPr="009525EE">
        <w:t>including trial court or small claims court</w:t>
      </w:r>
      <w:r w:rsidR="00A4798E">
        <w:t>—</w:t>
      </w:r>
      <w:r w:rsidRPr="009525EE">
        <w:t xml:space="preserve">to seek </w:t>
      </w:r>
      <w:r w:rsidRPr="009525EE">
        <w:rPr>
          <w:i/>
        </w:rPr>
        <w:t>compliance</w:t>
      </w:r>
      <w:r w:rsidRPr="009525EE">
        <w:t xml:space="preserve"> with the ordinance through an injunction (a trial court order to do or not do something) or a conditional judgment (a small claims court order requiring the defendant to choose between two options</w:t>
      </w:r>
      <w:r>
        <w:t>,</w:t>
      </w:r>
      <w:r w:rsidRPr="009525EE">
        <w:t xml:space="preserve"> such as “stop </w:t>
      </w:r>
      <w:r w:rsidRPr="009525EE">
        <w:lastRenderedPageBreak/>
        <w:t>smoking or pay money”). Monetary damages are available to compensate for actual financial losses.</w:t>
      </w:r>
      <w:r w:rsidRPr="009525EE">
        <w:rPr>
          <w:caps/>
        </w:rPr>
        <w:t xml:space="preserve"> </w:t>
      </w:r>
      <w:r w:rsidRPr="009525EE">
        <w:t xml:space="preserve">If the optional last sentence is included, a court would be able to award statutory damages of $150 per violation when actual damages are difficult or impossible to prove. The amount of statutory damages can be adjusted. </w:t>
      </w:r>
      <w:r w:rsidR="00390BB7">
        <w:br/>
      </w:r>
      <w:r w:rsidR="00390BB7">
        <w:br/>
      </w:r>
      <w:r w:rsidRPr="009525EE">
        <w:t xml:space="preserve">A private citizen may bring a lawsuit against an individual or organization only for alleged </w:t>
      </w:r>
      <w:r w:rsidRPr="009525EE">
        <w:rPr>
          <w:i/>
        </w:rPr>
        <w:t>repeat</w:t>
      </w:r>
      <w:r w:rsidRPr="009525EE">
        <w:t xml:space="preserve"> violations of the law. This limitation is intended to address concerns about the potential for abusive lawsuits.</w:t>
      </w:r>
      <w:r w:rsidR="00390BB7">
        <w:br/>
      </w:r>
      <w:r w:rsidR="00390BB7">
        <w:br/>
      </w:r>
      <w:r w:rsidRPr="009525EE">
        <w:t>Note: I</w:t>
      </w:r>
      <w:r w:rsidR="00504BAB">
        <w:t>f using this subsection, it</w:t>
      </w:r>
      <w:r w:rsidRPr="009525EE">
        <w:t xml:space="preserve"> is recommended </w:t>
      </w:r>
      <w:r w:rsidR="00504BAB">
        <w:t>to include the definition of</w:t>
      </w:r>
      <w:r w:rsidRPr="009525EE">
        <w:t xml:space="preserve"> “Person”</w:t>
      </w:r>
      <w:r w:rsidR="00BD7973">
        <w:t xml:space="preserve"> </w:t>
      </w:r>
      <w:r w:rsidR="00504BAB">
        <w:t xml:space="preserve">from this </w:t>
      </w:r>
      <w:r w:rsidR="005766AE">
        <w:t>c</w:t>
      </w:r>
      <w:r w:rsidR="00504BAB">
        <w:t>ode,</w:t>
      </w:r>
      <w:r w:rsidRPr="009525EE">
        <w:t xml:space="preserve"> even if the </w:t>
      </w:r>
      <w:r w:rsidR="00504BAB">
        <w:t>municipal</w:t>
      </w:r>
      <w:r w:rsidR="001B15FC">
        <w:t xml:space="preserve"> code</w:t>
      </w:r>
      <w:r w:rsidRPr="009525EE">
        <w:t xml:space="preserve"> already contains another definition of “</w:t>
      </w:r>
      <w:r w:rsidR="00504BAB">
        <w:t>P</w:t>
      </w:r>
      <w:r w:rsidRPr="009525EE">
        <w:t>erson,” because this subsection relies on the broadly inclusive definition of “Person” in Section [ ___</w:t>
      </w:r>
      <w:proofErr w:type="gramStart"/>
      <w:r w:rsidRPr="009525EE">
        <w:t>_(</w:t>
      </w:r>
      <w:proofErr w:type="gramEnd"/>
      <w:r w:rsidRPr="009525EE">
        <w:t>*1)]</w:t>
      </w:r>
      <w:r>
        <w:t>.</w:t>
      </w:r>
    </w:p>
    <w:p w14:paraId="1CCD3A6A" w14:textId="77777777" w:rsidR="00615A6D" w:rsidRPr="009525EE" w:rsidRDefault="00615A6D" w:rsidP="00615A6D">
      <w:pPr>
        <w:pStyle w:val="LevelA"/>
        <w:widowControl/>
      </w:pPr>
    </w:p>
    <w:p w14:paraId="0846BE04" w14:textId="77777777" w:rsidR="00615A6D" w:rsidRPr="009525EE" w:rsidRDefault="00615A6D" w:rsidP="00615A6D">
      <w:pPr>
        <w:pStyle w:val="bullets-abc"/>
        <w:widowControl/>
        <w:ind w:hanging="454"/>
      </w:pPr>
      <w:r w:rsidRPr="009525EE">
        <w:t xml:space="preserve">[ </w:t>
      </w:r>
      <w:r w:rsidRPr="00607DE8">
        <w:t xml:space="preserve">(h) </w:t>
      </w:r>
      <w:r w:rsidRPr="009525EE">
        <w:rPr>
          <w:u w:val="single"/>
        </w:rPr>
        <w:t>Notwithstanding any other provision of this</w:t>
      </w:r>
      <w:r w:rsidRPr="009525EE">
        <w:t xml:space="preserve"> [ </w:t>
      </w:r>
      <w:r w:rsidRPr="009525EE">
        <w:rPr>
          <w:u w:val="single"/>
        </w:rPr>
        <w:t>article</w:t>
      </w:r>
      <w:r w:rsidRPr="009525EE">
        <w:t xml:space="preserve"> / </w:t>
      </w:r>
      <w:proofErr w:type="gramStart"/>
      <w:r w:rsidRPr="009525EE">
        <w:rPr>
          <w:u w:val="double"/>
        </w:rPr>
        <w:t>chapter</w:t>
      </w:r>
      <w:r w:rsidRPr="009525EE">
        <w:t> ]</w:t>
      </w:r>
      <w:proofErr w:type="gramEnd"/>
      <w:r w:rsidRPr="009525EE">
        <w:t xml:space="preserve">, </w:t>
      </w:r>
      <w:r w:rsidRPr="009525EE">
        <w:rPr>
          <w:u w:val="single"/>
        </w:rPr>
        <w:t>a Private Enforcer may bring a civil action to enforce this</w:t>
      </w:r>
      <w:r w:rsidRPr="009525EE">
        <w:t xml:space="preserve"> [ </w:t>
      </w:r>
      <w:r w:rsidRPr="009525EE">
        <w:rPr>
          <w:u w:val="single"/>
        </w:rPr>
        <w:t>article</w:t>
      </w:r>
      <w:r w:rsidRPr="009525EE">
        <w:t xml:space="preserve"> / </w:t>
      </w:r>
      <w:r w:rsidRPr="009525EE">
        <w:rPr>
          <w:u w:val="double"/>
        </w:rPr>
        <w:t>chapter</w:t>
      </w:r>
      <w:r w:rsidRPr="009525EE">
        <w:t xml:space="preserve"> ] </w:t>
      </w:r>
      <w:r w:rsidRPr="009525EE">
        <w:rPr>
          <w:u w:val="single"/>
        </w:rPr>
        <w:t>only if the following requirements are met:</w:t>
      </w:r>
    </w:p>
    <w:p w14:paraId="1CF45A33" w14:textId="77777777" w:rsidR="00615A6D" w:rsidRPr="009525EE" w:rsidRDefault="00615A6D" w:rsidP="00615A6D">
      <w:pPr>
        <w:pStyle w:val="LevelA"/>
        <w:widowControl/>
      </w:pPr>
    </w:p>
    <w:p w14:paraId="65351996" w14:textId="77777777" w:rsidR="00615A6D" w:rsidRPr="009525EE" w:rsidRDefault="00615A6D" w:rsidP="00B05B50">
      <w:pPr>
        <w:pStyle w:val="bullets-123"/>
      </w:pPr>
      <w:r w:rsidRPr="009525EE">
        <w:t>(1) The Private Enforcer’s civil action is begun more than [ </w:t>
      </w:r>
      <w:r w:rsidRPr="009525EE">
        <w:rPr>
          <w:u w:val="double"/>
        </w:rPr>
        <w:t>sixty (60</w:t>
      </w:r>
      <w:proofErr w:type="gramStart"/>
      <w:r w:rsidRPr="009525EE">
        <w:rPr>
          <w:u w:val="double"/>
        </w:rPr>
        <w:t>)</w:t>
      </w:r>
      <w:r w:rsidRPr="009525EE">
        <w:t xml:space="preserve"> ]</w:t>
      </w:r>
      <w:proofErr w:type="gramEnd"/>
      <w:r w:rsidRPr="009525EE">
        <w:t xml:space="preserve"> days after the Private Enforcer has given written notice of the alleged violations of this [ article / </w:t>
      </w:r>
      <w:r w:rsidRPr="009525EE">
        <w:rPr>
          <w:u w:val="double"/>
        </w:rPr>
        <w:t>chapter</w:t>
      </w:r>
      <w:r w:rsidRPr="009525EE">
        <w:t xml:space="preserve"> ] to the [ City Attorney / </w:t>
      </w:r>
      <w:r w:rsidRPr="009525EE">
        <w:rPr>
          <w:u w:val="double"/>
        </w:rPr>
        <w:t>County Counsel</w:t>
      </w:r>
      <w:r w:rsidRPr="009525EE">
        <w:t> ] and to the alleged violator</w:t>
      </w:r>
      <w:r>
        <w:t>; and</w:t>
      </w:r>
    </w:p>
    <w:p w14:paraId="41237F23" w14:textId="77777777" w:rsidR="00615A6D" w:rsidRPr="009525EE" w:rsidRDefault="00615A6D" w:rsidP="00B05B50">
      <w:pPr>
        <w:pStyle w:val="bullets-123"/>
      </w:pPr>
    </w:p>
    <w:p w14:paraId="09D12DEC" w14:textId="77777777" w:rsidR="00615A6D" w:rsidRPr="009525EE" w:rsidRDefault="00615A6D" w:rsidP="00B05B50">
      <w:pPr>
        <w:pStyle w:val="bullets-123"/>
      </w:pPr>
      <w:r w:rsidRPr="009525EE">
        <w:t xml:space="preserve">(2) On the date the Private Enforcer’s civil action is filed, no other Person acting on behalf of the [ City / </w:t>
      </w:r>
      <w:proofErr w:type="gramStart"/>
      <w:r w:rsidRPr="009525EE">
        <w:rPr>
          <w:u w:val="double"/>
        </w:rPr>
        <w:t>County</w:t>
      </w:r>
      <w:r w:rsidRPr="009525EE">
        <w:t> ]</w:t>
      </w:r>
      <w:proofErr w:type="gramEnd"/>
      <w:r w:rsidRPr="009525EE">
        <w:t xml:space="preserve"> or the state has commenced or is prosecuting an administrative, civil, or criminal action based upon, in whole or in part, any violation which was the subject of the Private Enforcer’s notice</w:t>
      </w:r>
      <w:r>
        <w:t xml:space="preserve"> [ </w:t>
      </w:r>
      <w:r w:rsidRPr="00B84F6B">
        <w:rPr>
          <w:u w:val="double"/>
        </w:rPr>
        <w:t>; and</w:t>
      </w:r>
    </w:p>
    <w:p w14:paraId="38DB5FCC" w14:textId="77777777" w:rsidR="00615A6D" w:rsidRPr="009525EE" w:rsidRDefault="00615A6D" w:rsidP="00B05B50">
      <w:pPr>
        <w:pStyle w:val="bullets-123"/>
      </w:pPr>
    </w:p>
    <w:p w14:paraId="52F6DD44" w14:textId="77777777" w:rsidR="00615A6D" w:rsidRPr="009525EE" w:rsidRDefault="00615A6D" w:rsidP="00B05B50">
      <w:pPr>
        <w:pStyle w:val="bullets-123"/>
      </w:pPr>
      <w:r w:rsidRPr="009525EE">
        <w:t xml:space="preserve">[ </w:t>
      </w:r>
      <w:r w:rsidRPr="00607DE8">
        <w:t xml:space="preserve">(3) </w:t>
      </w:r>
      <w:r w:rsidRPr="009525EE">
        <w:t xml:space="preserve">A Private Enforcer shall provide a copy of his, her, or its action to the [ City Attorney / County </w:t>
      </w:r>
      <w:proofErr w:type="gramStart"/>
      <w:r w:rsidRPr="009525EE">
        <w:t>Counsel ]</w:t>
      </w:r>
      <w:proofErr w:type="gramEnd"/>
      <w:r w:rsidRPr="009525EE">
        <w:t xml:space="preserve"> within [ seven (7) ] days of filing it. ]</w:t>
      </w:r>
      <w:r>
        <w:t>.</w:t>
      </w:r>
    </w:p>
    <w:p w14:paraId="63935078" w14:textId="77777777" w:rsidR="00615A6D" w:rsidRPr="009525EE" w:rsidRDefault="00615A6D" w:rsidP="00615A6D">
      <w:pPr>
        <w:pStyle w:val="LevelA"/>
        <w:widowControl/>
        <w:ind w:left="0" w:firstLine="0"/>
      </w:pPr>
    </w:p>
    <w:p w14:paraId="2582F279" w14:textId="77777777" w:rsidR="00615A6D" w:rsidRPr="009525EE" w:rsidRDefault="00615A6D" w:rsidP="00B05B50">
      <w:pPr>
        <w:pStyle w:val="BasicParagraph"/>
        <w:widowControl/>
        <w:ind w:left="1530" w:hanging="461"/>
      </w:pPr>
      <w:r w:rsidRPr="0071760F">
        <w:t>[ (</w:t>
      </w:r>
      <w:proofErr w:type="spellStart"/>
      <w:r w:rsidRPr="0071760F">
        <w:t>i</w:t>
      </w:r>
      <w:proofErr w:type="spellEnd"/>
      <w:r w:rsidRPr="0071760F">
        <w:t xml:space="preserve">) </w:t>
      </w:r>
      <w:r w:rsidRPr="009525EE">
        <w:rPr>
          <w:u w:val="single"/>
        </w:rPr>
        <w:t xml:space="preserve">Upon a settlement or judgment based upon, in whole or in part, any violation </w:t>
      </w:r>
      <w:r>
        <w:rPr>
          <w:u w:val="single"/>
        </w:rPr>
        <w:t>that</w:t>
      </w:r>
      <w:r w:rsidRPr="009525EE">
        <w:rPr>
          <w:u w:val="single"/>
        </w:rPr>
        <w:t xml:space="preserve"> was the subject of the Private Enforcer’s notice, the Private Enforcer shall give the</w:t>
      </w:r>
      <w:r w:rsidRPr="009525EE">
        <w:t xml:space="preserve"> [ </w:t>
      </w:r>
      <w:r w:rsidRPr="009525EE">
        <w:rPr>
          <w:u w:val="single"/>
        </w:rPr>
        <w:t>City Attorney</w:t>
      </w:r>
      <w:r w:rsidRPr="009525EE">
        <w:t xml:space="preserve"> / </w:t>
      </w:r>
      <w:r w:rsidRPr="009525EE">
        <w:rPr>
          <w:u w:val="double"/>
        </w:rPr>
        <w:t xml:space="preserve">County </w:t>
      </w:r>
      <w:proofErr w:type="gramStart"/>
      <w:r w:rsidRPr="009525EE">
        <w:rPr>
          <w:u w:val="double"/>
        </w:rPr>
        <w:t>Counsel</w:t>
      </w:r>
      <w:r w:rsidRPr="009525EE">
        <w:t> ]</w:t>
      </w:r>
      <w:proofErr w:type="gramEnd"/>
      <w:r w:rsidRPr="009525EE">
        <w:t xml:space="preserve"> </w:t>
      </w:r>
      <w:r w:rsidRPr="009525EE">
        <w:rPr>
          <w:u w:val="single"/>
        </w:rPr>
        <w:t>notice of the settlement or judgment and final disposition of the case within</w:t>
      </w:r>
      <w:r w:rsidRPr="009525EE">
        <w:t xml:space="preserve"> [ </w:t>
      </w:r>
      <w:r w:rsidRPr="009525EE">
        <w:rPr>
          <w:u w:val="double"/>
        </w:rPr>
        <w:t>thirty (30)</w:t>
      </w:r>
      <w:r w:rsidRPr="00DD3AD9">
        <w:t> </w:t>
      </w:r>
      <w:r w:rsidRPr="009525EE">
        <w:t xml:space="preserve">] </w:t>
      </w:r>
      <w:r w:rsidRPr="009525EE">
        <w:rPr>
          <w:u w:val="single"/>
        </w:rPr>
        <w:t>days of the date of the settlement or judgment. No settlement by a Private Enforcer of a violation of this</w:t>
      </w:r>
      <w:r w:rsidRPr="009525EE">
        <w:t xml:space="preserve"> [ </w:t>
      </w:r>
      <w:r w:rsidRPr="009525EE">
        <w:rPr>
          <w:u w:val="single"/>
        </w:rPr>
        <w:t>article</w:t>
      </w:r>
      <w:r w:rsidRPr="009525EE">
        <w:t> / </w:t>
      </w:r>
      <w:proofErr w:type="gramStart"/>
      <w:r w:rsidRPr="009525EE">
        <w:rPr>
          <w:u w:val="double"/>
        </w:rPr>
        <w:t>chapter</w:t>
      </w:r>
      <w:r w:rsidRPr="009525EE">
        <w:t> ]</w:t>
      </w:r>
      <w:proofErr w:type="gramEnd"/>
      <w:r w:rsidRPr="009525EE">
        <w:t xml:space="preserve"> </w:t>
      </w:r>
      <w:r w:rsidRPr="009525EE">
        <w:rPr>
          <w:u w:val="single"/>
        </w:rPr>
        <w:t>shall be valid or enforceable if, within</w:t>
      </w:r>
      <w:r w:rsidRPr="009525EE">
        <w:t xml:space="preserve"> [ </w:t>
      </w:r>
      <w:r w:rsidRPr="009525EE">
        <w:rPr>
          <w:u w:val="single"/>
        </w:rPr>
        <w:t>thirty (30)</w:t>
      </w:r>
      <w:r w:rsidRPr="009525EE">
        <w:t xml:space="preserve"> ] </w:t>
      </w:r>
      <w:r w:rsidRPr="009525EE">
        <w:rPr>
          <w:u w:val="single"/>
        </w:rPr>
        <w:t>days of receiving notice of the settlement, the</w:t>
      </w:r>
      <w:r w:rsidRPr="009525EE">
        <w:t xml:space="preserve"> [ </w:t>
      </w:r>
      <w:r w:rsidRPr="009525EE">
        <w:rPr>
          <w:u w:val="single"/>
        </w:rPr>
        <w:t>City Attorney</w:t>
      </w:r>
      <w:r w:rsidRPr="009525EE">
        <w:t xml:space="preserve"> / </w:t>
      </w:r>
      <w:r w:rsidRPr="009525EE">
        <w:rPr>
          <w:u w:val="double"/>
        </w:rPr>
        <w:t>County Counsel</w:t>
      </w:r>
      <w:r w:rsidRPr="009525EE">
        <w:t xml:space="preserve"> ] </w:t>
      </w:r>
      <w:r w:rsidRPr="009525EE">
        <w:rPr>
          <w:u w:val="single"/>
        </w:rPr>
        <w:t>determines the settlement to be unreasonable in light of the purposes of this</w:t>
      </w:r>
      <w:r w:rsidRPr="009525EE">
        <w:t xml:space="preserve"> [ </w:t>
      </w:r>
      <w:r w:rsidRPr="009525EE">
        <w:rPr>
          <w:u w:val="single"/>
        </w:rPr>
        <w:t>article</w:t>
      </w:r>
      <w:r w:rsidRPr="009525EE">
        <w:t> / </w:t>
      </w:r>
      <w:r w:rsidRPr="009525EE">
        <w:rPr>
          <w:u w:val="double"/>
        </w:rPr>
        <w:t>chapter</w:t>
      </w:r>
      <w:r w:rsidRPr="009525EE">
        <w:t xml:space="preserve"> ]. </w:t>
      </w:r>
      <w:r w:rsidRPr="009525EE">
        <w:rPr>
          <w:u w:val="single"/>
        </w:rPr>
        <w:t>Any settlement or judgment that does not meet the requirements of this subsection may be set aside upon motion to a court of competent jurisdiction by the</w:t>
      </w:r>
      <w:r w:rsidRPr="009525EE">
        <w:t xml:space="preserve"> [ </w:t>
      </w:r>
      <w:r w:rsidRPr="009525EE">
        <w:rPr>
          <w:u w:val="single"/>
        </w:rPr>
        <w:t>City Attorney</w:t>
      </w:r>
      <w:r w:rsidRPr="009525EE">
        <w:t xml:space="preserve"> / </w:t>
      </w:r>
      <w:r w:rsidRPr="009525EE">
        <w:rPr>
          <w:u w:val="double"/>
        </w:rPr>
        <w:t xml:space="preserve">County </w:t>
      </w:r>
      <w:proofErr w:type="gramStart"/>
      <w:r w:rsidRPr="009525EE">
        <w:rPr>
          <w:u w:val="double"/>
        </w:rPr>
        <w:t>Counsel</w:t>
      </w:r>
      <w:r w:rsidRPr="009525EE">
        <w:t> ]</w:t>
      </w:r>
      <w:proofErr w:type="gramEnd"/>
      <w:r w:rsidRPr="009525EE">
        <w:t>. ]</w:t>
      </w:r>
    </w:p>
    <w:p w14:paraId="2B9CCE7F" w14:textId="77777777" w:rsidR="00615A6D" w:rsidRDefault="00615A6D" w:rsidP="00615A6D">
      <w:pPr>
        <w:pStyle w:val="LevelA"/>
        <w:widowControl/>
        <w:ind w:left="0" w:firstLine="0"/>
      </w:pPr>
    </w:p>
    <w:p w14:paraId="39AA9D01" w14:textId="77777777" w:rsidR="00615A6D" w:rsidRDefault="00615A6D" w:rsidP="006A5CDB">
      <w:pPr>
        <w:pStyle w:val="commentsbox"/>
        <w:ind w:left="1530"/>
      </w:pPr>
      <w:r w:rsidRPr="009525EE">
        <w:rPr>
          <w:b/>
          <w:caps/>
        </w:rPr>
        <w:lastRenderedPageBreak/>
        <w:t>comment</w:t>
      </w:r>
      <w:r w:rsidRPr="009525EE">
        <w:rPr>
          <w:b/>
          <w:smallCaps/>
        </w:rPr>
        <w:t>:</w:t>
      </w:r>
      <w:r w:rsidRPr="009525EE">
        <w:t xml:space="preserve"> This optional provision enables a </w:t>
      </w:r>
      <w:r>
        <w:t>c</w:t>
      </w:r>
      <w:r w:rsidRPr="009525EE">
        <w:t xml:space="preserve">ity </w:t>
      </w:r>
      <w:r>
        <w:t>a</w:t>
      </w:r>
      <w:r w:rsidRPr="009525EE">
        <w:t xml:space="preserve">ttorney or </w:t>
      </w:r>
      <w:r>
        <w:t>c</w:t>
      </w:r>
      <w:r w:rsidRPr="009525EE">
        <w:t xml:space="preserve">ounty </w:t>
      </w:r>
      <w:r>
        <w:t>c</w:t>
      </w:r>
      <w:r w:rsidRPr="009525EE">
        <w:t>ounsel to exercise “oversight” of private citizen enforcement actions permitted in Section [ ____(*</w:t>
      </w:r>
      <w:proofErr w:type="gramStart"/>
      <w:r w:rsidRPr="009525EE">
        <w:t>6)(</w:t>
      </w:r>
      <w:proofErr w:type="gramEnd"/>
      <w:r w:rsidRPr="009525EE">
        <w:t xml:space="preserve">g)], above. If included, this provision allows a </w:t>
      </w:r>
      <w:r>
        <w:t>c</w:t>
      </w:r>
      <w:r w:rsidRPr="009525EE">
        <w:t xml:space="preserve">ity </w:t>
      </w:r>
      <w:r>
        <w:t>a</w:t>
      </w:r>
      <w:r w:rsidRPr="009525EE">
        <w:t xml:space="preserve">ttorney or </w:t>
      </w:r>
      <w:r>
        <w:t>c</w:t>
      </w:r>
      <w:r w:rsidRPr="009525EE">
        <w:t xml:space="preserve">ounty </w:t>
      </w:r>
      <w:r>
        <w:t>c</w:t>
      </w:r>
      <w:r w:rsidRPr="009525EE">
        <w:t>ounsel to track and monitor Private Enforcer lawsuits, and if desired, pursue local government enforcement instead. This oversight provision is intended to address concerns about the potential for abusive lawsuits.</w:t>
      </w:r>
    </w:p>
    <w:p w14:paraId="6155F20C" w14:textId="77777777" w:rsidR="00615A6D" w:rsidRDefault="00615A6D" w:rsidP="006A5CDB">
      <w:pPr>
        <w:pStyle w:val="commentsbox"/>
        <w:ind w:left="1530"/>
      </w:pPr>
    </w:p>
    <w:p w14:paraId="3933A986" w14:textId="16AC6FF7" w:rsidR="00615A6D" w:rsidRDefault="00615A6D" w:rsidP="006A5CDB">
      <w:pPr>
        <w:pStyle w:val="commentsbox"/>
        <w:ind w:left="1530"/>
      </w:pPr>
      <w:r w:rsidRPr="009525EE">
        <w:t xml:space="preserve">This provision requires a Private Enforcer seeking to prosecute violations of the </w:t>
      </w:r>
      <w:proofErr w:type="spellStart"/>
      <w:r w:rsidRPr="009525EE">
        <w:t>smokefree</w:t>
      </w:r>
      <w:proofErr w:type="spellEnd"/>
      <w:r w:rsidRPr="009525EE">
        <w:t xml:space="preserve"> </w:t>
      </w:r>
      <w:r>
        <w:t xml:space="preserve">or tobacco-free </w:t>
      </w:r>
      <w:r w:rsidRPr="009525EE">
        <w:t xml:space="preserve">law to notify the </w:t>
      </w:r>
      <w:r>
        <w:t>c</w:t>
      </w:r>
      <w:r w:rsidRPr="009525EE">
        <w:t xml:space="preserve">ity </w:t>
      </w:r>
      <w:r>
        <w:t>a</w:t>
      </w:r>
      <w:r w:rsidRPr="009525EE">
        <w:t xml:space="preserve">ttorney or </w:t>
      </w:r>
      <w:r>
        <w:t>c</w:t>
      </w:r>
      <w:r w:rsidRPr="009525EE">
        <w:t xml:space="preserve">ounty </w:t>
      </w:r>
      <w:r>
        <w:t>c</w:t>
      </w:r>
      <w:r w:rsidRPr="009525EE">
        <w:t xml:space="preserve">ounsel prior to filing the lawsuit. If the optional </w:t>
      </w:r>
      <w:r w:rsidRPr="009525EE">
        <w:rPr>
          <w:u w:val="double"/>
        </w:rPr>
        <w:t>double-underlined</w:t>
      </w:r>
      <w:r w:rsidRPr="009525EE">
        <w:t xml:space="preserve"> language is included, it would also require the Private Enforcer to share a copy of the complaint with the </w:t>
      </w:r>
      <w:r>
        <w:t>c</w:t>
      </w:r>
      <w:r w:rsidRPr="009525EE">
        <w:t xml:space="preserve">ity </w:t>
      </w:r>
      <w:r w:rsidR="00427231">
        <w:t>a</w:t>
      </w:r>
      <w:r w:rsidRPr="009525EE">
        <w:t xml:space="preserve">ttorney or </w:t>
      </w:r>
      <w:r>
        <w:t>c</w:t>
      </w:r>
      <w:r w:rsidRPr="009525EE">
        <w:t xml:space="preserve">ounty </w:t>
      </w:r>
      <w:r>
        <w:t>c</w:t>
      </w:r>
      <w:r w:rsidRPr="009525EE">
        <w:t xml:space="preserve">ounsel. No affirmative action is required by the </w:t>
      </w:r>
      <w:r>
        <w:t>c</w:t>
      </w:r>
      <w:r w:rsidRPr="009525EE">
        <w:t xml:space="preserve">ity </w:t>
      </w:r>
      <w:r>
        <w:t>a</w:t>
      </w:r>
      <w:r w:rsidRPr="009525EE">
        <w:t xml:space="preserve">ttorney or </w:t>
      </w:r>
      <w:r>
        <w:t>c</w:t>
      </w:r>
      <w:r w:rsidRPr="009525EE">
        <w:t xml:space="preserve">ounty </w:t>
      </w:r>
      <w:r>
        <w:t>c</w:t>
      </w:r>
      <w:r w:rsidRPr="009525EE">
        <w:t>ounsel upon receipt of any of these documents; responding is optional.</w:t>
      </w:r>
    </w:p>
    <w:p w14:paraId="0DFB5A7E" w14:textId="77777777" w:rsidR="00615A6D" w:rsidRDefault="00615A6D" w:rsidP="006A5CDB">
      <w:pPr>
        <w:pStyle w:val="commentsbox"/>
        <w:ind w:left="1530"/>
      </w:pPr>
    </w:p>
    <w:p w14:paraId="7ECB3AF5" w14:textId="77777777" w:rsidR="00615A6D" w:rsidRDefault="00615A6D" w:rsidP="006A5CDB">
      <w:pPr>
        <w:pStyle w:val="commentsbox"/>
        <w:ind w:left="1530"/>
      </w:pPr>
      <w:r w:rsidRPr="009525EE">
        <w:t xml:space="preserve">The last part of this subsection requires the Private Enforcer to submit a copy of the final settlement or judgment to the </w:t>
      </w:r>
      <w:r>
        <w:t>c</w:t>
      </w:r>
      <w:r w:rsidRPr="009525EE">
        <w:t xml:space="preserve">ity </w:t>
      </w:r>
      <w:r>
        <w:t>a</w:t>
      </w:r>
      <w:r w:rsidRPr="009525EE">
        <w:t xml:space="preserve">ttorney or </w:t>
      </w:r>
      <w:r>
        <w:t>c</w:t>
      </w:r>
      <w:r w:rsidRPr="009525EE">
        <w:t xml:space="preserve">ounty </w:t>
      </w:r>
      <w:r>
        <w:t>c</w:t>
      </w:r>
      <w:r w:rsidRPr="009525EE">
        <w:t xml:space="preserve">ounsel. The </w:t>
      </w:r>
      <w:r>
        <w:t>c</w:t>
      </w:r>
      <w:r w:rsidRPr="009525EE">
        <w:t xml:space="preserve">ity </w:t>
      </w:r>
      <w:r>
        <w:t>a</w:t>
      </w:r>
      <w:r w:rsidRPr="009525EE">
        <w:t xml:space="preserve">ttorney or </w:t>
      </w:r>
      <w:r>
        <w:t>c</w:t>
      </w:r>
      <w:r w:rsidRPr="009525EE">
        <w:t xml:space="preserve">ounty </w:t>
      </w:r>
      <w:r>
        <w:t>c</w:t>
      </w:r>
      <w:r w:rsidRPr="009525EE">
        <w:t xml:space="preserve">ounsel then has the opportunity to review and evaluate settlement agreements (but not court-issued judgments) to assess whether such agreements are reasonably designed to address the violation of the law. This is designed to avoid potentially collusive or otherwise abusive settlement agreements (“sweetheart deals”). Finally, the </w:t>
      </w:r>
      <w:r>
        <w:t>c</w:t>
      </w:r>
      <w:r w:rsidRPr="009525EE">
        <w:t xml:space="preserve">ity </w:t>
      </w:r>
      <w:r>
        <w:t>a</w:t>
      </w:r>
      <w:r w:rsidRPr="009525EE">
        <w:t xml:space="preserve">ttorney or </w:t>
      </w:r>
      <w:r>
        <w:t>c</w:t>
      </w:r>
      <w:r w:rsidRPr="009525EE">
        <w:t xml:space="preserve">ounty </w:t>
      </w:r>
      <w:r>
        <w:t>c</w:t>
      </w:r>
      <w:r w:rsidRPr="009525EE">
        <w:t>ounsel also has the authority to set aside a court judgment if the Private Enforcer fails to comply with the requisite notice requirements.</w:t>
      </w:r>
      <w:r w:rsidRPr="009525EE">
        <w:rPr>
          <w:caps/>
        </w:rPr>
        <w:t xml:space="preserve"> </w:t>
      </w:r>
    </w:p>
    <w:p w14:paraId="55A1C921" w14:textId="77777777" w:rsidR="00615A6D" w:rsidRPr="009525EE" w:rsidRDefault="00615A6D" w:rsidP="00615A6D">
      <w:pPr>
        <w:pStyle w:val="LevelA"/>
        <w:widowControl/>
        <w:ind w:left="0" w:firstLine="0"/>
        <w:rPr>
          <w:u w:val="single"/>
        </w:rPr>
      </w:pPr>
    </w:p>
    <w:p w14:paraId="3AADE835" w14:textId="77777777" w:rsidR="00615A6D" w:rsidRPr="009525EE" w:rsidRDefault="00615A6D" w:rsidP="00615A6D">
      <w:pPr>
        <w:pStyle w:val="bullets-abc"/>
        <w:widowControl/>
        <w:ind w:hanging="454"/>
      </w:pPr>
      <w:r w:rsidRPr="009525EE">
        <w:t xml:space="preserve">[ </w:t>
      </w:r>
      <w:r w:rsidRPr="00607DE8">
        <w:t>(</w:t>
      </w:r>
      <w:r>
        <w:t>j</w:t>
      </w:r>
      <w:r w:rsidRPr="00607DE8">
        <w:t xml:space="preserve">) </w:t>
      </w:r>
      <w:r w:rsidRPr="009525EE">
        <w:rPr>
          <w:u w:val="single"/>
        </w:rPr>
        <w:t>Except as otherwise provided, enforcement of this [ article / </w:t>
      </w:r>
      <w:proofErr w:type="gramStart"/>
      <w:r w:rsidRPr="009525EE">
        <w:rPr>
          <w:u w:val="single"/>
        </w:rPr>
        <w:t>chapter ]</w:t>
      </w:r>
      <w:proofErr w:type="gramEnd"/>
      <w:r w:rsidRPr="009525EE">
        <w:rPr>
          <w:u w:val="single"/>
        </w:rPr>
        <w:t xml:space="preserve"> is at the sole discretion of the [ City / County ]. Nothing in this [ article / </w:t>
      </w:r>
      <w:proofErr w:type="gramStart"/>
      <w:r w:rsidRPr="009525EE">
        <w:rPr>
          <w:u w:val="single"/>
        </w:rPr>
        <w:t>chapter ]</w:t>
      </w:r>
      <w:proofErr w:type="gramEnd"/>
      <w:r w:rsidRPr="009525EE">
        <w:rPr>
          <w:u w:val="single"/>
        </w:rPr>
        <w:t xml:space="preserve"> shall create a right of action in any Person against the [ City / County ] or its agents to compel public enforcement of this [ article / chapter ] against private parties.</w:t>
      </w:r>
      <w:r w:rsidRPr="009525EE">
        <w:t xml:space="preserve"> ]</w:t>
      </w:r>
    </w:p>
    <w:p w14:paraId="3CB1FE57" w14:textId="77777777" w:rsidR="00615A6D" w:rsidRPr="009525EE" w:rsidRDefault="00615A6D" w:rsidP="00615A6D">
      <w:pPr>
        <w:pStyle w:val="LevelA"/>
        <w:widowControl/>
      </w:pPr>
    </w:p>
    <w:p w14:paraId="5A75AF01" w14:textId="7050057C" w:rsidR="00791782" w:rsidRPr="00B64F2D" w:rsidRDefault="00615A6D" w:rsidP="001A7EB0">
      <w:pPr>
        <w:pStyle w:val="commentsbox"/>
        <w:ind w:left="720"/>
      </w:pPr>
      <w:r w:rsidRPr="009525EE">
        <w:rPr>
          <w:b/>
          <w:caps/>
        </w:rPr>
        <w:t>comment</w:t>
      </w:r>
      <w:r w:rsidRPr="009525EE">
        <w:rPr>
          <w:b/>
          <w:smallCaps/>
        </w:rPr>
        <w:t>:</w:t>
      </w:r>
      <w:r w:rsidRPr="009525EE">
        <w:t xml:space="preserve"> This is an optional provision, which makes clear that a </w:t>
      </w:r>
      <w:r>
        <w:t>c</w:t>
      </w:r>
      <w:r w:rsidRPr="009525EE">
        <w:t xml:space="preserve">ity or </w:t>
      </w:r>
      <w:r>
        <w:t>c</w:t>
      </w:r>
      <w:r w:rsidRPr="009525EE">
        <w:t>ounty cannot be liable to any Person for failure to enforce the restrictions in this ordinance.</w:t>
      </w:r>
    </w:p>
    <w:p w14:paraId="6FC792E6" w14:textId="77777777" w:rsidR="00791782" w:rsidRDefault="00791782" w:rsidP="00791782">
      <w:pPr>
        <w:pStyle w:val="BasicParagraph"/>
        <w:widowControl/>
        <w:rPr>
          <w:b/>
        </w:rPr>
      </w:pPr>
    </w:p>
    <w:p w14:paraId="565B8414" w14:textId="77777777" w:rsidR="00615A6D" w:rsidRDefault="00615A6D" w:rsidP="00615A6D">
      <w:pPr>
        <w:pStyle w:val="bullets-abc"/>
        <w:ind w:left="360"/>
        <w:rPr>
          <w:b/>
        </w:rPr>
      </w:pPr>
      <w:r>
        <w:rPr>
          <w:b/>
        </w:rPr>
        <w:t>Sec. [ ____ (*7</w:t>
      </w:r>
      <w:proofErr w:type="gramStart"/>
      <w:r w:rsidRPr="00D14738">
        <w:rPr>
          <w:b/>
        </w:rPr>
        <w:t>) ]</w:t>
      </w:r>
      <w:proofErr w:type="gramEnd"/>
      <w:r w:rsidRPr="00D14738">
        <w:rPr>
          <w:b/>
        </w:rPr>
        <w:t xml:space="preserve">. </w:t>
      </w:r>
      <w:r>
        <w:rPr>
          <w:b/>
        </w:rPr>
        <w:t>OTHER LAWS</w:t>
      </w:r>
      <w:r w:rsidRPr="00D14738">
        <w:rPr>
          <w:b/>
        </w:rPr>
        <w:t xml:space="preserve">. </w:t>
      </w:r>
    </w:p>
    <w:p w14:paraId="0FE6DD4B" w14:textId="77777777" w:rsidR="00615A6D" w:rsidRDefault="00615A6D" w:rsidP="00615A6D">
      <w:pPr>
        <w:pStyle w:val="BasicParagraph"/>
        <w:widowControl/>
        <w:rPr>
          <w:b/>
        </w:rPr>
      </w:pPr>
    </w:p>
    <w:p w14:paraId="26C43A8C" w14:textId="77777777" w:rsidR="00615A6D" w:rsidRDefault="00615A6D" w:rsidP="006E390F">
      <w:pPr>
        <w:pStyle w:val="BasicParagraph"/>
        <w:numPr>
          <w:ilvl w:val="0"/>
          <w:numId w:val="25"/>
        </w:numPr>
      </w:pPr>
      <w:r w:rsidRPr="0052048D">
        <w:t xml:space="preserve">It is not the intention of this </w:t>
      </w:r>
      <w:r w:rsidRPr="009525EE">
        <w:t>[ </w:t>
      </w:r>
      <w:r w:rsidRPr="009525EE">
        <w:rPr>
          <w:u w:val="single"/>
        </w:rPr>
        <w:t>article</w:t>
      </w:r>
      <w:r w:rsidRPr="009525EE">
        <w:t xml:space="preserve"> / </w:t>
      </w:r>
      <w:proofErr w:type="gramStart"/>
      <w:r w:rsidRPr="009525EE">
        <w:rPr>
          <w:u w:val="double"/>
        </w:rPr>
        <w:t>chapter</w:t>
      </w:r>
      <w:r w:rsidRPr="009525EE">
        <w:t> ]</w:t>
      </w:r>
      <w:proofErr w:type="gramEnd"/>
      <w:r w:rsidRPr="009525EE">
        <w:t xml:space="preserve"> </w:t>
      </w:r>
      <w:r w:rsidRPr="0052048D">
        <w:t xml:space="preserve">to regulate </w:t>
      </w:r>
      <w:r>
        <w:t>any conduct</w:t>
      </w:r>
      <w:r w:rsidRPr="0052048D">
        <w:t xml:space="preserve"> where the regulation of such conduct has been preempted by the State of California.</w:t>
      </w:r>
    </w:p>
    <w:p w14:paraId="5106DE75" w14:textId="77777777" w:rsidR="00901DFD" w:rsidRDefault="00901DFD" w:rsidP="006E390F">
      <w:pPr>
        <w:pStyle w:val="BasicParagraph"/>
        <w:numPr>
          <w:ilvl w:val="0"/>
          <w:numId w:val="25"/>
        </w:numPr>
      </w:pPr>
      <w:r w:rsidRPr="00901DFD">
        <w:t>Notwithstanding any provision to the contrary, nothing in this ordinance shall be interpreted to restrict or otherwise regulate the use of a drug, device, or combination product authorized for sale by the United States Food and Drug Administration, as those terms are defined in the Federal Food, Drug, and Cosmetic Act.</w:t>
      </w:r>
    </w:p>
    <w:p w14:paraId="0F9100EE" w14:textId="77777777" w:rsidR="00615A6D" w:rsidRDefault="00615A6D" w:rsidP="00615A6D">
      <w:pPr>
        <w:pStyle w:val="BasicParagraph"/>
        <w:widowControl/>
      </w:pPr>
    </w:p>
    <w:p w14:paraId="48DD5672" w14:textId="77777777" w:rsidR="00615A6D" w:rsidRDefault="00615A6D" w:rsidP="006A5CDB">
      <w:pPr>
        <w:pStyle w:val="commentsbox"/>
      </w:pPr>
      <w:r w:rsidRPr="009525EE">
        <w:rPr>
          <w:b/>
          <w:caps/>
        </w:rPr>
        <w:t>comment</w:t>
      </w:r>
      <w:r w:rsidRPr="009525EE">
        <w:rPr>
          <w:b/>
          <w:smallCaps/>
        </w:rPr>
        <w:t>:</w:t>
      </w:r>
      <w:r w:rsidRPr="009525EE">
        <w:t xml:space="preserve"> </w:t>
      </w:r>
      <w:r>
        <w:t xml:space="preserve">This section clarifies that the local jurisdiction does not intend to regulate activity if the regulation of such activity is preempted by state law. </w:t>
      </w:r>
      <w:r w:rsidRPr="009525EE">
        <w:t>Labor Code section 6404.5</w:t>
      </w:r>
      <w:r>
        <w:t xml:space="preserve"> preempts local </w:t>
      </w:r>
      <w:r>
        <w:lastRenderedPageBreak/>
        <w:t xml:space="preserve">governments from adopting smoking prohibitions in areas that are required to be </w:t>
      </w:r>
      <w:proofErr w:type="spellStart"/>
      <w:r>
        <w:t>smokefree</w:t>
      </w:r>
      <w:proofErr w:type="spellEnd"/>
      <w:r>
        <w:t xml:space="preserve"> by the state law. Local jurisdictions, however, are free to enact prohibitions that are stricter or more comprehensive than state law. For example, local jurisdictions may designate as </w:t>
      </w:r>
      <w:proofErr w:type="spellStart"/>
      <w:r>
        <w:t>smokefree</w:t>
      </w:r>
      <w:proofErr w:type="spellEnd"/>
      <w:r>
        <w:t xml:space="preserve"> areas that are not covered by the state </w:t>
      </w:r>
      <w:proofErr w:type="spellStart"/>
      <w:r>
        <w:t>smokefree</w:t>
      </w:r>
      <w:proofErr w:type="spellEnd"/>
      <w:r>
        <w:t xml:space="preserve"> workplace law, such as outdoor workplaces. Additionally, local jurisdictions may prohibit the use of </w:t>
      </w:r>
      <w:r w:rsidRPr="00566A70">
        <w:rPr>
          <w:i/>
        </w:rPr>
        <w:t>all</w:t>
      </w:r>
      <w:r>
        <w:t xml:space="preserve"> tobacco products, including </w:t>
      </w:r>
      <w:r w:rsidR="00BC7CA6">
        <w:t>e</w:t>
      </w:r>
      <w:r>
        <w:t xml:space="preserve">lectronic </w:t>
      </w:r>
      <w:r w:rsidR="00BC7CA6">
        <w:t>s</w:t>
      </w:r>
      <w:r>
        <w:t xml:space="preserve">moking </w:t>
      </w:r>
      <w:r w:rsidR="00BC7CA6">
        <w:t>d</w:t>
      </w:r>
      <w:r>
        <w:t xml:space="preserve">evices and smokeless </w:t>
      </w:r>
      <w:r w:rsidRPr="00D42E0D">
        <w:t xml:space="preserve">tobacco </w:t>
      </w:r>
      <w:r>
        <w:t xml:space="preserve">products, </w:t>
      </w:r>
      <w:r w:rsidRPr="00566A70">
        <w:t>anywhere</w:t>
      </w:r>
      <w:r>
        <w:t xml:space="preserve"> </w:t>
      </w:r>
      <w:r w:rsidRPr="00566A70">
        <w:t>in the jurisdiction,</w:t>
      </w:r>
      <w:r w:rsidRPr="00D42E0D">
        <w:t xml:space="preserve"> even in areas where </w:t>
      </w:r>
      <w:r w:rsidRPr="00566A70">
        <w:t>conventional smoking</w:t>
      </w:r>
      <w:r>
        <w:t xml:space="preserve"> is prohibited by state law. </w:t>
      </w:r>
      <w:r>
        <w:br/>
      </w:r>
      <w:r>
        <w:br/>
        <w:t xml:space="preserve">Together with state law, a local jurisdiction can create a more comprehensive </w:t>
      </w:r>
      <w:proofErr w:type="spellStart"/>
      <w:r>
        <w:t>smokefree</w:t>
      </w:r>
      <w:proofErr w:type="spellEnd"/>
      <w:r>
        <w:t xml:space="preserve"> (or tobacco-free) community. This section (and comment) simply addresses the issue of whether a local jurisdiction will enforce </w:t>
      </w:r>
      <w:r w:rsidRPr="00371B07">
        <w:rPr>
          <w:i/>
        </w:rPr>
        <w:t>state</w:t>
      </w:r>
      <w:r>
        <w:t xml:space="preserve"> or </w:t>
      </w:r>
      <w:r w:rsidRPr="00371B07">
        <w:rPr>
          <w:i/>
        </w:rPr>
        <w:t>local</w:t>
      </w:r>
      <w:r>
        <w:t xml:space="preserve"> law.</w:t>
      </w:r>
    </w:p>
    <w:p w14:paraId="6E4A1ECA" w14:textId="77777777" w:rsidR="00615A6D" w:rsidRPr="00B64F2D" w:rsidRDefault="00615A6D" w:rsidP="00615A6D">
      <w:pPr>
        <w:pStyle w:val="BasicParagraph"/>
        <w:rPr>
          <w:lang w:bidi="ar-SA"/>
        </w:rPr>
      </w:pPr>
    </w:p>
    <w:p w14:paraId="2C8C213F" w14:textId="77777777" w:rsidR="00615A6D" w:rsidRDefault="00615A6D" w:rsidP="00615A6D">
      <w:pPr>
        <w:pStyle w:val="BasicParagraph"/>
        <w:widowControl/>
      </w:pPr>
      <w:r w:rsidRPr="009525EE">
        <w:rPr>
          <w:b/>
        </w:rPr>
        <w:t>SECTION I</w:t>
      </w:r>
      <w:r w:rsidR="005457D6">
        <w:rPr>
          <w:b/>
        </w:rPr>
        <w:t>I</w:t>
      </w:r>
      <w:r w:rsidRPr="009525EE">
        <w:rPr>
          <w:b/>
        </w:rPr>
        <w:t>I. STATUTORY CONSTRUCTION &amp; SEVERABILITY</w:t>
      </w:r>
      <w:r w:rsidR="00427231">
        <w:rPr>
          <w:b/>
        </w:rPr>
        <w:t>.</w:t>
      </w:r>
    </w:p>
    <w:p w14:paraId="16E43D17" w14:textId="77777777" w:rsidR="00615A6D" w:rsidRDefault="00615A6D" w:rsidP="00615A6D">
      <w:pPr>
        <w:pStyle w:val="BasicParagraph"/>
        <w:widowControl/>
      </w:pPr>
    </w:p>
    <w:p w14:paraId="4D084E9B" w14:textId="77777777" w:rsidR="00615A6D" w:rsidRDefault="00615A6D" w:rsidP="00B05B50">
      <w:pPr>
        <w:pStyle w:val="BasicParagraph"/>
      </w:pPr>
      <w:r w:rsidRPr="009525EE">
        <w:t>It is the intent of the [ </w:t>
      </w:r>
      <w:r w:rsidRPr="009525EE">
        <w:rPr>
          <w:u w:val="single"/>
        </w:rPr>
        <w:t>City Council</w:t>
      </w:r>
      <w:r w:rsidRPr="009525EE">
        <w:t xml:space="preserve"> / </w:t>
      </w:r>
      <w:r w:rsidRPr="009525EE">
        <w:rPr>
          <w:u w:val="double"/>
        </w:rPr>
        <w:t xml:space="preserve">Board of </w:t>
      </w:r>
      <w:proofErr w:type="gramStart"/>
      <w:r w:rsidRPr="009525EE">
        <w:rPr>
          <w:u w:val="double"/>
        </w:rPr>
        <w:t>Supervisors</w:t>
      </w:r>
      <w:r w:rsidRPr="009525EE">
        <w:t> ]</w:t>
      </w:r>
      <w:proofErr w:type="gramEnd"/>
      <w:r w:rsidRPr="009525EE">
        <w:t xml:space="preserve"> of the [ </w:t>
      </w:r>
      <w:r w:rsidRPr="009525EE">
        <w:rPr>
          <w:u w:val="single"/>
        </w:rPr>
        <w:t>City</w:t>
      </w:r>
      <w:r w:rsidRPr="009525EE">
        <w:t xml:space="preserve"> / </w:t>
      </w:r>
      <w:r w:rsidRPr="009525EE">
        <w:rPr>
          <w:u w:val="double"/>
        </w:rPr>
        <w:t>County</w:t>
      </w:r>
      <w:r w:rsidRPr="009525EE">
        <w:t> ] of [ ____ ] to supplement applicable state and federal law and not to duplicate or contradict such law and this ordinance shall be construed consistently with that intention. If any section, subsection, subdivision, paragraph, sentence, clause</w:t>
      </w:r>
      <w:r>
        <w:t>,</w:t>
      </w:r>
      <w:r w:rsidRPr="009525EE">
        <w:t xml:space="preserve"> or phrase of this ordinance, or its application to any </w:t>
      </w:r>
      <w:r>
        <w:t>P</w:t>
      </w:r>
      <w:r w:rsidRPr="009525EE">
        <w:t>erson or circumstance, is for any reason held to be invalid or unenforceable, such invalidity or unenforceability shall not affect the validity or enforceability of the remaining sections, subsections, subdivisions, paragraphs, sentences, clauses</w:t>
      </w:r>
      <w:r>
        <w:t>,</w:t>
      </w:r>
      <w:r w:rsidRPr="009525EE">
        <w:t xml:space="preserve"> or phrases of this ordinance, or its application to any other </w:t>
      </w:r>
      <w:r>
        <w:t>P</w:t>
      </w:r>
      <w:r w:rsidRPr="009525EE">
        <w:t>erson or circumstance. The [ </w:t>
      </w:r>
      <w:r w:rsidRPr="009525EE">
        <w:rPr>
          <w:u w:val="single"/>
        </w:rPr>
        <w:t>City Council</w:t>
      </w:r>
      <w:r w:rsidRPr="009525EE">
        <w:t xml:space="preserve"> / </w:t>
      </w:r>
      <w:r w:rsidRPr="009525EE">
        <w:rPr>
          <w:u w:val="double"/>
        </w:rPr>
        <w:t xml:space="preserve">Board of </w:t>
      </w:r>
      <w:proofErr w:type="gramStart"/>
      <w:r w:rsidRPr="009525EE">
        <w:rPr>
          <w:u w:val="double"/>
        </w:rPr>
        <w:t>Supervisors</w:t>
      </w:r>
      <w:r w:rsidRPr="009525EE">
        <w:t> ]</w:t>
      </w:r>
      <w:proofErr w:type="gramEnd"/>
      <w:r w:rsidRPr="009525EE">
        <w:t xml:space="preserve"> of the [ </w:t>
      </w:r>
      <w:r w:rsidRPr="009525EE">
        <w:rPr>
          <w:u w:val="single"/>
        </w:rPr>
        <w:t>City</w:t>
      </w:r>
      <w:r w:rsidRPr="009525EE">
        <w:t xml:space="preserve"> / </w:t>
      </w:r>
      <w:r w:rsidRPr="009525EE">
        <w:rPr>
          <w:u w:val="double"/>
        </w:rPr>
        <w:t>County</w:t>
      </w:r>
      <w:r w:rsidRPr="009525EE">
        <w:t> ] of [ ____ ] hereby declares that it would have adopted each section, subsection, subdivision, paragraph, sentence, clause</w:t>
      </w:r>
      <w:r>
        <w:t>,</w:t>
      </w:r>
      <w:r w:rsidRPr="009525EE">
        <w:t xml:space="preserve"> or phrase hereof independently, irrespective of the fact that any one or more other sections, subsec</w:t>
      </w:r>
      <w:r w:rsidRPr="009525EE">
        <w:softHyphen/>
        <w:t>tions, subdivisions, paragraphs, sentences, clauses</w:t>
      </w:r>
      <w:r>
        <w:t>,</w:t>
      </w:r>
      <w:r w:rsidRPr="009525EE">
        <w:t xml:space="preserve"> or phrases hereof be declared invalid or unenforceable. </w:t>
      </w:r>
    </w:p>
    <w:p w14:paraId="52BC7370" w14:textId="77777777" w:rsidR="00615A6D" w:rsidRPr="009525EE" w:rsidRDefault="00615A6D" w:rsidP="00615A6D">
      <w:pPr>
        <w:pStyle w:val="NormalText"/>
        <w:widowControl/>
      </w:pPr>
    </w:p>
    <w:p w14:paraId="22A57571" w14:textId="77777777" w:rsidR="00615A6D" w:rsidRDefault="00615A6D" w:rsidP="006A5CDB">
      <w:pPr>
        <w:pStyle w:val="commentsbox"/>
      </w:pPr>
      <w:r w:rsidRPr="009525EE">
        <w:rPr>
          <w:b/>
          <w:caps/>
        </w:rPr>
        <w:t>comment</w:t>
      </w:r>
      <w:r w:rsidRPr="009525EE">
        <w:rPr>
          <w:b/>
          <w:smallCaps/>
        </w:rPr>
        <w:t xml:space="preserve">: </w:t>
      </w:r>
      <w:r w:rsidRPr="009525EE">
        <w:t>This is standard language.</w:t>
      </w:r>
    </w:p>
    <w:p w14:paraId="40973D27" w14:textId="77777777" w:rsidR="006C2E88" w:rsidRPr="001A7EB0" w:rsidRDefault="00615A6D" w:rsidP="006C2E88">
      <w:pPr>
        <w:pStyle w:val="EndnoteText"/>
        <w:rPr>
          <w:rFonts w:ascii="Arial" w:hAnsi="Arial" w:cs="Arial"/>
          <w:sz w:val="32"/>
        </w:rPr>
      </w:pPr>
      <w:r w:rsidRPr="001A7EB0">
        <w:rPr>
          <w:rFonts w:ascii="Arial" w:hAnsi="Arial" w:cs="Arial"/>
          <w:sz w:val="22"/>
        </w:rPr>
        <w:br w:type="page"/>
      </w:r>
      <w:r w:rsidR="006C2E88" w:rsidRPr="001A7EB0">
        <w:rPr>
          <w:rFonts w:ascii="Arial" w:hAnsi="Arial" w:cs="Arial"/>
          <w:sz w:val="32"/>
        </w:rPr>
        <w:lastRenderedPageBreak/>
        <w:t xml:space="preserve">Appendix A: FINDINGS. </w:t>
      </w:r>
    </w:p>
    <w:p w14:paraId="0511D77D" w14:textId="77777777" w:rsidR="006E390F" w:rsidRDefault="006E390F" w:rsidP="001A7EB0">
      <w:pPr>
        <w:pStyle w:val="BasicParagraph"/>
        <w:spacing w:after="60"/>
        <w:rPr>
          <w:rFonts w:ascii="Arial" w:hAnsi="Arial" w:cs="Arial"/>
          <w:b/>
          <w:sz w:val="20"/>
          <w:szCs w:val="20"/>
          <w:lang w:bidi="ar-SA"/>
        </w:rPr>
      </w:pPr>
    </w:p>
    <w:p w14:paraId="311A8A96" w14:textId="48EF4D13" w:rsidR="006C2E88" w:rsidRPr="00D4779F" w:rsidRDefault="006C2E88" w:rsidP="00390BB7">
      <w:pPr>
        <w:pStyle w:val="EndnoteText"/>
        <w:rPr>
          <w:sz w:val="24"/>
        </w:rPr>
      </w:pPr>
      <w:r w:rsidRPr="00D4779F">
        <w:rPr>
          <w:sz w:val="24"/>
        </w:rPr>
        <w:t xml:space="preserve">WHEREAS, tobacco use causes death and disease and continues to be an urgent public health </w:t>
      </w:r>
      <w:r w:rsidR="00707C00">
        <w:rPr>
          <w:rFonts w:cs="Times New Roman"/>
          <w:sz w:val="24"/>
        </w:rPr>
        <w:t>threat</w:t>
      </w:r>
      <w:r w:rsidRPr="004D3468">
        <w:rPr>
          <w:sz w:val="24"/>
        </w:rPr>
        <w:t>, as evidenced by the following:</w:t>
      </w:r>
    </w:p>
    <w:p w14:paraId="6243591B" w14:textId="77777777" w:rsidR="006C2E88" w:rsidRPr="004D3468" w:rsidRDefault="008C4950" w:rsidP="006C2E88">
      <w:pPr>
        <w:pStyle w:val="EndnoteText"/>
        <w:numPr>
          <w:ilvl w:val="0"/>
          <w:numId w:val="7"/>
        </w:numPr>
        <w:rPr>
          <w:sz w:val="24"/>
        </w:rPr>
      </w:pPr>
      <w:r w:rsidRPr="00CD15B3">
        <w:rPr>
          <w:rFonts w:cs="Times New Roman"/>
          <w:sz w:val="24"/>
        </w:rPr>
        <w:t>The World Health Organization (WHO) estimates that tobacco kills</w:t>
      </w:r>
      <w:r w:rsidR="00FA4C28" w:rsidRPr="00CD15B3">
        <w:rPr>
          <w:rFonts w:cs="Times New Roman"/>
          <w:sz w:val="24"/>
        </w:rPr>
        <w:t xml:space="preserve"> up to half of its users, amounting to</w:t>
      </w:r>
      <w:r w:rsidRPr="00CD15B3">
        <w:rPr>
          <w:rFonts w:cs="Times New Roman"/>
          <w:sz w:val="24"/>
        </w:rPr>
        <w:t xml:space="preserve"> </w:t>
      </w:r>
      <w:r w:rsidR="001335FC" w:rsidRPr="00CD15B3">
        <w:rPr>
          <w:rFonts w:cs="Times New Roman"/>
          <w:sz w:val="24"/>
        </w:rPr>
        <w:t xml:space="preserve">more than 7 million </w:t>
      </w:r>
      <w:r w:rsidR="00CD15B3" w:rsidRPr="00CD15B3">
        <w:rPr>
          <w:rFonts w:cs="Times New Roman"/>
          <w:sz w:val="24"/>
        </w:rPr>
        <w:t>deaths</w:t>
      </w:r>
      <w:r w:rsidR="001335FC" w:rsidRPr="00CD15B3">
        <w:rPr>
          <w:rFonts w:cs="Times New Roman"/>
          <w:sz w:val="24"/>
        </w:rPr>
        <w:t xml:space="preserve"> each year worldwide</w:t>
      </w:r>
      <w:r w:rsidR="00CD15B3" w:rsidRPr="00CD15B3">
        <w:rPr>
          <w:rFonts w:cs="Times New Roman"/>
          <w:sz w:val="24"/>
        </w:rPr>
        <w:t>,</w:t>
      </w:r>
      <w:r w:rsidR="00FD0C47">
        <w:rPr>
          <w:rStyle w:val="EndnoteReference"/>
          <w:rFonts w:cs="Times New Roman"/>
        </w:rPr>
        <w:endnoteReference w:id="2"/>
      </w:r>
      <w:r w:rsidR="00CD15B3" w:rsidRPr="00CD15B3">
        <w:rPr>
          <w:rFonts w:cs="Times New Roman"/>
          <w:sz w:val="24"/>
        </w:rPr>
        <w:t xml:space="preserve"> including</w:t>
      </w:r>
      <w:r w:rsidR="00CD15B3">
        <w:rPr>
          <w:rFonts w:cs="Times New Roman"/>
          <w:sz w:val="24"/>
        </w:rPr>
        <w:t xml:space="preserve"> nearly half a million</w:t>
      </w:r>
      <w:r w:rsidR="006C2E88" w:rsidRPr="004D3468">
        <w:rPr>
          <w:sz w:val="24"/>
        </w:rPr>
        <w:t xml:space="preserve"> people </w:t>
      </w:r>
      <w:r w:rsidR="00CD15B3">
        <w:rPr>
          <w:rFonts w:cs="Times New Roman"/>
          <w:sz w:val="24"/>
        </w:rPr>
        <w:t>who</w:t>
      </w:r>
      <w:r w:rsidR="006C2E88" w:rsidRPr="00CD15B3">
        <w:rPr>
          <w:rFonts w:cs="Times New Roman"/>
          <w:sz w:val="24"/>
        </w:rPr>
        <w:t xml:space="preserve"> </w:t>
      </w:r>
      <w:r w:rsidR="006C2E88" w:rsidRPr="004D3468">
        <w:rPr>
          <w:sz w:val="24"/>
        </w:rPr>
        <w:t xml:space="preserve">die prematurely </w:t>
      </w:r>
      <w:r w:rsidR="00CD15B3">
        <w:rPr>
          <w:rFonts w:cs="Times New Roman"/>
          <w:sz w:val="24"/>
        </w:rPr>
        <w:t>from smoking</w:t>
      </w:r>
      <w:r w:rsidR="006C2E88" w:rsidRPr="00CD15B3">
        <w:rPr>
          <w:rFonts w:cs="Times New Roman"/>
          <w:sz w:val="24"/>
        </w:rPr>
        <w:t xml:space="preserve"> </w:t>
      </w:r>
      <w:r w:rsidR="006C2E88" w:rsidRPr="004D3468">
        <w:rPr>
          <w:sz w:val="24"/>
        </w:rPr>
        <w:t xml:space="preserve">in the United States </w:t>
      </w:r>
      <w:r w:rsidR="00CD15B3">
        <w:rPr>
          <w:rFonts w:cs="Times New Roman"/>
          <w:sz w:val="24"/>
        </w:rPr>
        <w:t>alone</w:t>
      </w:r>
      <w:r w:rsidR="006C2E88" w:rsidRPr="00D4779F">
        <w:rPr>
          <w:sz w:val="24"/>
        </w:rPr>
        <w:t>;</w:t>
      </w:r>
      <w:r w:rsidR="00FD0C47">
        <w:rPr>
          <w:rStyle w:val="EndnoteReference"/>
        </w:rPr>
        <w:endnoteReference w:id="3"/>
      </w:r>
      <w:r w:rsidR="00683870" w:rsidRPr="006E390F">
        <w:rPr>
          <w:sz w:val="24"/>
        </w:rPr>
        <w:fldChar w:fldCharType="begin" w:fldLock="1"/>
      </w:r>
      <w:r w:rsidR="006C2E88" w:rsidRPr="005457D6">
        <w:rPr>
          <w:sz w:val="24"/>
        </w:rPr>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Executive Summary", "type" : "report" }, "uris" : [ "http://www.mendeley.com/documents/?uuid=c735f68b-173e-4d84-b371-b0fee318b5cb" ] } ], "mendeley" : { "formattedCitation" : "&lt;sup&gt;1&lt;/sup&gt;", "plainTextFormattedCitation" : "1", "previouslyFormattedCitation" : "&lt;sup&gt;1&lt;/sup&gt;" }, "properties" : { "noteIndex" : 0 }, "schema" : "https://github.com/citation-style-language/schema/raw/master/csl-citation.json" }</w:instrText>
      </w:r>
      <w:r w:rsidR="00683870" w:rsidRPr="006E390F">
        <w:rPr>
          <w:sz w:val="24"/>
        </w:rPr>
        <w:fldChar w:fldCharType="end"/>
      </w:r>
    </w:p>
    <w:p w14:paraId="4CBE5EFD" w14:textId="77777777" w:rsidR="006C2E88" w:rsidRPr="004D3468" w:rsidRDefault="006C2E88" w:rsidP="006C2E88">
      <w:pPr>
        <w:pStyle w:val="EndnoteText"/>
        <w:numPr>
          <w:ilvl w:val="0"/>
          <w:numId w:val="7"/>
        </w:numPr>
        <w:rPr>
          <w:i/>
          <w:sz w:val="24"/>
        </w:rPr>
      </w:pPr>
      <w:r w:rsidRPr="00D4779F">
        <w:rPr>
          <w:sz w:val="24"/>
        </w:rPr>
        <w:t xml:space="preserve">Tobacco use </w:t>
      </w:r>
      <w:r w:rsidRPr="0077469D">
        <w:rPr>
          <w:rFonts w:cs="Times New Roman"/>
          <w:sz w:val="24"/>
        </w:rPr>
        <w:t>cause</w:t>
      </w:r>
      <w:r w:rsidR="00B207EF">
        <w:rPr>
          <w:rFonts w:cs="Times New Roman"/>
          <w:sz w:val="24"/>
        </w:rPr>
        <w:t>s</w:t>
      </w:r>
      <w:r w:rsidRPr="004D3468">
        <w:rPr>
          <w:sz w:val="24"/>
        </w:rPr>
        <w:t xml:space="preserve"> disease in nearly all organ systems and is responsible for 87 percent of lung cancer deaths, </w:t>
      </w:r>
      <w:r w:rsidRPr="001C7DC2">
        <w:rPr>
          <w:sz w:val="24"/>
        </w:rPr>
        <w:t>32 percent of coronary heart disease deaths</w:t>
      </w:r>
      <w:r w:rsidR="00900CE0">
        <w:rPr>
          <w:rFonts w:cs="Times New Roman"/>
          <w:sz w:val="24"/>
        </w:rPr>
        <w:t>, and 79 percent of all chronic obstructive pulmonary disease cases in the United States</w:t>
      </w:r>
      <w:r w:rsidRPr="004D3468">
        <w:rPr>
          <w:sz w:val="24"/>
        </w:rPr>
        <w:t>;</w:t>
      </w:r>
      <w:r w:rsidR="00FD0C47">
        <w:rPr>
          <w:rStyle w:val="EndnoteReference"/>
        </w:rPr>
        <w:endnoteReference w:id="4"/>
      </w:r>
      <w:r w:rsidR="00683870" w:rsidRPr="006E390F">
        <w:rPr>
          <w:sz w:val="24"/>
        </w:rPr>
        <w:fldChar w:fldCharType="begin" w:fldLock="1"/>
      </w:r>
      <w:r w:rsidRPr="005457D6">
        <w:rPr>
          <w:sz w:val="24"/>
        </w:rPr>
        <w:instrText>ADDIN CSL_CITATION { "citationItems" : [ { "id" : "ITEM-1", "itemData" : { "URL" : "http://www.surgeongeneral.gov/library/reports/50-years-of-progress/fact-sheet.html", "accessed" : { "date-parts" : [ [ "2015", "6", "2" ] ] }, "author" : [ { "dropping-particle" : "", "family" : "U.S. Surgeon General", "given" : "", "non-dropping-particle" : "", "parse-names" : false, "suffix" : "" } ], "container-title" : "2014", "id" : "ITEM-1", "issued" : { "date-parts" : [ [ "0" ] ] }, "title" : "Factsheet: The Health Consequences of Smoking\u201450 Years of Progress: A Report of the Surgeon General", "type" : "webpage" }, "uris" : [ "http://www.mendeley.com/documents/?uuid=be58a8db-ee57-4124-b8db-e466a75d29d9" ] } ], "mendeley" : { "formattedCitation" : "&lt;sup&gt;2&lt;/sup&gt;", "plainTextFormattedCitation" : "2", "previouslyFormattedCitation" : "&lt;sup&gt;2&lt;/sup&gt;" }, "properties" : { "noteIndex" : 0 }, "schema" : "https://github.com/citation-style-language/schema/raw/master/csl-citation.json" }</w:instrText>
      </w:r>
      <w:r w:rsidR="00683870" w:rsidRPr="006E390F">
        <w:rPr>
          <w:sz w:val="24"/>
        </w:rPr>
        <w:fldChar w:fldCharType="end"/>
      </w:r>
      <w:r w:rsidRPr="006E390F">
        <w:rPr>
          <w:sz w:val="24"/>
        </w:rPr>
        <w:t xml:space="preserve"> </w:t>
      </w:r>
      <w:r w:rsidRPr="005457D6">
        <w:rPr>
          <w:rFonts w:cs="Times New Roman"/>
          <w:sz w:val="24"/>
        </w:rPr>
        <w:t>and</w:t>
      </w:r>
    </w:p>
    <w:p w14:paraId="3E4EE541" w14:textId="65E3D444" w:rsidR="001C1019" w:rsidRDefault="00B207EF" w:rsidP="00DE2DFF">
      <w:pPr>
        <w:pStyle w:val="EndnoteText"/>
        <w:numPr>
          <w:ilvl w:val="0"/>
          <w:numId w:val="7"/>
        </w:numPr>
        <w:rPr>
          <w:rFonts w:cs="Times New Roman"/>
          <w:i/>
          <w:sz w:val="24"/>
        </w:rPr>
      </w:pPr>
      <w:r>
        <w:rPr>
          <w:rFonts w:cs="Times New Roman"/>
          <w:sz w:val="24"/>
        </w:rPr>
        <w:t>The economic damage attributable to smoking and exposure to secondhand smoke in the United States has climbed to almost $300 billion annually</w:t>
      </w:r>
      <w:r w:rsidR="00114EC2">
        <w:rPr>
          <w:rFonts w:cs="Times New Roman"/>
          <w:sz w:val="24"/>
        </w:rPr>
        <w:t>,</w:t>
      </w:r>
      <w:r w:rsidR="00FD0C47">
        <w:rPr>
          <w:rStyle w:val="EndnoteReference"/>
          <w:rFonts w:cs="Times New Roman"/>
        </w:rPr>
        <w:endnoteReference w:id="5"/>
      </w:r>
      <w:r w:rsidR="00114EC2">
        <w:rPr>
          <w:rFonts w:cs="Times New Roman"/>
          <w:sz w:val="24"/>
        </w:rPr>
        <w:t xml:space="preserve"> </w:t>
      </w:r>
    </w:p>
    <w:p w14:paraId="73BDC42E" w14:textId="08EE04B7" w:rsidR="001C1019" w:rsidRPr="001C1019" w:rsidRDefault="001C1019" w:rsidP="001C1019">
      <w:pPr>
        <w:pStyle w:val="EndnoteText"/>
        <w:numPr>
          <w:ilvl w:val="0"/>
          <w:numId w:val="7"/>
        </w:numPr>
        <w:rPr>
          <w:rFonts w:cs="Times New Roman"/>
          <w:i/>
          <w:sz w:val="24"/>
        </w:rPr>
      </w:pPr>
      <w:r>
        <w:rPr>
          <w:rFonts w:cs="Times New Roman"/>
          <w:sz w:val="24"/>
        </w:rPr>
        <w:t xml:space="preserve">Despite </w:t>
      </w:r>
      <w:r w:rsidR="00DB65AF">
        <w:rPr>
          <w:rFonts w:cs="Times New Roman"/>
          <w:sz w:val="24"/>
        </w:rPr>
        <w:t xml:space="preserve">significant </w:t>
      </w:r>
      <w:r>
        <w:rPr>
          <w:rFonts w:cs="Times New Roman"/>
          <w:sz w:val="24"/>
        </w:rPr>
        <w:t>progress, tobacco use remains the leading cause of preventable death and disease in the United States,</w:t>
      </w:r>
      <w:r w:rsidR="00FD0C47">
        <w:rPr>
          <w:rStyle w:val="EndnoteReference"/>
          <w:rFonts w:cs="Times New Roman"/>
        </w:rPr>
        <w:endnoteReference w:id="6"/>
      </w:r>
      <w:r>
        <w:rPr>
          <w:rFonts w:cs="Times New Roman"/>
          <w:sz w:val="24"/>
        </w:rPr>
        <w:t xml:space="preserve"> </w:t>
      </w:r>
      <w:r w:rsidR="006C2E88" w:rsidRPr="00DE2DFF">
        <w:rPr>
          <w:rFonts w:cs="Times New Roman"/>
          <w:sz w:val="24"/>
        </w:rPr>
        <w:t>and</w:t>
      </w:r>
    </w:p>
    <w:p w14:paraId="7E46853D" w14:textId="320FFBF2" w:rsidR="00737EEF" w:rsidRDefault="001C1019" w:rsidP="00737EEF">
      <w:pPr>
        <w:pStyle w:val="EndnoteText"/>
        <w:numPr>
          <w:ilvl w:val="0"/>
          <w:numId w:val="7"/>
        </w:numPr>
        <w:rPr>
          <w:rFonts w:cs="Times New Roman"/>
          <w:i/>
          <w:sz w:val="24"/>
        </w:rPr>
      </w:pPr>
      <w:r w:rsidRPr="001C1019">
        <w:rPr>
          <w:rFonts w:cs="Times New Roman"/>
          <w:b/>
          <w:sz w:val="24"/>
        </w:rPr>
        <w:t>[ insert local tobacco toll data if available ].</w:t>
      </w:r>
    </w:p>
    <w:p w14:paraId="2A4150CD" w14:textId="77777777" w:rsidR="00737EEF" w:rsidRPr="00737EEF" w:rsidRDefault="00737EEF" w:rsidP="00737EEF">
      <w:pPr>
        <w:pStyle w:val="EndnoteText"/>
        <w:ind w:left="900" w:firstLine="0"/>
        <w:rPr>
          <w:rFonts w:cs="Times New Roman"/>
          <w:i/>
          <w:sz w:val="24"/>
        </w:rPr>
      </w:pPr>
    </w:p>
    <w:p w14:paraId="3AD391F0" w14:textId="77777777" w:rsidR="00737EEF" w:rsidRDefault="00737EEF" w:rsidP="00737EEF">
      <w:pPr>
        <w:pStyle w:val="bullets"/>
        <w:numPr>
          <w:ilvl w:val="0"/>
          <w:numId w:val="0"/>
        </w:numPr>
        <w:rPr>
          <w:sz w:val="22"/>
          <w:szCs w:val="22"/>
        </w:rPr>
      </w:pPr>
      <w:r w:rsidRPr="00943B9C">
        <w:rPr>
          <w:rFonts w:cs="Times New Roman"/>
          <w:bCs/>
        </w:rPr>
        <w:t>WHEREAS</w:t>
      </w:r>
      <w:r w:rsidRPr="00ED4374">
        <w:rPr>
          <w:rFonts w:cs="Times New Roman"/>
          <w:bCs/>
        </w:rPr>
        <w:t>,</w:t>
      </w:r>
      <w:r w:rsidRPr="008A1423">
        <w:rPr>
          <w:rFonts w:cs="Times New Roman"/>
          <w:b/>
          <w:bCs/>
        </w:rPr>
        <w:t xml:space="preserve"> </w:t>
      </w:r>
      <w:r w:rsidRPr="00BE75BC">
        <w:rPr>
          <w:rFonts w:cs="Times New Roman"/>
        </w:rPr>
        <w:t>tobacco use is the number one cause of preventable death in California</w:t>
      </w:r>
      <w:r w:rsidRPr="008A1423">
        <w:rPr>
          <w:vertAlign w:val="superscript"/>
        </w:rPr>
        <w:endnoteReference w:id="7"/>
      </w:r>
      <w:r w:rsidRPr="008A1423">
        <w:rPr>
          <w:rFonts w:cs="Times New Roman"/>
        </w:rPr>
        <w:t xml:space="preserve"> and </w:t>
      </w:r>
      <w:r w:rsidRPr="00BE75BC">
        <w:rPr>
          <w:rFonts w:cs="Times New Roman"/>
        </w:rPr>
        <w:tab/>
        <w:t>continues to be an urgent public health issue, as evidenced by the following:</w:t>
      </w:r>
    </w:p>
    <w:p w14:paraId="61927F26" w14:textId="77777777" w:rsidR="00737EEF" w:rsidRDefault="00737EEF" w:rsidP="00737EEF">
      <w:pPr>
        <w:pStyle w:val="bullets"/>
        <w:numPr>
          <w:ilvl w:val="0"/>
          <w:numId w:val="27"/>
        </w:numPr>
        <w:rPr>
          <w:sz w:val="22"/>
          <w:szCs w:val="22"/>
        </w:rPr>
      </w:pPr>
      <w:r w:rsidRPr="008A1423">
        <w:rPr>
          <w:rFonts w:cs="Times New Roman"/>
        </w:rPr>
        <w:t>40,000 California adults die from smoking annually;</w:t>
      </w:r>
      <w:bookmarkStart w:id="2" w:name="_Ref518375878"/>
      <w:r w:rsidRPr="008A1423">
        <w:rPr>
          <w:rFonts w:eastAsia="Calibri"/>
          <w:vertAlign w:val="superscript"/>
        </w:rPr>
        <w:endnoteReference w:id="8"/>
      </w:r>
      <w:bookmarkEnd w:id="2"/>
    </w:p>
    <w:p w14:paraId="4C24C246" w14:textId="7D35DF6E" w:rsidR="00737EEF" w:rsidRPr="00943B9C" w:rsidRDefault="00737EEF" w:rsidP="00737EEF">
      <w:pPr>
        <w:pStyle w:val="bullets"/>
        <w:numPr>
          <w:ilvl w:val="0"/>
          <w:numId w:val="27"/>
        </w:numPr>
        <w:rPr>
          <w:sz w:val="22"/>
          <w:szCs w:val="22"/>
        </w:rPr>
      </w:pPr>
      <w:r w:rsidRPr="008A1423">
        <w:rPr>
          <w:rFonts w:cs="Times New Roman"/>
        </w:rPr>
        <w:t xml:space="preserve">Smoking costs California </w:t>
      </w:r>
      <w:r w:rsidRPr="00BE75BC">
        <w:rPr>
          <w:rFonts w:cs="Times New Roman"/>
        </w:rPr>
        <w:t>$13.</w:t>
      </w:r>
      <w:r>
        <w:rPr>
          <w:rFonts w:cs="Times New Roman"/>
        </w:rPr>
        <w:t>3</w:t>
      </w:r>
      <w:r w:rsidRPr="00BE75BC">
        <w:rPr>
          <w:rFonts w:cs="Times New Roman"/>
        </w:rPr>
        <w:t xml:space="preserve"> billion in direct health care expenses, $3.</w:t>
      </w:r>
      <w:r>
        <w:rPr>
          <w:rFonts w:cs="Times New Roman"/>
        </w:rPr>
        <w:t>6</w:t>
      </w:r>
      <w:r w:rsidRPr="00BE75BC">
        <w:rPr>
          <w:rFonts w:cs="Times New Roman"/>
        </w:rPr>
        <w:t xml:space="preserve"> billion in Medicaid costs caused by smoking, and $10.</w:t>
      </w:r>
      <w:r>
        <w:rPr>
          <w:rFonts w:cs="Times New Roman"/>
        </w:rPr>
        <w:t>4</w:t>
      </w:r>
      <w:r w:rsidRPr="00BE75BC">
        <w:rPr>
          <w:rFonts w:cs="Times New Roman"/>
        </w:rPr>
        <w:t xml:space="preserve"> billion in smoking-caused productivity losses;</w:t>
      </w:r>
      <w:r>
        <w:rPr>
          <w:rStyle w:val="EndnoteReference"/>
          <w:rFonts w:eastAsia="Calibri"/>
        </w:rPr>
        <w:endnoteReference w:id="9"/>
      </w:r>
    </w:p>
    <w:p w14:paraId="393DDFBB" w14:textId="77777777" w:rsidR="00737EEF" w:rsidRPr="00943B9C" w:rsidRDefault="00737EEF" w:rsidP="00737EEF">
      <w:pPr>
        <w:pStyle w:val="bullets"/>
        <w:numPr>
          <w:ilvl w:val="0"/>
          <w:numId w:val="27"/>
        </w:numPr>
        <w:rPr>
          <w:sz w:val="22"/>
          <w:szCs w:val="22"/>
        </w:rPr>
      </w:pPr>
      <w:r w:rsidRPr="008A1423">
        <w:rPr>
          <w:rFonts w:cs="Times New Roman"/>
        </w:rPr>
        <w:t>More than 25% of all adult cancer deaths in California are attributable to smoking;</w:t>
      </w:r>
      <w:r w:rsidRPr="008A1423">
        <w:rPr>
          <w:rFonts w:eastAsia="Calibri"/>
          <w:vertAlign w:val="superscript"/>
        </w:rPr>
        <w:endnoteReference w:id="10"/>
      </w:r>
    </w:p>
    <w:p w14:paraId="15BCDCC8" w14:textId="77777777" w:rsidR="00737EEF" w:rsidRPr="00943B9C" w:rsidRDefault="00737EEF" w:rsidP="00737EEF">
      <w:pPr>
        <w:pStyle w:val="bullets"/>
        <w:numPr>
          <w:ilvl w:val="0"/>
          <w:numId w:val="27"/>
        </w:numPr>
        <w:rPr>
          <w:b/>
        </w:rPr>
      </w:pPr>
      <w:r w:rsidRPr="008A1423">
        <w:rPr>
          <w:rFonts w:cs="Times New Roman"/>
          <w:b/>
        </w:rPr>
        <w:t xml:space="preserve"> [ insert local tobacco toll data if </w:t>
      </w:r>
      <w:proofErr w:type="gramStart"/>
      <w:r w:rsidRPr="008A1423">
        <w:rPr>
          <w:rFonts w:cs="Times New Roman"/>
          <w:b/>
        </w:rPr>
        <w:t>available ]</w:t>
      </w:r>
      <w:proofErr w:type="gramEnd"/>
    </w:p>
    <w:p w14:paraId="17B30043" w14:textId="77777777" w:rsidR="006C2E88" w:rsidRPr="00567579" w:rsidRDefault="006C2E88" w:rsidP="006C2E88">
      <w:pPr>
        <w:pStyle w:val="EndnoteText"/>
        <w:rPr>
          <w:sz w:val="24"/>
        </w:rPr>
      </w:pPr>
    </w:p>
    <w:p w14:paraId="491DCA2E" w14:textId="77777777" w:rsidR="001C1019" w:rsidRPr="00943B9C" w:rsidRDefault="001C1019" w:rsidP="001A7EB0">
      <w:pPr>
        <w:pStyle w:val="bullets"/>
        <w:numPr>
          <w:ilvl w:val="0"/>
          <w:numId w:val="0"/>
        </w:numPr>
        <w:spacing w:after="60" w:line="276" w:lineRule="auto"/>
        <w:rPr>
          <w:rFonts w:cs="Times New Roman"/>
          <w:sz w:val="22"/>
          <w:szCs w:val="22"/>
        </w:rPr>
      </w:pPr>
      <w:r w:rsidRPr="009022BC">
        <w:rPr>
          <w:rFonts w:cs="Times New Roman"/>
        </w:rPr>
        <w:t>WHEREAS</w:t>
      </w:r>
      <w:r w:rsidRPr="00ED4374">
        <w:rPr>
          <w:rFonts w:cs="Times New Roman"/>
        </w:rPr>
        <w:t>,</w:t>
      </w:r>
      <w:r w:rsidRPr="00943B9C">
        <w:rPr>
          <w:rFonts w:cs="Times New Roman"/>
          <w:b/>
        </w:rPr>
        <w:t xml:space="preserve"> </w:t>
      </w:r>
      <w:r w:rsidRPr="008A1423">
        <w:rPr>
          <w:rFonts w:cs="Times New Roman"/>
        </w:rPr>
        <w:t>significant disparities in tobacco use exist in California</w:t>
      </w:r>
      <w:r w:rsidR="001347C1">
        <w:rPr>
          <w:rFonts w:cs="Times New Roman"/>
        </w:rPr>
        <w:t>,</w:t>
      </w:r>
      <w:r w:rsidRPr="008A1423">
        <w:rPr>
          <w:rFonts w:cs="Times New Roman"/>
        </w:rPr>
        <w:t xml:space="preserve"> which create barriers to health equity</w:t>
      </w:r>
      <w:r>
        <w:rPr>
          <w:rFonts w:cs="Times New Roman"/>
        </w:rPr>
        <w:t>,</w:t>
      </w:r>
      <w:r w:rsidR="00FD0C47">
        <w:rPr>
          <w:rStyle w:val="EndnoteReference"/>
          <w:rFonts w:cs="Times New Roman"/>
        </w:rPr>
        <w:endnoteReference w:id="11"/>
      </w:r>
      <w:r w:rsidRPr="00BE75BC">
        <w:rPr>
          <w:rFonts w:cs="Times New Roman"/>
        </w:rPr>
        <w:t xml:space="preserve"> as evidenced by the following:</w:t>
      </w:r>
    </w:p>
    <w:p w14:paraId="16E21743" w14:textId="6847E344" w:rsidR="001C1019" w:rsidRPr="00C46D4E" w:rsidRDefault="001C1019" w:rsidP="001C1019">
      <w:pPr>
        <w:pStyle w:val="bullets"/>
        <w:numPr>
          <w:ilvl w:val="0"/>
          <w:numId w:val="24"/>
        </w:numPr>
        <w:textAlignment w:val="auto"/>
        <w:rPr>
          <w:rFonts w:cs="Times New Roman"/>
        </w:rPr>
      </w:pPr>
      <w:r w:rsidRPr="00C46D4E">
        <w:rPr>
          <w:rFonts w:cs="Times New Roman"/>
        </w:rPr>
        <w:t>African American (20</w:t>
      </w:r>
      <w:r w:rsidR="000409E1">
        <w:rPr>
          <w:rFonts w:cs="Times New Roman"/>
        </w:rPr>
        <w:t xml:space="preserve"> percent</w:t>
      </w:r>
      <w:r w:rsidRPr="00C46D4E">
        <w:rPr>
          <w:rFonts w:cs="Times New Roman"/>
        </w:rPr>
        <w:t>), Asian (15.6</w:t>
      </w:r>
      <w:r w:rsidR="000409E1">
        <w:rPr>
          <w:rFonts w:cs="Times New Roman"/>
        </w:rPr>
        <w:t xml:space="preserve"> percent</w:t>
      </w:r>
      <w:r w:rsidRPr="00C46D4E">
        <w:rPr>
          <w:rFonts w:cs="Times New Roman"/>
        </w:rPr>
        <w:t>), Hispanic (15</w:t>
      </w:r>
      <w:r w:rsidR="000409E1">
        <w:rPr>
          <w:rFonts w:cs="Times New Roman"/>
        </w:rPr>
        <w:t xml:space="preserve"> percent</w:t>
      </w:r>
      <w:r w:rsidRPr="00C46D4E">
        <w:rPr>
          <w:rFonts w:cs="Times New Roman"/>
        </w:rPr>
        <w:t>)</w:t>
      </w:r>
      <w:r>
        <w:rPr>
          <w:rFonts w:cs="Times New Roman"/>
        </w:rPr>
        <w:t>,</w:t>
      </w:r>
      <w:r w:rsidRPr="00C46D4E">
        <w:rPr>
          <w:rFonts w:cs="Times New Roman"/>
        </w:rPr>
        <w:t xml:space="preserve"> and American Indian/Alaska Native (36.2</w:t>
      </w:r>
      <w:r w:rsidR="000409E1">
        <w:rPr>
          <w:rFonts w:cs="Times New Roman"/>
        </w:rPr>
        <w:t xml:space="preserve"> percent</w:t>
      </w:r>
      <w:r w:rsidRPr="00C46D4E">
        <w:rPr>
          <w:rFonts w:cs="Times New Roman"/>
        </w:rPr>
        <w:t xml:space="preserve">) males all report a higher smoking prevalence than </w:t>
      </w:r>
      <w:r w:rsidR="00427231">
        <w:rPr>
          <w:rFonts w:cs="Times New Roman"/>
        </w:rPr>
        <w:t>w</w:t>
      </w:r>
      <w:r w:rsidRPr="00C46D4E">
        <w:rPr>
          <w:rFonts w:cs="Times New Roman"/>
        </w:rPr>
        <w:t xml:space="preserve">hite, </w:t>
      </w:r>
      <w:r w:rsidR="00427231">
        <w:rPr>
          <w:rFonts w:cs="Times New Roman"/>
        </w:rPr>
        <w:t>n</w:t>
      </w:r>
      <w:r w:rsidRPr="00C46D4E">
        <w:rPr>
          <w:rFonts w:cs="Times New Roman"/>
        </w:rPr>
        <w:t>on-Hispanic males (14.8</w:t>
      </w:r>
      <w:r w:rsidR="000409E1">
        <w:rPr>
          <w:rFonts w:cs="Times New Roman"/>
        </w:rPr>
        <w:t xml:space="preserve"> percent</w:t>
      </w:r>
      <w:r w:rsidRPr="00C46D4E">
        <w:rPr>
          <w:rFonts w:cs="Times New Roman"/>
        </w:rPr>
        <w:t>);</w:t>
      </w:r>
      <w:r w:rsidR="00FD0C47">
        <w:rPr>
          <w:rStyle w:val="EndnoteReference"/>
          <w:rFonts w:cs="Times New Roman"/>
        </w:rPr>
        <w:endnoteReference w:id="12"/>
      </w:r>
    </w:p>
    <w:p w14:paraId="7AA322ED" w14:textId="77777777" w:rsidR="001C1019" w:rsidRPr="00C46D4E" w:rsidRDefault="001C1019" w:rsidP="001C1019">
      <w:pPr>
        <w:pStyle w:val="bullets"/>
        <w:numPr>
          <w:ilvl w:val="0"/>
          <w:numId w:val="24"/>
        </w:numPr>
        <w:textAlignment w:val="auto"/>
        <w:rPr>
          <w:rFonts w:cs="Times New Roman"/>
        </w:rPr>
      </w:pPr>
      <w:r w:rsidRPr="001C3899">
        <w:rPr>
          <w:rFonts w:cs="Times New Roman"/>
        </w:rPr>
        <w:t>More than half of low socioeconomic status American Indian/Alaska Native Californians smoke, the highest smoking prevalence among all populations</w:t>
      </w:r>
      <w:r w:rsidRPr="00C46D4E">
        <w:rPr>
          <w:rFonts w:cs="Times New Roman"/>
        </w:rPr>
        <w:t>;</w:t>
      </w:r>
      <w:r w:rsidR="00FD0C47">
        <w:rPr>
          <w:rStyle w:val="EndnoteReference"/>
          <w:rFonts w:cs="Times New Roman"/>
        </w:rPr>
        <w:endnoteReference w:id="13"/>
      </w:r>
      <w:r w:rsidRPr="00C46D4E">
        <w:rPr>
          <w:rFonts w:cs="Times New Roman"/>
        </w:rPr>
        <w:t xml:space="preserve"> </w:t>
      </w:r>
    </w:p>
    <w:p w14:paraId="5F7FEA23" w14:textId="5B1248BF" w:rsidR="001C1019" w:rsidRPr="008A1423" w:rsidRDefault="003E141C" w:rsidP="001C1019">
      <w:pPr>
        <w:pStyle w:val="bullets"/>
        <w:numPr>
          <w:ilvl w:val="0"/>
          <w:numId w:val="24"/>
        </w:numPr>
        <w:textAlignment w:val="auto"/>
        <w:rPr>
          <w:rFonts w:cs="Times New Roman"/>
        </w:rPr>
      </w:pPr>
      <w:r>
        <w:rPr>
          <w:rFonts w:cs="Times New Roman"/>
        </w:rPr>
        <w:t>S</w:t>
      </w:r>
      <w:r w:rsidR="001C1019" w:rsidRPr="00BE75BC">
        <w:rPr>
          <w:rFonts w:cs="Times New Roman"/>
        </w:rPr>
        <w:t xml:space="preserve">moking prevalence increased among </w:t>
      </w:r>
      <w:r>
        <w:rPr>
          <w:rFonts w:cs="Times New Roman"/>
        </w:rPr>
        <w:t>high school</w:t>
      </w:r>
      <w:r w:rsidR="00427231">
        <w:rPr>
          <w:rFonts w:cs="Times New Roman"/>
        </w:rPr>
        <w:t>–</w:t>
      </w:r>
      <w:r>
        <w:rPr>
          <w:rFonts w:cs="Times New Roman"/>
        </w:rPr>
        <w:t xml:space="preserve">age </w:t>
      </w:r>
      <w:r w:rsidR="001C1019" w:rsidRPr="00BE75BC">
        <w:rPr>
          <w:rFonts w:cs="Times New Roman"/>
        </w:rPr>
        <w:t>African American youth from 2002</w:t>
      </w:r>
      <w:r w:rsidR="001C1019">
        <w:rPr>
          <w:rFonts w:cs="Times New Roman"/>
        </w:rPr>
        <w:t xml:space="preserve"> to </w:t>
      </w:r>
      <w:r w:rsidR="001C1019" w:rsidRPr="00BE75BC">
        <w:rPr>
          <w:rFonts w:cs="Times New Roman"/>
        </w:rPr>
        <w:t>2012</w:t>
      </w:r>
      <w:r>
        <w:rPr>
          <w:rFonts w:cs="Times New Roman"/>
        </w:rPr>
        <w:t xml:space="preserve"> while rates decreased for high school</w:t>
      </w:r>
      <w:r w:rsidR="00427231">
        <w:rPr>
          <w:rFonts w:cs="Times New Roman"/>
        </w:rPr>
        <w:t>–</w:t>
      </w:r>
      <w:r>
        <w:rPr>
          <w:rFonts w:cs="Times New Roman"/>
        </w:rPr>
        <w:t>age youth overall</w:t>
      </w:r>
      <w:r w:rsidR="00737EEF">
        <w:rPr>
          <w:rFonts w:cs="Times New Roman"/>
        </w:rPr>
        <w:t>,</w:t>
      </w:r>
      <w:r>
        <w:rPr>
          <w:rFonts w:cs="Times New Roman"/>
        </w:rPr>
        <w:t xml:space="preserve"> and for all other race/ethnicity group</w:t>
      </w:r>
      <w:r w:rsidR="00737EEF">
        <w:rPr>
          <w:rFonts w:cs="Times New Roman"/>
        </w:rPr>
        <w:t>s</w:t>
      </w:r>
      <w:r w:rsidR="001C1019" w:rsidRPr="00BE75BC">
        <w:rPr>
          <w:rFonts w:cs="Times New Roman"/>
        </w:rPr>
        <w:t>;</w:t>
      </w:r>
      <w:r w:rsidR="00FD0C47">
        <w:rPr>
          <w:rStyle w:val="EndnoteReference"/>
          <w:rFonts w:cs="Times New Roman"/>
        </w:rPr>
        <w:endnoteReference w:id="14"/>
      </w:r>
    </w:p>
    <w:p w14:paraId="49462D49" w14:textId="77777777" w:rsidR="001C1019" w:rsidRDefault="001C1019" w:rsidP="001C1019">
      <w:pPr>
        <w:pStyle w:val="bullets"/>
        <w:numPr>
          <w:ilvl w:val="0"/>
          <w:numId w:val="24"/>
        </w:numPr>
        <w:textAlignment w:val="auto"/>
        <w:rPr>
          <w:rFonts w:cs="Times New Roman"/>
        </w:rPr>
      </w:pPr>
      <w:r w:rsidRPr="00C46D4E">
        <w:rPr>
          <w:rFonts w:cs="Times New Roman"/>
        </w:rPr>
        <w:lastRenderedPageBreak/>
        <w:t xml:space="preserve">Californians with </w:t>
      </w:r>
      <w:r>
        <w:rPr>
          <w:rFonts w:cs="Times New Roman"/>
        </w:rPr>
        <w:t xml:space="preserve">the highest levels of educational attainment and annual household income have the lowest smoking </w:t>
      </w:r>
      <w:r w:rsidR="00AB6D50">
        <w:rPr>
          <w:rFonts w:cs="Times New Roman"/>
        </w:rPr>
        <w:t>rates</w:t>
      </w:r>
      <w:r w:rsidRPr="00C46D4E">
        <w:rPr>
          <w:rFonts w:cs="Times New Roman"/>
        </w:rPr>
        <w:t>;</w:t>
      </w:r>
      <w:r w:rsidR="00FD0C47">
        <w:rPr>
          <w:rStyle w:val="EndnoteReference"/>
          <w:rFonts w:cs="Times New Roman"/>
        </w:rPr>
        <w:endnoteReference w:id="15"/>
      </w:r>
    </w:p>
    <w:p w14:paraId="3296B441" w14:textId="6B857C0F" w:rsidR="00737EEF" w:rsidRPr="008A1423" w:rsidRDefault="00737EEF" w:rsidP="00737EEF">
      <w:pPr>
        <w:pStyle w:val="bullets"/>
        <w:numPr>
          <w:ilvl w:val="0"/>
          <w:numId w:val="24"/>
        </w:numPr>
        <w:textAlignment w:val="auto"/>
        <w:rPr>
          <w:rFonts w:cs="Times New Roman"/>
        </w:rPr>
      </w:pPr>
      <w:r w:rsidRPr="00BE75BC">
        <w:rPr>
          <w:rFonts w:cs="Times New Roman"/>
        </w:rPr>
        <w:t xml:space="preserve">Those who identify as bisexual, compared </w:t>
      </w:r>
      <w:r>
        <w:rPr>
          <w:rFonts w:cs="Times New Roman"/>
        </w:rPr>
        <w:t>with</w:t>
      </w:r>
      <w:r w:rsidRPr="00BE75BC">
        <w:rPr>
          <w:rFonts w:cs="Times New Roman"/>
        </w:rPr>
        <w:t xml:space="preserve"> heterosexual, gay/lesbian/homosexual, not sexual, celibate, or other, smoke at rates disproportional to their </w:t>
      </w:r>
      <w:r w:rsidR="00154C56">
        <w:rPr>
          <w:rFonts w:cs="Times New Roman"/>
        </w:rPr>
        <w:t>representation</w:t>
      </w:r>
      <w:r>
        <w:rPr>
          <w:rFonts w:cs="Times New Roman"/>
        </w:rPr>
        <w:t xml:space="preserve"> </w:t>
      </w:r>
      <w:r w:rsidRPr="00BE75BC">
        <w:rPr>
          <w:rFonts w:cs="Times New Roman"/>
        </w:rPr>
        <w:t>in California;</w:t>
      </w:r>
      <w:r w:rsidRPr="008A1423">
        <w:rPr>
          <w:rStyle w:val="EndnoteReference"/>
          <w:rFonts w:cs="Times New Roman"/>
        </w:rPr>
        <w:endnoteReference w:id="16"/>
      </w:r>
    </w:p>
    <w:p w14:paraId="6959B437" w14:textId="2FCB92C3" w:rsidR="00737EEF" w:rsidRPr="00BE75BC" w:rsidRDefault="00737EEF" w:rsidP="00737EEF">
      <w:pPr>
        <w:pStyle w:val="bullets"/>
        <w:numPr>
          <w:ilvl w:val="0"/>
          <w:numId w:val="24"/>
        </w:numPr>
        <w:textAlignment w:val="auto"/>
        <w:rPr>
          <w:rFonts w:cs="Times New Roman"/>
        </w:rPr>
      </w:pPr>
      <w:r w:rsidRPr="00BE75BC">
        <w:rPr>
          <w:rFonts w:cs="Times New Roman"/>
        </w:rPr>
        <w:t xml:space="preserve">Those who rent their homes, compared </w:t>
      </w:r>
      <w:r>
        <w:rPr>
          <w:rFonts w:cs="Times New Roman"/>
        </w:rPr>
        <w:t>with</w:t>
      </w:r>
      <w:r w:rsidRPr="00BE75BC">
        <w:rPr>
          <w:rFonts w:cs="Times New Roman"/>
        </w:rPr>
        <w:t xml:space="preserve"> those who own their homes or have other arrangements, smoke at rates disproportional to their </w:t>
      </w:r>
      <w:r w:rsidR="00154C56">
        <w:rPr>
          <w:rFonts w:cs="Times New Roman"/>
        </w:rPr>
        <w:t>representation</w:t>
      </w:r>
      <w:r w:rsidRPr="00BE75BC">
        <w:rPr>
          <w:rFonts w:cs="Times New Roman"/>
        </w:rPr>
        <w:t xml:space="preserve"> in California;</w:t>
      </w:r>
      <w:r>
        <w:rPr>
          <w:rStyle w:val="EndnoteReference"/>
          <w:rFonts w:cs="Times New Roman"/>
        </w:rPr>
        <w:endnoteReference w:id="17"/>
      </w:r>
    </w:p>
    <w:p w14:paraId="4CDB0311" w14:textId="338367F7" w:rsidR="001C1019" w:rsidRPr="00154C56" w:rsidRDefault="00154C56" w:rsidP="001C1019">
      <w:pPr>
        <w:pStyle w:val="bullets"/>
        <w:numPr>
          <w:ilvl w:val="0"/>
          <w:numId w:val="24"/>
        </w:numPr>
        <w:textAlignment w:val="auto"/>
        <w:rPr>
          <w:rFonts w:cs="Times New Roman"/>
        </w:rPr>
      </w:pPr>
      <w:r>
        <w:rPr>
          <w:rFonts w:cs="Times New Roman"/>
        </w:rPr>
        <w:t>A 2014 report noted that those</w:t>
      </w:r>
      <w:r w:rsidRPr="00154C56">
        <w:rPr>
          <w:rFonts w:cs="Times New Roman"/>
        </w:rPr>
        <w:t xml:space="preserve"> </w:t>
      </w:r>
      <w:r w:rsidR="001C1019" w:rsidRPr="00154C56">
        <w:rPr>
          <w:rFonts w:cs="Times New Roman"/>
        </w:rPr>
        <w:t xml:space="preserve">who </w:t>
      </w:r>
      <w:r>
        <w:rPr>
          <w:rFonts w:cs="Times New Roman"/>
        </w:rPr>
        <w:t xml:space="preserve">reported they likely </w:t>
      </w:r>
      <w:r w:rsidR="001C1019" w:rsidRPr="00154C56">
        <w:rPr>
          <w:rFonts w:cs="Times New Roman"/>
        </w:rPr>
        <w:t xml:space="preserve">experienced psychological distress in the </w:t>
      </w:r>
      <w:r>
        <w:rPr>
          <w:rFonts w:cs="Times New Roman"/>
        </w:rPr>
        <w:t>preceding</w:t>
      </w:r>
      <w:r w:rsidRPr="00154C56">
        <w:rPr>
          <w:rFonts w:cs="Times New Roman"/>
        </w:rPr>
        <w:t xml:space="preserve"> </w:t>
      </w:r>
      <w:r w:rsidR="001C1019" w:rsidRPr="00154C56">
        <w:rPr>
          <w:rFonts w:cs="Times New Roman"/>
        </w:rPr>
        <w:t>year smoke</w:t>
      </w:r>
      <w:r w:rsidR="004E68E5">
        <w:rPr>
          <w:rFonts w:cs="Times New Roman"/>
        </w:rPr>
        <w:t>d</w:t>
      </w:r>
      <w:r w:rsidR="001C1019" w:rsidRPr="00154C56">
        <w:rPr>
          <w:rFonts w:cs="Times New Roman"/>
        </w:rPr>
        <w:t xml:space="preserve"> at</w:t>
      </w:r>
      <w:r w:rsidR="006D1F00" w:rsidRPr="00154C56">
        <w:rPr>
          <w:rFonts w:cs="Times New Roman"/>
        </w:rPr>
        <w:t xml:space="preserve"> </w:t>
      </w:r>
      <w:r w:rsidR="001C1019" w:rsidRPr="00154C56">
        <w:rPr>
          <w:rFonts w:cs="Times New Roman"/>
        </w:rPr>
        <w:t xml:space="preserve">rates </w:t>
      </w:r>
      <w:r w:rsidR="00F24C4F" w:rsidRPr="00154C56">
        <w:rPr>
          <w:rFonts w:cs="Times New Roman"/>
        </w:rPr>
        <w:t xml:space="preserve">disproportional </w:t>
      </w:r>
      <w:r w:rsidR="001C1019" w:rsidRPr="00154C56">
        <w:rPr>
          <w:rFonts w:cs="Times New Roman"/>
        </w:rPr>
        <w:t xml:space="preserve">to their </w:t>
      </w:r>
      <w:r w:rsidR="004E68E5">
        <w:rPr>
          <w:rFonts w:cs="Times New Roman"/>
        </w:rPr>
        <w:t>representation</w:t>
      </w:r>
      <w:r w:rsidR="004E68E5" w:rsidRPr="00154C56">
        <w:rPr>
          <w:rFonts w:cs="Times New Roman"/>
        </w:rPr>
        <w:t xml:space="preserve"> </w:t>
      </w:r>
      <w:r w:rsidR="001C1019" w:rsidRPr="00154C56">
        <w:rPr>
          <w:rFonts w:cs="Times New Roman"/>
        </w:rPr>
        <w:t>in California;</w:t>
      </w:r>
      <w:r w:rsidR="00FD0C47" w:rsidRPr="00154C56">
        <w:rPr>
          <w:rStyle w:val="EndnoteReference"/>
          <w:rFonts w:cs="Times New Roman"/>
        </w:rPr>
        <w:endnoteReference w:id="18"/>
      </w:r>
      <w:r w:rsidR="006D1F00" w:rsidRPr="00154C56">
        <w:rPr>
          <w:rFonts w:cs="Times New Roman"/>
        </w:rPr>
        <w:t xml:space="preserve"> and</w:t>
      </w:r>
    </w:p>
    <w:p w14:paraId="091170E1" w14:textId="77777777" w:rsidR="001C1019" w:rsidRPr="006D1F00" w:rsidRDefault="001C1019" w:rsidP="006D1F00">
      <w:pPr>
        <w:pStyle w:val="bullets"/>
        <w:numPr>
          <w:ilvl w:val="0"/>
          <w:numId w:val="24"/>
        </w:numPr>
        <w:textAlignment w:val="auto"/>
        <w:rPr>
          <w:rFonts w:cs="Times New Roman"/>
        </w:rPr>
      </w:pPr>
      <w:r w:rsidRPr="006D1F00">
        <w:rPr>
          <w:rFonts w:cs="Times New Roman"/>
          <w:b/>
        </w:rPr>
        <w:t xml:space="preserve">[ insert local </w:t>
      </w:r>
      <w:r w:rsidR="006D1F00">
        <w:rPr>
          <w:rFonts w:cs="Times New Roman"/>
          <w:b/>
        </w:rPr>
        <w:t xml:space="preserve">disparities </w:t>
      </w:r>
      <w:r w:rsidRPr="006D1F00">
        <w:rPr>
          <w:rFonts w:cs="Times New Roman"/>
          <w:b/>
        </w:rPr>
        <w:t xml:space="preserve">data if </w:t>
      </w:r>
      <w:proofErr w:type="gramStart"/>
      <w:r w:rsidRPr="006D1F00">
        <w:rPr>
          <w:rFonts w:cs="Times New Roman"/>
          <w:b/>
        </w:rPr>
        <w:t>available ]</w:t>
      </w:r>
      <w:proofErr w:type="gramEnd"/>
      <w:r w:rsidR="006D1F00" w:rsidRPr="001A7EB0">
        <w:rPr>
          <w:rFonts w:cs="Times New Roman"/>
          <w:b/>
        </w:rPr>
        <w:t>.</w:t>
      </w:r>
    </w:p>
    <w:p w14:paraId="7D242913" w14:textId="77777777" w:rsidR="001C1019" w:rsidRPr="0077469D" w:rsidRDefault="001C1019" w:rsidP="006C2E88">
      <w:pPr>
        <w:pStyle w:val="EndnoteText"/>
        <w:rPr>
          <w:rFonts w:cs="Times New Roman"/>
          <w:i/>
          <w:sz w:val="24"/>
        </w:rPr>
      </w:pPr>
    </w:p>
    <w:p w14:paraId="51310BE8" w14:textId="552D6FF1" w:rsidR="006C2E88" w:rsidRPr="00D4779F" w:rsidRDefault="006C2E88" w:rsidP="00E57BED">
      <w:pPr>
        <w:pStyle w:val="EndnoteText"/>
        <w:rPr>
          <w:sz w:val="24"/>
        </w:rPr>
      </w:pPr>
      <w:r w:rsidRPr="004D3468">
        <w:rPr>
          <w:sz w:val="24"/>
        </w:rPr>
        <w:t>WHEREAS, secondhand smoke has been repeatedly identified as a health hazard, as evidenced by the following:</w:t>
      </w:r>
    </w:p>
    <w:p w14:paraId="61A29121" w14:textId="7EC11DE4" w:rsidR="006C2E88" w:rsidRPr="006E390F" w:rsidRDefault="006C2E88" w:rsidP="006C2E88">
      <w:pPr>
        <w:pStyle w:val="EndnoteText"/>
        <w:numPr>
          <w:ilvl w:val="0"/>
          <w:numId w:val="7"/>
        </w:numPr>
        <w:rPr>
          <w:sz w:val="24"/>
        </w:rPr>
      </w:pPr>
      <w:r w:rsidRPr="001C7DC2">
        <w:rPr>
          <w:sz w:val="24"/>
        </w:rPr>
        <w:t xml:space="preserve">The U.S. </w:t>
      </w:r>
      <w:r w:rsidR="00427231">
        <w:rPr>
          <w:sz w:val="24"/>
        </w:rPr>
        <w:t>s</w:t>
      </w:r>
      <w:r w:rsidRPr="001C7DC2">
        <w:rPr>
          <w:sz w:val="24"/>
        </w:rPr>
        <w:t xml:space="preserve">urgeon </w:t>
      </w:r>
      <w:r w:rsidR="00427231">
        <w:rPr>
          <w:sz w:val="24"/>
        </w:rPr>
        <w:t>g</w:t>
      </w:r>
      <w:r w:rsidRPr="001C7DC2">
        <w:rPr>
          <w:sz w:val="24"/>
        </w:rPr>
        <w:t>eneral concluded that there is no risk-free level of exposure to secondhand smoke;</w:t>
      </w:r>
      <w:r w:rsidR="00FD0C47">
        <w:rPr>
          <w:rStyle w:val="EndnoteReference"/>
        </w:rPr>
        <w:endnoteReference w:id="19"/>
      </w:r>
      <w:r w:rsidR="00683870" w:rsidRPr="006E390F">
        <w:rPr>
          <w:sz w:val="24"/>
        </w:rPr>
        <w:fldChar w:fldCharType="begin" w:fldLock="1"/>
      </w:r>
      <w:r w:rsidRPr="005457D6">
        <w:rPr>
          <w:sz w:val="24"/>
        </w:rPr>
        <w:instrText>ADDIN CSL_CITATION { "citationItems" : [ { "id" : "ITEM-1", "itemData" : { "URL" : "http://www.cdc.gov/tobacco/data_statistics/sgr/2006/index.htm", "abstract" : "2006 Surgeon General's Report on the health consequences of involuntary exposure to tobacco smoke.", "accessed" : { "date-parts" : [ [ "2014", "6", "14" ] ] }, "author" : [ { "dropping-particle" : "", "family" : "U.S. Department of Health and Human Services", "given" : "", "non-dropping-particle" : "", "parse-names" : false, "suffix" : "" } ], "id" : "ITEM-1", "issued" : { "date-parts" : [ [ "2006" ] ] }, "language" : "en-us", "title" : "2006 Surgeon General's Report\u2014The Health Consequences of Involuntary Exposure to Tobacco Smoke", "type" : "webpage" }, "uris" : [ "http://www.mendeley.com/documents/?uuid=66893b49-e109-46bc-8398-59822c94acac" ] } ], "mendeley" : { "formattedCitation" : "&lt;sup&gt;3&lt;/sup&gt;", "plainTextFormattedCitation" : "3", "previouslyFormattedCitation" : "&lt;sup&gt;3&lt;/sup&gt;" }, "properties" : { "noteIndex" : 0 }, "schema" : "https://github.com/citation-style-language/schema/raw/master/csl-citation.json" }</w:instrText>
      </w:r>
      <w:r w:rsidR="00683870" w:rsidRPr="006E390F">
        <w:rPr>
          <w:sz w:val="24"/>
        </w:rPr>
        <w:fldChar w:fldCharType="end"/>
      </w:r>
    </w:p>
    <w:p w14:paraId="34A694A0" w14:textId="2FB26CD1" w:rsidR="006C2E88" w:rsidRPr="006E390F" w:rsidRDefault="00737EEF" w:rsidP="00DC3C78">
      <w:pPr>
        <w:pStyle w:val="EndnoteText"/>
        <w:numPr>
          <w:ilvl w:val="0"/>
          <w:numId w:val="7"/>
        </w:numPr>
        <w:spacing w:after="0"/>
        <w:rPr>
          <w:sz w:val="24"/>
        </w:rPr>
      </w:pPr>
      <w:r w:rsidRPr="00737EEF">
        <w:rPr>
          <w:sz w:val="24"/>
        </w:rPr>
        <w:t>The California Air Resources Board categorized secondhand smoke as a toxic air contaminant, along with most toxic automotive and industrial air pollutants, for which there is no safe level of exposure</w:t>
      </w:r>
      <w:r w:rsidR="006C2E88" w:rsidRPr="004D3468">
        <w:rPr>
          <w:sz w:val="24"/>
        </w:rPr>
        <w:t>;</w:t>
      </w:r>
      <w:r w:rsidR="00FD0C47" w:rsidRPr="00DD775C">
        <w:rPr>
          <w:rStyle w:val="EndnoteReference"/>
          <w:szCs w:val="22"/>
        </w:rPr>
        <w:endnoteReference w:id="20"/>
      </w:r>
      <w:r w:rsidR="00683870" w:rsidRPr="00DD67FD">
        <w:rPr>
          <w:sz w:val="22"/>
          <w:szCs w:val="22"/>
          <w:vertAlign w:val="superscript"/>
        </w:rPr>
        <w:t>,</w:t>
      </w:r>
      <w:r w:rsidR="00FD0C47" w:rsidRPr="00DD775C">
        <w:rPr>
          <w:rStyle w:val="EndnoteReference"/>
          <w:szCs w:val="22"/>
        </w:rPr>
        <w:endnoteReference w:id="21"/>
      </w:r>
      <w:r w:rsidR="00683870" w:rsidRPr="006E390F">
        <w:rPr>
          <w:sz w:val="24"/>
        </w:rPr>
        <w:fldChar w:fldCharType="begin" w:fldLock="1"/>
      </w:r>
      <w:r w:rsidR="006C2E88" w:rsidRPr="005457D6">
        <w:rPr>
          <w:sz w:val="24"/>
        </w:rPr>
        <w:instrText>ADDIN CSL_CITATION { "citationItems" : [ { "id" : "ITEM-1", "itemData" : { "author" : [ { "dropping-particle" : "", "family" : "California Environmental Protection Agency Air Resources Board", "given" : "", "non-dropping-particle" : "", "parse-names" : false, "suffix" : "" } ], "id" : "ITEM-1", "issued" : { "date-parts" : [ [ "2006" ] ] }, "title" : "Envrionmental Tobacco Smoke: A Toxic Air Contaminant. California Environmental Protection Agency Air Resources Fact Sheet.", "type" : "report" }, "uris" : [ "http://www.mendeley.com/documents/?uuid=b1a4b7fc-a7c2-45cf-99d9-c207c8a8349c" ] }, { "id" : "ITEM-2", "itemData" : { "URL" : "http://www.arb.ca.gov/newsrel/nr012606.htm", "author" : [ { "dropping-particle" : "", "family" : "California Environmental Protection Agency Air Resource Board", "given" : "", "non-dropping-particle" : "", "parse-names" : false, "suffix" : "" } ], "container-title" : "News Release", "id" : "ITEM-2", "issued" : { "date-parts" : [ [ "2006" ] ] }, "title" : "California Identifies Secondhand Smoke as a \"Toxic Air Contaminant\"", "type" : "webpage" }, "uris" : [ "http://www.mendeley.com/documents/?uuid=7d27747c-e9c3-4385-aa6f-5c768eaac5e6" ] } ], "mendeley" : { "formattedCitation" : "&lt;sup&gt;4,5&lt;/sup&gt;", "plainTextFormattedCitation" : "4,5", "previouslyFormattedCitation" : "&lt;sup&gt;4,5&lt;/sup&gt;" }, "properties" : { "noteIndex" : 0 }, "schema" : "https://github.com/citation-style-language/schema/raw/master/csl-citation.json" }</w:instrText>
      </w:r>
      <w:r w:rsidR="00683870" w:rsidRPr="006E390F">
        <w:rPr>
          <w:sz w:val="24"/>
        </w:rPr>
        <w:fldChar w:fldCharType="end"/>
      </w:r>
    </w:p>
    <w:p w14:paraId="75A09EB4" w14:textId="77777777" w:rsidR="006C2E88" w:rsidRPr="004D3468" w:rsidRDefault="006C2E88" w:rsidP="006C2E88">
      <w:pPr>
        <w:pStyle w:val="EndnoteText"/>
        <w:numPr>
          <w:ilvl w:val="0"/>
          <w:numId w:val="7"/>
        </w:numPr>
        <w:rPr>
          <w:sz w:val="24"/>
        </w:rPr>
      </w:pPr>
      <w:r w:rsidRPr="006E390F">
        <w:rPr>
          <w:sz w:val="24"/>
        </w:rPr>
        <w:t>The California Environmental Protection Agency (EPA) included secondhand smoke on the Proposition 65 list of chemicals known to the state of California to cause cancer, birth defects, and other reproductive harm;</w:t>
      </w:r>
      <w:r w:rsidR="00FD0C47">
        <w:rPr>
          <w:rStyle w:val="EndnoteReference"/>
        </w:rPr>
        <w:endnoteReference w:id="22"/>
      </w:r>
      <w:r w:rsidR="00683870" w:rsidRPr="006E390F">
        <w:rPr>
          <w:sz w:val="24"/>
        </w:rPr>
        <w:fldChar w:fldCharType="begin" w:fldLock="1"/>
      </w:r>
      <w:r w:rsidRPr="005457D6">
        <w:rPr>
          <w:sz w:val="24"/>
        </w:rPr>
        <w:instrText>ADDIN CSL_CITATION { "citationItems" : [ { "id" : "ITEM-1", "itemData" : { "URL" : "http://www.oehha.ca.gov/prop65/prop65_list/files/P65single012315.pdf", "id" : "ITEM-1", "issued" : { "date-parts" : [ [ "2015" ] ] }, "title" : "Chemicals known to the state to cause cancer or reproductive toxicity. State of California Environmental Agency Office of Health Hazard Assessment Safe Drinking Water and Toxic Enforcement Act of 1986.", "type" : "webpage" }, "uris" : [ "http://www.mendeley.com/documents/?uuid=9b75d14b-28ae-4d03-9b5d-111647d28378" ] } ], "mendeley" : { "formattedCitation" : "&lt;sup&gt;6&lt;/sup&gt;", "plainTextFormattedCitation" : "6", "previouslyFormattedCitation" : "&lt;sup&gt;6&lt;/sup&gt;" }, "properties" : { "noteIndex" : 0 }, "schema" : "https://github.com/citation-style-language/schema/raw/master/csl-citation.json" }</w:instrText>
      </w:r>
      <w:r w:rsidR="00683870" w:rsidRPr="006E390F">
        <w:rPr>
          <w:sz w:val="24"/>
        </w:rPr>
        <w:fldChar w:fldCharType="end"/>
      </w:r>
      <w:r w:rsidRPr="004D3468">
        <w:rPr>
          <w:sz w:val="24"/>
        </w:rPr>
        <w:t xml:space="preserve"> and</w:t>
      </w:r>
    </w:p>
    <w:p w14:paraId="2DF564C4" w14:textId="77777777" w:rsidR="00612694" w:rsidRPr="00612694" w:rsidRDefault="00612694" w:rsidP="00612694">
      <w:pPr>
        <w:pStyle w:val="EndnoteText"/>
        <w:numPr>
          <w:ilvl w:val="0"/>
          <w:numId w:val="7"/>
        </w:numPr>
        <w:rPr>
          <w:rFonts w:cs="Times New Roman"/>
          <w:sz w:val="24"/>
        </w:rPr>
      </w:pPr>
      <w:r w:rsidRPr="00AA25FE">
        <w:rPr>
          <w:sz w:val="24"/>
        </w:rPr>
        <w:t xml:space="preserve">The American Society of Heating, Refrigerating, and Air Conditioning Engineers (ASHRAE) </w:t>
      </w:r>
      <w:r>
        <w:rPr>
          <w:sz w:val="24"/>
        </w:rPr>
        <w:t>has concluded that “the only means of effectively eliminating health risk associated with indoor exposure [to secondhand smoke, cannabis smoke, and aerosol from electronic smoking devices] is to ban smoking activity.”</w:t>
      </w:r>
      <w:r w:rsidR="00FD0C47">
        <w:rPr>
          <w:rStyle w:val="EndnoteReference"/>
        </w:rPr>
        <w:endnoteReference w:id="23"/>
      </w:r>
      <w:r w:rsidR="00683870" w:rsidRPr="00DD67FD">
        <w:rPr>
          <w:sz w:val="24"/>
          <w:vertAlign w:val="superscript"/>
        </w:rPr>
        <w:t>,</w:t>
      </w:r>
      <w:r w:rsidR="00FD0C47">
        <w:rPr>
          <w:rStyle w:val="EndnoteReference"/>
        </w:rPr>
        <w:endnoteReference w:id="24"/>
      </w:r>
    </w:p>
    <w:p w14:paraId="3A2772F8" w14:textId="77777777" w:rsidR="008C1BAF" w:rsidRDefault="008C1BAF" w:rsidP="00373060">
      <w:pPr>
        <w:pStyle w:val="EndnoteText"/>
        <w:ind w:left="0" w:firstLine="0"/>
        <w:rPr>
          <w:rFonts w:cs="Times New Roman"/>
          <w:sz w:val="24"/>
        </w:rPr>
      </w:pPr>
    </w:p>
    <w:p w14:paraId="3C80778F" w14:textId="51A4B215" w:rsidR="006C2E88" w:rsidRPr="00D4779F" w:rsidRDefault="006C2E88" w:rsidP="00390BB7">
      <w:pPr>
        <w:pStyle w:val="EndnoteText"/>
        <w:rPr>
          <w:sz w:val="24"/>
        </w:rPr>
      </w:pPr>
      <w:r w:rsidRPr="004D3468">
        <w:rPr>
          <w:sz w:val="24"/>
        </w:rPr>
        <w:t xml:space="preserve">WHEREAS, exposure to secondhand smoke anywhere has negative health impacts, and exposure to secondhand smoke </w:t>
      </w:r>
      <w:r w:rsidR="001E726E">
        <w:rPr>
          <w:rFonts w:cs="Times New Roman"/>
          <w:sz w:val="24"/>
        </w:rPr>
        <w:t xml:space="preserve">can </w:t>
      </w:r>
      <w:r w:rsidRPr="004D3468">
        <w:rPr>
          <w:sz w:val="24"/>
        </w:rPr>
        <w:t>occur</w:t>
      </w:r>
      <w:r w:rsidRPr="00D4779F">
        <w:rPr>
          <w:sz w:val="24"/>
        </w:rPr>
        <w:t xml:space="preserve"> at significant levels outdoors</w:t>
      </w:r>
      <w:r w:rsidRPr="004D3468">
        <w:rPr>
          <w:sz w:val="24"/>
        </w:rPr>
        <w:t>, as evidenced by the following:</w:t>
      </w:r>
    </w:p>
    <w:p w14:paraId="27778E41" w14:textId="77777777" w:rsidR="006C2E88" w:rsidRPr="00D4779F" w:rsidRDefault="006C2E88" w:rsidP="006C2E88">
      <w:pPr>
        <w:pStyle w:val="EndnoteText"/>
        <w:numPr>
          <w:ilvl w:val="0"/>
          <w:numId w:val="7"/>
        </w:numPr>
        <w:rPr>
          <w:sz w:val="24"/>
        </w:rPr>
      </w:pPr>
      <w:r w:rsidRPr="001C7DC2">
        <w:rPr>
          <w:sz w:val="24"/>
        </w:rPr>
        <w:t>Levels of secondhand smoke exposure outdoors can reach levels attained indoors depending on direction and amount of wind</w:t>
      </w:r>
      <w:r w:rsidR="001E726E">
        <w:rPr>
          <w:rFonts w:cs="Times New Roman"/>
          <w:sz w:val="24"/>
        </w:rPr>
        <w:t>,</w:t>
      </w:r>
      <w:r w:rsidRPr="004D3468">
        <w:rPr>
          <w:sz w:val="24"/>
        </w:rPr>
        <w:t xml:space="preserve"> </w:t>
      </w:r>
      <w:r w:rsidRPr="00D4779F">
        <w:rPr>
          <w:sz w:val="24"/>
        </w:rPr>
        <w:t>number and proximity of smokers</w:t>
      </w:r>
      <w:r w:rsidR="001E726E">
        <w:rPr>
          <w:rFonts w:cs="Times New Roman"/>
          <w:sz w:val="24"/>
        </w:rPr>
        <w:t>, and enclsoures like walls or roofs</w:t>
      </w:r>
      <w:r w:rsidRPr="004D3468">
        <w:rPr>
          <w:sz w:val="24"/>
        </w:rPr>
        <w:t>;</w:t>
      </w:r>
      <w:r w:rsidR="00683870" w:rsidRPr="00DD67FD">
        <w:rPr>
          <w:sz w:val="24"/>
        </w:rPr>
        <w:fldChar w:fldCharType="begin" w:fldLock="1"/>
      </w:r>
      <w:r w:rsidRPr="00DD67FD">
        <w:rPr>
          <w:sz w:val="24"/>
        </w:rPr>
        <w:instrText>ADDIN CSL_CITATION { "citationItems" : [ { "id" : "ITEM-1", "itemData" : { "author" : [ { "dropping-particle" : "", "family" : "Klepeis", "given" : "N", "non-dropping-particle" : "", "parse-names" : false, "suffix" : "" }, { "dropping-particle" : "", "family" : "Ott", "given" : "W", "non-dropping-particle" : "", "parse-names" : false, "suffix" : "" }, { "dropping-particle" : "", "family" : "Switzer P", "given" : "", "non-dropping-particle" : "", "parse-names" : false, "suffix" : "" } ], "id" : "ITEM-1", "issued" : { "date-parts" : [ [ "2004" ] ] }, "title" : "Real-Time Monitoring of Outdoor Environmental Tobacco Smoke Concentrations: A Pilot Study", "type" : "report" }, "uris" : [ "http://www.mendeley.com/documents/?uuid=682dc286-9396-4959-af53-88bdaa9c206b" ] }, { "id" : "ITEM-2", "itemData" : { "DOI" : "10.3155/1047-3289.57.5.522", "ISBN" : "1096-2247 (Print)\\r1096-2247 (Linking)", "ISSN" : "1096-2247", "PMID" : "17518219", "abstract" : "The current lack of empirical data on outdoor tobacco smoke (OTS) levels impedes OTS exposure and risk assessments. We sought to measure peak and time-averaged OTS concentrations in common outdoor settings near smokers and to explore the determinants of time-varying OTS levels, including the effects of source proximity and wind. Using five types of real-time airborne particle monitoring devices, we obtained more than 8000 min worth of continuous monitoring data, during which there were measurable OTS levels. Measurement intervals ranged from 2 sec to 1 min for the different instruments. We monitored OTS levels during 15 on-site visits to 10 outdoor public places where active cigar and cigarette smokers were present, including parks, sidewalk caf\u00e9s, and restaurant and pub patios. For three of the visits and during 4 additional days of monitoring outdoors and indoors at a private residence, we controlled smoking activity at precise distances from monitored positions. The overall average OTS respirable particle concentration for the surveys of public places during smoking was approximately 30 microg m(-3). OTS exhibited sharp spikes in particle mass concentration during smoking that sometimes exceeded 1000 microg m(-3) at distances within 0.5 m of the source. Some average concentrations over the duration of a cigarette and within 0.5 m exceeded 200 microg m(-3), with some average downwind levels exceeding 500 microg m(-3). OTS levels in a constant upwind direction from an active cigarette source were nearly zero. OTS levels also approached zero at distances greater than approximately 2 m from a single cigarette. During periods of active smoking, peak and average OTS levels near smokers rivaled indoor tobacco smoke concentrations. However, OTS levels dropped almost instantly after smoking activity ceased. Based on our results, it is possible for OTS to present a nuisance or hazard under certain conditions of wind and smoker proximity.", "author" : [ { "dropping-particle" : "", "family" : "Klepeis", "given" : "Neil E", "non-dropping-particle" : "", "parse-names" : false, "suffix" : "" }, { "dropping-particle" : "", "family" : "Ott", "given" : "Wayne R", "non-dropping-particle" : "", "parse-names" : false, "suffix" : "" }, { "dropping-particle" : "", "family" : "Switzer", "given" : "Paul", "non-dropping-particle" : "", "parse-names" : false, "suffix" : "" } ], "container-title" : "Journal of the Air &amp; Waste Management Association (1995)", "id" : "ITEM-2", "issue" : "August 2013", "issued" : { "date-parts" : [ [ "2007" ] ] }, "page" : "522-534", "title" : "Real-time measurement of outdoor tobacco smoke particles.", "type" : "article-journal", "volume" : "57" }, "uris" : [ "http://www.mendeley.com/documents/?uuid=2dc49f13-de37-4351-b10e-7461bcee766b" ] } ], "mendeley" : { "formattedCitation" : "&lt;sup&gt;7,8&lt;/sup&gt;", "plainTextFormattedCitation" : "7,8", "previouslyFormattedCitation" : "&lt;sup&gt;7,8&lt;/sup&gt;" }, "properties" : { "noteIndex" : 0 }, "schema" : "https://github.com/citation-style-language/schema/raw/master/csl-citation.json" }</w:instrText>
      </w:r>
      <w:r w:rsidR="00683870" w:rsidRPr="00DD67FD">
        <w:rPr>
          <w:sz w:val="24"/>
        </w:rPr>
        <w:fldChar w:fldCharType="end"/>
      </w:r>
      <w:r w:rsidR="00FD0C47" w:rsidRPr="00DD67FD">
        <w:rPr>
          <w:rStyle w:val="EndnoteReference"/>
        </w:rPr>
        <w:endnoteReference w:id="25"/>
      </w:r>
      <w:r w:rsidR="00683870" w:rsidRPr="00DD67FD">
        <w:rPr>
          <w:sz w:val="24"/>
          <w:vertAlign w:val="superscript"/>
        </w:rPr>
        <w:t>,</w:t>
      </w:r>
      <w:r w:rsidR="00FD0C47" w:rsidRPr="00DD67FD">
        <w:rPr>
          <w:rStyle w:val="EndnoteReference"/>
        </w:rPr>
        <w:endnoteReference w:id="26"/>
      </w:r>
      <w:r w:rsidR="00683870" w:rsidRPr="00DD67FD">
        <w:rPr>
          <w:sz w:val="24"/>
          <w:vertAlign w:val="superscript"/>
        </w:rPr>
        <w:t>,</w:t>
      </w:r>
      <w:r w:rsidR="00FD0C47" w:rsidRPr="00DD67FD">
        <w:rPr>
          <w:rStyle w:val="EndnoteReference"/>
        </w:rPr>
        <w:endnoteReference w:id="27"/>
      </w:r>
      <w:r w:rsidR="00683870" w:rsidRPr="00DD67FD">
        <w:rPr>
          <w:sz w:val="24"/>
          <w:vertAlign w:val="superscript"/>
        </w:rPr>
        <w:t>,</w:t>
      </w:r>
      <w:r w:rsidR="00FD0C47" w:rsidRPr="00DD67FD">
        <w:rPr>
          <w:rStyle w:val="EndnoteReference"/>
        </w:rPr>
        <w:endnoteReference w:id="28"/>
      </w:r>
      <w:r w:rsidRPr="004D3468">
        <w:rPr>
          <w:sz w:val="24"/>
        </w:rPr>
        <w:t xml:space="preserve"> </w:t>
      </w:r>
    </w:p>
    <w:p w14:paraId="30991D45" w14:textId="77777777" w:rsidR="006C2E88" w:rsidRDefault="006C2E88" w:rsidP="006C2E88">
      <w:pPr>
        <w:pStyle w:val="EndnoteText"/>
        <w:numPr>
          <w:ilvl w:val="0"/>
          <w:numId w:val="7"/>
        </w:numPr>
        <w:rPr>
          <w:sz w:val="24"/>
        </w:rPr>
      </w:pPr>
      <w:r w:rsidRPr="001C7DC2">
        <w:rPr>
          <w:sz w:val="24"/>
        </w:rPr>
        <w:t>Smoking cigarettes near building entryways can increase air pollution levels by more than two times background levels, with maximum levels reaching the “hazardous” range on the United States EPA’s Air Quality Index;</w:t>
      </w:r>
      <w:r w:rsidR="00FD0C47">
        <w:rPr>
          <w:rStyle w:val="EndnoteReference"/>
        </w:rPr>
        <w:endnoteReference w:id="29"/>
      </w:r>
      <w:r w:rsidRPr="001C7DC2">
        <w:rPr>
          <w:sz w:val="24"/>
        </w:rPr>
        <w:t xml:space="preserve"> and</w:t>
      </w:r>
    </w:p>
    <w:p w14:paraId="31962AED" w14:textId="77777777" w:rsidR="00DD67FD" w:rsidRPr="001C7DC2" w:rsidRDefault="00DD67FD" w:rsidP="00DD67FD">
      <w:pPr>
        <w:pStyle w:val="EndnoteText"/>
        <w:ind w:left="900" w:firstLine="0"/>
        <w:rPr>
          <w:sz w:val="24"/>
        </w:rPr>
      </w:pPr>
    </w:p>
    <w:p w14:paraId="36CA8892" w14:textId="3C47268C" w:rsidR="006C2E88" w:rsidRPr="00DD67FD" w:rsidRDefault="006C2E88" w:rsidP="00DD67FD">
      <w:pPr>
        <w:pStyle w:val="EndnoteText"/>
        <w:numPr>
          <w:ilvl w:val="0"/>
          <w:numId w:val="7"/>
        </w:numPr>
        <w:rPr>
          <w:sz w:val="24"/>
        </w:rPr>
      </w:pPr>
      <w:r w:rsidRPr="001C7DC2">
        <w:rPr>
          <w:sz w:val="24"/>
        </w:rPr>
        <w:lastRenderedPageBreak/>
        <w:t xml:space="preserve">To be completely free from exposure to secondhand smoke in outdoor places, a person may have to move </w:t>
      </w:r>
      <w:r w:rsidR="008B2B4C">
        <w:rPr>
          <w:rFonts w:cs="Times New Roman"/>
          <w:sz w:val="24"/>
        </w:rPr>
        <w:t>20</w:t>
      </w:r>
      <w:r w:rsidR="00427231">
        <w:rPr>
          <w:rFonts w:cs="Times New Roman"/>
          <w:sz w:val="24"/>
        </w:rPr>
        <w:t xml:space="preserve"> to </w:t>
      </w:r>
      <w:r w:rsidR="008B2B4C">
        <w:rPr>
          <w:rFonts w:cs="Times New Roman"/>
          <w:sz w:val="24"/>
        </w:rPr>
        <w:t>2</w:t>
      </w:r>
      <w:r w:rsidR="00E33F91">
        <w:rPr>
          <w:rFonts w:cs="Times New Roman"/>
          <w:sz w:val="24"/>
        </w:rPr>
        <w:t>9</w:t>
      </w:r>
      <w:r w:rsidRPr="004D3468">
        <w:rPr>
          <w:sz w:val="24"/>
        </w:rPr>
        <w:t xml:space="preserve"> feet away from the source of the smoke, about the width of a two-lane road</w:t>
      </w:r>
      <w:r w:rsidR="003B5C5F">
        <w:rPr>
          <w:rFonts w:cs="Times New Roman"/>
          <w:sz w:val="24"/>
        </w:rPr>
        <w:t>.</w:t>
      </w:r>
      <w:r w:rsidR="00683870" w:rsidRPr="00DD67FD">
        <w:rPr>
          <w:sz w:val="24"/>
        </w:rPr>
        <w:fldChar w:fldCharType="begin" w:fldLock="1"/>
      </w:r>
      <w:r w:rsidRPr="00DD67FD">
        <w:rPr>
          <w:rFonts w:cs="Times New Roman"/>
          <w:sz w:val="24"/>
        </w:rPr>
        <w:instrText>ADDIN CSL_CITATION { "citationItems" : [ { "id" : "ITEM-1", "itemData" : { "DOI" : "10.3155/1047-3289.57.5.522", "ISBN" : "1096-2247 (Print)\\r1096-2247 (Linking)", "ISSN" : "1096-2247", "PMID" : "17518219", "abstract" : "The current lack of empirical data on outdoor tobacco smoke (OTS) levels impedes OTS exposure and risk assessments. We sought to measure peak and time-averaged OTS concentrations in common outdoor settings near smokers and to explore the determinants of time-varying OTS levels, including the effects of source proximity and wind. Using five types of real-time airborne particle monitoring devices, we obtained more than 8000 min worth of continuous monitoring data, during which there were measurable OTS levels. Measurement intervals ranged from 2 sec to 1 min for the different instruments. We monitored OTS levels during 15 on-site visits to 10 outdoor public places where active cigar and cigarette smokers were present, including parks, sidewalk caf\u00e9s, and restaurant and pub patios. For three of the visits and during 4 additional days of monitoring outdoors and indoors at a private residence, we controlled smoking activity at precise distances from monitored positions. The overall average OTS respirable particle concentration for the surveys of public places during smoking was approximately 30 microg m(-3). OTS exhibited sharp spikes in particle mass concentration during smoking that sometimes exceeded 1000 microg m(-3) at distances within 0.5 m of the source. Some average concentrations over the duration of a cigarette and within 0.5 m exceeded 200 microg m(-3), with some average downwind levels exceeding 500 microg m(-3). OTS levels in a constant upwind direction from an active cigarette source were nearly zero. OTS levels also approached zero at distances greater than approximately 2 m from a single cigarette. During periods of active smoking, peak and average OTS levels near smokers rivaled indoor tobacco smoke concentrations. However, OTS levels dropped almost instantly after smoking activity ceased. Based on our results, it is possible for OTS to present a nuisance or hazard under certain conditions of wind and smoker proximity.", "author" : [ { "dropping-particle" : "", "family" : "Klepeis", "given" : "Neil E", "non-dropping-particle" : "", "parse-names" : false, "suffix" : "" }, { "dropping-particle" : "", "family" : "Ott", "given" : "Wayne R", "non-dropping-particle" : "", "parse-names" : false, "suffix" : "" }, { "dropping-particle" : "", "family" : "Switzer", "given" : "Paul", "non-dropping-particle" : "", "parse-names" : false, "suffix" : "" } ], "container-title" : "Journal of the Air &amp; Waste Management Association (1995)", "id" : "ITEM-1", "issue" : "August 2013", "issued" : { "date-parts" : [ [ "2007" ] ] }, "page" : "522-534", "title" : "Real-time measurement of outdoor tobacco smoke particles.", "type" : "article-journal", "volume" : "57" }, "uris" : [ "http://www.mendeley.com/documents/?uuid=2dc49f13-de37-4351-b10e-7461bcee766b" ] }, { "id" : "ITEM-2", "itemData" : { "author" : [ { "dropping-particle" : "", "family" : "Repace", "given" : "J", "non-dropping-particle" : "", "parse-names" : false, "suffix" : "" } ], "container-title" : "William Mitchell Law Review", "id" : "ITEM-2", "issue" : "4", "issued" : { "date-parts" : [ [ "2008" ] ] }, "page" : "1621-1638", "title" : "Benefits of Smokefree Regulations in Outdoor Settings: Beaches, Golf Courses, Parks, Patios, and in Motor Vehicles", "type" : "article-journal", "volume" : "34" }, "uris" : [ "http://www.mendeley.com/documents/?uuid=33362f09-b97b-4139-a26b-c3d0f005ffad" ] } ], "mendeley" : { "formattedCitation" : "&lt;sup&gt;8,9&lt;/sup&gt;", "plainTextFormattedCitation" : "8,9", "previouslyFormattedCitation" : "&lt;sup&gt;8,9&lt;/sup&gt;" }, "properties" : { "noteIndex" : 0 }, "schema" : "https://github.com/citation-style-language/schema/raw/master/csl-citation.json" }</w:instrText>
      </w:r>
      <w:r w:rsidR="00683870" w:rsidRPr="00DD67FD">
        <w:rPr>
          <w:sz w:val="24"/>
        </w:rPr>
        <w:fldChar w:fldCharType="end"/>
      </w:r>
      <w:r w:rsidR="00FD0C47" w:rsidRPr="00DD67FD">
        <w:rPr>
          <w:rStyle w:val="EndnoteReference"/>
        </w:rPr>
        <w:endnoteReference w:id="30"/>
      </w:r>
      <w:r w:rsidR="00683870" w:rsidRPr="00DD67FD">
        <w:rPr>
          <w:sz w:val="24"/>
          <w:vertAlign w:val="superscript"/>
        </w:rPr>
        <w:t>,</w:t>
      </w:r>
      <w:r w:rsidR="00FD0C47" w:rsidRPr="00DD67FD">
        <w:rPr>
          <w:rStyle w:val="EndnoteReference"/>
        </w:rPr>
        <w:endnoteReference w:id="31"/>
      </w:r>
      <w:r w:rsidR="00683870" w:rsidRPr="00DD67FD">
        <w:rPr>
          <w:sz w:val="24"/>
          <w:vertAlign w:val="superscript"/>
        </w:rPr>
        <w:t>,</w:t>
      </w:r>
      <w:r w:rsidR="00FD0C47" w:rsidRPr="00DD67FD">
        <w:rPr>
          <w:rStyle w:val="EndnoteReference"/>
        </w:rPr>
        <w:endnoteReference w:id="32"/>
      </w:r>
      <w:r w:rsidRPr="004D3468">
        <w:rPr>
          <w:sz w:val="24"/>
        </w:rPr>
        <w:t xml:space="preserve"> </w:t>
      </w:r>
    </w:p>
    <w:p w14:paraId="4BD2BA11" w14:textId="77777777" w:rsidR="00390BB7" w:rsidRDefault="00390BB7" w:rsidP="006C2E88">
      <w:pPr>
        <w:pStyle w:val="EndnoteText"/>
        <w:rPr>
          <w:sz w:val="24"/>
        </w:rPr>
      </w:pPr>
    </w:p>
    <w:p w14:paraId="1F793E92" w14:textId="7629445F" w:rsidR="006C2E88" w:rsidRPr="001C7DC2" w:rsidRDefault="006C2E88" w:rsidP="00E57BED">
      <w:pPr>
        <w:pStyle w:val="EndnoteText"/>
        <w:rPr>
          <w:sz w:val="24"/>
        </w:rPr>
      </w:pPr>
      <w:r w:rsidRPr="001C7DC2">
        <w:rPr>
          <w:sz w:val="24"/>
        </w:rPr>
        <w:t>WHEREAS, exposure to secondhand smoke causes death and disease, as evidenced by the following:</w:t>
      </w:r>
    </w:p>
    <w:p w14:paraId="09622F80" w14:textId="77777777" w:rsidR="006C2E88" w:rsidRPr="001C7DC2" w:rsidRDefault="006C2E88" w:rsidP="006C2E88">
      <w:pPr>
        <w:pStyle w:val="EndnoteText"/>
        <w:numPr>
          <w:ilvl w:val="0"/>
          <w:numId w:val="7"/>
        </w:numPr>
        <w:rPr>
          <w:sz w:val="24"/>
        </w:rPr>
      </w:pPr>
      <w:r w:rsidRPr="001C7DC2">
        <w:rPr>
          <w:sz w:val="24"/>
        </w:rPr>
        <w:t>Since 1964, approximately 2.5 million nonsmokers have died from health problems caused by exposure to secondhand smoke;</w:t>
      </w:r>
      <w:r w:rsidR="00C14E34">
        <w:rPr>
          <w:rStyle w:val="EndnoteReference"/>
        </w:rPr>
        <w:endnoteReference w:id="33"/>
      </w:r>
      <w:r w:rsidRPr="004D3468">
        <w:rPr>
          <w:sz w:val="24"/>
        </w:rPr>
        <w:t xml:space="preserve"> </w:t>
      </w:r>
    </w:p>
    <w:p w14:paraId="16C4E76B" w14:textId="43C9A8E1" w:rsidR="006C2E88" w:rsidRPr="001C7DC2" w:rsidRDefault="00CE60B1" w:rsidP="006C2E88">
      <w:pPr>
        <w:pStyle w:val="EndnoteText"/>
        <w:numPr>
          <w:ilvl w:val="0"/>
          <w:numId w:val="7"/>
        </w:numPr>
        <w:rPr>
          <w:i/>
          <w:sz w:val="24"/>
        </w:rPr>
      </w:pPr>
      <w:r w:rsidRPr="00CE60B1">
        <w:rPr>
          <w:sz w:val="24"/>
        </w:rPr>
        <w:t>Secondhand smoke was responsible for an estimated 34,000 heart disease–related and 7,300 lung cancer–related deaths among adult nonsmokers each year during 2005-2009 in the United States</w:t>
      </w:r>
      <w:r w:rsidR="006C2E88" w:rsidRPr="001C7DC2">
        <w:rPr>
          <w:sz w:val="24"/>
        </w:rPr>
        <w:t>;</w:t>
      </w:r>
      <w:r w:rsidR="00C14E34">
        <w:rPr>
          <w:rStyle w:val="EndnoteReference"/>
        </w:rPr>
        <w:endnoteReference w:id="34"/>
      </w:r>
      <w:r w:rsidR="00683870" w:rsidRPr="00D4779F">
        <w:rPr>
          <w:sz w:val="24"/>
        </w:rPr>
        <w:fldChar w:fldCharType="begin" w:fldLock="1"/>
      </w:r>
      <w:r w:rsidR="006C2E88" w:rsidRPr="005457D6">
        <w:rPr>
          <w:sz w:val="24"/>
        </w:rPr>
        <w:instrText>ADDIN CSL_CITATION { "citationItems" : [ { "id" : "ITEM-1", "itemData" : { "URL" : "http://www.cdc.gov/tobacco/data_statistics/fact_sheets/secondhand_smoke/general_facts/index.htm", "abstract" : "Data and statistical information on secondhand smoke facts.", "accessed" : { "date-parts" : [ [ "2014", "6", "13" ] ] }, "author" : [ { "dropping-particle" : "", "family" : "Centers for Disease Control and Prevention", "given" : "", "non-dropping-particle" : "", "parse-names" : false, "suffix" : "" } ], "id" : "ITEM-1", "issued" : { "date-parts" : [ [ "2014" ] ] }, "language" : "en-us", "title" : "Secondhand Smoke (SHS) Facts", "type" : "webpage" }, "uris" : [ "http://www.mendeley.com/documents/?uuid=b98aff25-ed13-405c-9bf5-b3333104eb6d" ] } ], "mendeley" : { "formattedCitation" : "&lt;sup&gt;10&lt;/sup&gt;", "plainTextFormattedCitation" : "10", "previouslyFormattedCitation" : "&lt;sup&gt;10&lt;/sup&gt;" }, "properties" : { "noteIndex" : 0 }, "schema" : "https://github.com/citation-style-language/schema/raw/master/csl-citation.json" }</w:instrText>
      </w:r>
      <w:r w:rsidR="00683870" w:rsidRPr="00D4779F">
        <w:rPr>
          <w:sz w:val="24"/>
        </w:rPr>
        <w:fldChar w:fldCharType="end"/>
      </w:r>
      <w:r w:rsidR="006C2E88" w:rsidRPr="004D3468">
        <w:rPr>
          <w:sz w:val="24"/>
        </w:rPr>
        <w:t xml:space="preserve"> </w:t>
      </w:r>
    </w:p>
    <w:p w14:paraId="1AEEA3E7" w14:textId="77777777" w:rsidR="006C2E88" w:rsidRPr="004D3468" w:rsidRDefault="006C2E88" w:rsidP="006C2E88">
      <w:pPr>
        <w:pStyle w:val="EndnoteText"/>
        <w:numPr>
          <w:ilvl w:val="0"/>
          <w:numId w:val="7"/>
        </w:numPr>
        <w:rPr>
          <w:i/>
          <w:sz w:val="24"/>
        </w:rPr>
      </w:pPr>
      <w:r w:rsidRPr="001C7DC2">
        <w:rPr>
          <w:sz w:val="24"/>
        </w:rPr>
        <w:t>Exposure to secondhand smoke increases the risk of coronary heart disease by about 25 percent to 30 percent</w:t>
      </w:r>
      <w:r w:rsidR="00C14E34">
        <w:rPr>
          <w:rStyle w:val="EndnoteReference"/>
        </w:rPr>
        <w:endnoteReference w:id="35"/>
      </w:r>
      <w:r w:rsidR="00683870" w:rsidRPr="004D3468">
        <w:rPr>
          <w:sz w:val="24"/>
        </w:rPr>
        <w:fldChar w:fldCharType="begin" w:fldLock="1"/>
      </w:r>
      <w:r w:rsidRPr="005457D6">
        <w:rPr>
          <w:sz w:val="24"/>
        </w:rPr>
        <w:instrText>ADDIN CSL_CITATION { "citationItems" : [ { "id" : "ITEM-1", "itemData" : { "ISBN" : "9780309138390", "author" : [ { "dropping-particle" : "", "family" : "Institute of Medicine", "given" : "", "non-dropping-particle" : "", "parse-names" : false, "suffix" : "" } ], "id" : "ITEM-1", "issued" : { "date-parts" : [ [ "2010" ] ] }, "publisher-place" : "Washington, DC", "title" : "Secondhand Smoke Exposure and Cardiovascular Effects: Making Sense of the Evidence", "type" : "book" }, "uris" : [ "http://www.mendeley.com/documents/?uuid=e4fb8783-7862-42da-846a-a40ccb77297d" ] } ], "mendeley" : { "formattedCitation" : "&lt;sup&gt;11&lt;/sup&gt;", "plainTextFormattedCitation" : "11", "previouslyFormattedCitation" : "&lt;sup&gt;11&lt;/sup&gt;" }, "properties" : { "noteIndex" : 0 }, "schema" : "https://github.com/citation-style-language/schema/raw/master/csl-citation.json" }</w:instrText>
      </w:r>
      <w:r w:rsidR="00683870" w:rsidRPr="004D3468">
        <w:rPr>
          <w:sz w:val="24"/>
        </w:rPr>
        <w:fldChar w:fldCharType="end"/>
      </w:r>
      <w:r w:rsidRPr="004D3468">
        <w:rPr>
          <w:sz w:val="24"/>
        </w:rPr>
        <w:t xml:space="preserve"> and increases the risk of stroke by 20 percent to 30 percent;</w:t>
      </w:r>
      <w:r w:rsidR="00C14E34">
        <w:rPr>
          <w:rStyle w:val="EndnoteReference"/>
        </w:rPr>
        <w:endnoteReference w:id="36"/>
      </w:r>
      <w:r w:rsidR="00683870" w:rsidRPr="004D3468">
        <w:rPr>
          <w:sz w:val="24"/>
        </w:rPr>
        <w:fldChar w:fldCharType="begin" w:fldLock="1"/>
      </w:r>
      <w:r w:rsidRPr="005457D6">
        <w:rPr>
          <w:sz w:val="24"/>
        </w:rPr>
        <w:instrText>ADDIN CSL_CITATION { "citationItems" : [ { "id" : "ITEM-1", "itemData" : { "author" : [ { "dropping-particle" : "", "family" : "U.S. Department of Health and Human Services", "given" : "", "non-dropping-particle" : "", "parse-names" : false, "suffix" : "" } ], "id" : "ITEM-1", "issued" : { "date-parts" : [ [ "2014" ] ] }, "title" : "The Health Consequences of Smoking \u00ad \u2014 50 Years of Progress A Report of the Surgeon General", "type" : "report" }, "uris" : [ "http://www.mendeley.com/documents/?uuid=01287cc3-b1cb-43a1-a1ed-55d2b533aa8a" ] } ], "mendeley" : { "formattedCitation" : "&lt;sup&gt;12&lt;/sup&gt;", "plainTextFormattedCitation" : "12", "previouslyFormattedCitation" : "&lt;sup&gt;12&lt;/sup&gt;" }, "properties" : { "noteIndex" : 0 }, "schema" : "https://github.com/citation-style-language/schema/raw/master/csl-citation.json" }</w:instrText>
      </w:r>
      <w:r w:rsidR="00683870" w:rsidRPr="004D3468">
        <w:rPr>
          <w:sz w:val="24"/>
        </w:rPr>
        <w:fldChar w:fldCharType="end"/>
      </w:r>
      <w:r w:rsidRPr="004D3468">
        <w:rPr>
          <w:sz w:val="24"/>
        </w:rPr>
        <w:t xml:space="preserve"> and </w:t>
      </w:r>
    </w:p>
    <w:p w14:paraId="501298F4" w14:textId="77777777" w:rsidR="00225832" w:rsidRPr="00731969" w:rsidRDefault="00731969" w:rsidP="006C2E88">
      <w:pPr>
        <w:pStyle w:val="EndnoteText"/>
        <w:numPr>
          <w:ilvl w:val="0"/>
          <w:numId w:val="7"/>
        </w:numPr>
        <w:rPr>
          <w:rFonts w:cs="Times New Roman"/>
          <w:i/>
          <w:sz w:val="24"/>
        </w:rPr>
      </w:pPr>
      <w:r w:rsidRPr="00731969">
        <w:rPr>
          <w:rFonts w:cs="Times New Roman"/>
          <w:sz w:val="24"/>
        </w:rPr>
        <w:t>Secondhand smoke kills more than 400 infants every year;</w:t>
      </w:r>
      <w:r w:rsidR="00C14E34">
        <w:rPr>
          <w:rStyle w:val="EndnoteReference"/>
          <w:rFonts w:cs="Times New Roman"/>
        </w:rPr>
        <w:endnoteReference w:id="37"/>
      </w:r>
    </w:p>
    <w:p w14:paraId="74829FC8" w14:textId="77777777" w:rsidR="006C2E88" w:rsidRPr="004D3468" w:rsidRDefault="006C2E88" w:rsidP="006C2E88">
      <w:pPr>
        <w:pStyle w:val="EndnoteText"/>
        <w:rPr>
          <w:sz w:val="24"/>
        </w:rPr>
      </w:pPr>
    </w:p>
    <w:p w14:paraId="61390A88" w14:textId="311528C3" w:rsidR="001B2CB9" w:rsidRPr="00F61C79" w:rsidRDefault="001B2CB9" w:rsidP="001A7EB0">
      <w:pPr>
        <w:pStyle w:val="BasicParagraph"/>
        <w:spacing w:after="60" w:line="276" w:lineRule="auto"/>
        <w:rPr>
          <w:rFonts w:cs="Times New Roman"/>
        </w:rPr>
      </w:pPr>
      <w:r w:rsidRPr="00F61C79">
        <w:rPr>
          <w:rFonts w:cs="Times New Roman"/>
        </w:rPr>
        <w:t>WHEREAS,</w:t>
      </w:r>
      <w:r>
        <w:rPr>
          <w:rFonts w:cs="Times New Roman"/>
        </w:rPr>
        <w:t xml:space="preserve"> electronic smoking device </w:t>
      </w:r>
      <w:r w:rsidRPr="00F61C79">
        <w:rPr>
          <w:rFonts w:cs="Times New Roman"/>
        </w:rPr>
        <w:t>aerosol</w:t>
      </w:r>
      <w:r>
        <w:rPr>
          <w:rFonts w:cs="Times New Roman"/>
        </w:rPr>
        <w:t xml:space="preserve"> </w:t>
      </w:r>
      <w:r w:rsidR="00737EEF">
        <w:rPr>
          <w:rFonts w:cs="Times New Roman"/>
        </w:rPr>
        <w:t>may be considered a</w:t>
      </w:r>
      <w:r w:rsidR="006327CB">
        <w:rPr>
          <w:rFonts w:cs="Times New Roman"/>
        </w:rPr>
        <w:t xml:space="preserve"> </w:t>
      </w:r>
      <w:r w:rsidRPr="00F61C79">
        <w:rPr>
          <w:rFonts w:cs="Times New Roman"/>
        </w:rPr>
        <w:t>health</w:t>
      </w:r>
      <w:r>
        <w:rPr>
          <w:rFonts w:cs="Times New Roman"/>
        </w:rPr>
        <w:t xml:space="preserve"> </w:t>
      </w:r>
      <w:r w:rsidRPr="00F61C79">
        <w:rPr>
          <w:rFonts w:cs="Times New Roman"/>
        </w:rPr>
        <w:t>hazard,</w:t>
      </w:r>
      <w:r>
        <w:rPr>
          <w:rFonts w:cs="Times New Roman"/>
        </w:rPr>
        <w:t xml:space="preserve"> </w:t>
      </w:r>
      <w:r w:rsidRPr="00F61C79">
        <w:rPr>
          <w:rFonts w:cs="Times New Roman"/>
        </w:rPr>
        <w:t>as</w:t>
      </w:r>
      <w:r>
        <w:rPr>
          <w:rFonts w:cs="Times New Roman"/>
        </w:rPr>
        <w:t xml:space="preserve"> </w:t>
      </w:r>
      <w:r w:rsidRPr="00F61C79">
        <w:rPr>
          <w:rFonts w:cs="Times New Roman"/>
        </w:rPr>
        <w:t>evidenced</w:t>
      </w:r>
      <w:r>
        <w:rPr>
          <w:rFonts w:cs="Times New Roman"/>
        </w:rPr>
        <w:t xml:space="preserve"> </w:t>
      </w:r>
      <w:r w:rsidRPr="00F61C79">
        <w:rPr>
          <w:rFonts w:cs="Times New Roman"/>
        </w:rPr>
        <w:t>by</w:t>
      </w:r>
      <w:r>
        <w:rPr>
          <w:rFonts w:cs="Times New Roman"/>
        </w:rPr>
        <w:t xml:space="preserve"> </w:t>
      </w:r>
      <w:r w:rsidRPr="00F61C79">
        <w:rPr>
          <w:rFonts w:cs="Times New Roman"/>
        </w:rPr>
        <w:t>the</w:t>
      </w:r>
      <w:r>
        <w:rPr>
          <w:rFonts w:cs="Times New Roman"/>
        </w:rPr>
        <w:t xml:space="preserve"> </w:t>
      </w:r>
      <w:r w:rsidRPr="00F61C79">
        <w:rPr>
          <w:rFonts w:cs="Times New Roman"/>
        </w:rPr>
        <w:t>following:</w:t>
      </w:r>
    </w:p>
    <w:p w14:paraId="6455F871" w14:textId="71486A7D" w:rsidR="001B2CB9" w:rsidRPr="00F61C79" w:rsidRDefault="001B2CB9" w:rsidP="001B2CB9">
      <w:pPr>
        <w:pStyle w:val="MediumGrid1-Accent22"/>
        <w:numPr>
          <w:ilvl w:val="0"/>
          <w:numId w:val="14"/>
        </w:numPr>
        <w:spacing w:after="0"/>
        <w:rPr>
          <w:rFonts w:ascii="Times New Roman" w:hAnsi="Times New Roman"/>
          <w:sz w:val="24"/>
          <w:szCs w:val="24"/>
        </w:rPr>
      </w:pPr>
      <w:r w:rsidRPr="00F61C79">
        <w:rPr>
          <w:rFonts w:ascii="Times New Roman" w:hAnsi="Times New Roman"/>
          <w:sz w:val="24"/>
          <w:szCs w:val="24"/>
        </w:rPr>
        <w:t>Research</w:t>
      </w:r>
      <w:r>
        <w:rPr>
          <w:rFonts w:ascii="Times New Roman" w:hAnsi="Times New Roman"/>
          <w:sz w:val="24"/>
          <w:szCs w:val="24"/>
        </w:rPr>
        <w:t xml:space="preserve"> </w:t>
      </w:r>
      <w:r w:rsidRPr="00F61C79">
        <w:rPr>
          <w:rFonts w:ascii="Times New Roman" w:hAnsi="Times New Roman"/>
          <w:sz w:val="24"/>
          <w:szCs w:val="24"/>
        </w:rPr>
        <w:t>has</w:t>
      </w:r>
      <w:r>
        <w:rPr>
          <w:rFonts w:ascii="Times New Roman" w:hAnsi="Times New Roman"/>
          <w:sz w:val="24"/>
          <w:szCs w:val="24"/>
        </w:rPr>
        <w:t xml:space="preserve"> </w:t>
      </w:r>
      <w:r w:rsidRPr="00F61C79">
        <w:rPr>
          <w:rFonts w:ascii="Times New Roman" w:hAnsi="Times New Roman"/>
          <w:sz w:val="24"/>
          <w:szCs w:val="24"/>
        </w:rPr>
        <w:t>found</w:t>
      </w:r>
      <w:r>
        <w:rPr>
          <w:rFonts w:ascii="Times New Roman" w:hAnsi="Times New Roman"/>
          <w:sz w:val="24"/>
          <w:szCs w:val="24"/>
        </w:rPr>
        <w:t xml:space="preserve"> electronic smoking device </w:t>
      </w:r>
      <w:r w:rsidR="00687D51">
        <w:rPr>
          <w:rFonts w:ascii="Times New Roman" w:hAnsi="Times New Roman"/>
          <w:sz w:val="24"/>
          <w:szCs w:val="24"/>
        </w:rPr>
        <w:t>aerosol</w:t>
      </w:r>
      <w:r>
        <w:rPr>
          <w:rFonts w:ascii="Times New Roman" w:hAnsi="Times New Roman"/>
          <w:sz w:val="24"/>
          <w:szCs w:val="24"/>
        </w:rPr>
        <w:t xml:space="preserve"> contains </w:t>
      </w:r>
      <w:r w:rsidRPr="00F61C79">
        <w:rPr>
          <w:rFonts w:ascii="Times New Roman" w:hAnsi="Times New Roman"/>
          <w:sz w:val="24"/>
          <w:szCs w:val="24"/>
        </w:rPr>
        <w:t>at</w:t>
      </w:r>
      <w:r>
        <w:rPr>
          <w:rFonts w:ascii="Times New Roman" w:hAnsi="Times New Roman"/>
          <w:sz w:val="24"/>
          <w:szCs w:val="24"/>
        </w:rPr>
        <w:t xml:space="preserve"> </w:t>
      </w:r>
      <w:r w:rsidRPr="00F61C79">
        <w:rPr>
          <w:rFonts w:ascii="Times New Roman" w:hAnsi="Times New Roman"/>
          <w:sz w:val="24"/>
          <w:szCs w:val="24"/>
        </w:rPr>
        <w:t>least</w:t>
      </w:r>
      <w:r>
        <w:rPr>
          <w:rFonts w:ascii="Times New Roman" w:hAnsi="Times New Roman"/>
          <w:sz w:val="24"/>
          <w:szCs w:val="24"/>
        </w:rPr>
        <w:t xml:space="preserve"> </w:t>
      </w:r>
      <w:r w:rsidR="00427231">
        <w:rPr>
          <w:rFonts w:ascii="Times New Roman" w:hAnsi="Times New Roman"/>
          <w:sz w:val="24"/>
          <w:szCs w:val="24"/>
        </w:rPr>
        <w:t xml:space="preserve">10 </w:t>
      </w:r>
      <w:r w:rsidRPr="00F61C79">
        <w:rPr>
          <w:rFonts w:ascii="Times New Roman" w:hAnsi="Times New Roman"/>
          <w:sz w:val="24"/>
          <w:szCs w:val="24"/>
        </w:rPr>
        <w:t>chemicals</w:t>
      </w:r>
      <w:r>
        <w:rPr>
          <w:rFonts w:ascii="Times New Roman" w:hAnsi="Times New Roman"/>
          <w:sz w:val="24"/>
          <w:szCs w:val="24"/>
        </w:rPr>
        <w:t xml:space="preserve"> </w:t>
      </w:r>
      <w:r w:rsidRPr="00F61C79">
        <w:rPr>
          <w:rFonts w:ascii="Times New Roman" w:hAnsi="Times New Roman"/>
          <w:sz w:val="24"/>
          <w:szCs w:val="24"/>
        </w:rPr>
        <w:t>known</w:t>
      </w:r>
      <w:r>
        <w:rPr>
          <w:rFonts w:ascii="Times New Roman" w:hAnsi="Times New Roman"/>
          <w:sz w:val="24"/>
          <w:szCs w:val="24"/>
        </w:rPr>
        <w:t xml:space="preserve"> </w:t>
      </w:r>
      <w:r w:rsidRPr="00F61C79">
        <w:rPr>
          <w:rFonts w:ascii="Times New Roman" w:hAnsi="Times New Roman"/>
          <w:sz w:val="24"/>
          <w:szCs w:val="24"/>
        </w:rPr>
        <w:t>to</w:t>
      </w:r>
      <w:r>
        <w:rPr>
          <w:rFonts w:ascii="Times New Roman" w:hAnsi="Times New Roman"/>
          <w:sz w:val="24"/>
          <w:szCs w:val="24"/>
        </w:rPr>
        <w:t xml:space="preserve"> </w:t>
      </w:r>
      <w:r w:rsidRPr="00F61C79">
        <w:rPr>
          <w:rFonts w:ascii="Times New Roman" w:hAnsi="Times New Roman"/>
          <w:sz w:val="24"/>
          <w:szCs w:val="24"/>
        </w:rPr>
        <w:t>the</w:t>
      </w:r>
      <w:r>
        <w:rPr>
          <w:rFonts w:ascii="Times New Roman" w:hAnsi="Times New Roman"/>
          <w:sz w:val="24"/>
          <w:szCs w:val="24"/>
        </w:rPr>
        <w:t xml:space="preserve"> </w:t>
      </w:r>
      <w:r w:rsidRPr="00F61C79">
        <w:rPr>
          <w:rFonts w:ascii="Times New Roman" w:hAnsi="Times New Roman"/>
          <w:sz w:val="24"/>
          <w:szCs w:val="24"/>
        </w:rPr>
        <w:t>State</w:t>
      </w:r>
      <w:r>
        <w:rPr>
          <w:rFonts w:ascii="Times New Roman" w:hAnsi="Times New Roman"/>
          <w:sz w:val="24"/>
          <w:szCs w:val="24"/>
        </w:rPr>
        <w:t xml:space="preserve"> </w:t>
      </w:r>
      <w:r w:rsidRPr="00F61C79">
        <w:rPr>
          <w:rFonts w:ascii="Times New Roman" w:hAnsi="Times New Roman"/>
          <w:sz w:val="24"/>
          <w:szCs w:val="24"/>
        </w:rPr>
        <w:t>of</w:t>
      </w:r>
      <w:r>
        <w:rPr>
          <w:rFonts w:ascii="Times New Roman" w:hAnsi="Times New Roman"/>
          <w:sz w:val="24"/>
          <w:szCs w:val="24"/>
        </w:rPr>
        <w:t xml:space="preserve"> </w:t>
      </w:r>
      <w:r w:rsidRPr="00F61C79">
        <w:rPr>
          <w:rFonts w:ascii="Times New Roman" w:hAnsi="Times New Roman"/>
          <w:sz w:val="24"/>
          <w:szCs w:val="24"/>
        </w:rPr>
        <w:t>California</w:t>
      </w:r>
      <w:r>
        <w:rPr>
          <w:rFonts w:ascii="Times New Roman" w:hAnsi="Times New Roman"/>
          <w:sz w:val="24"/>
          <w:szCs w:val="24"/>
        </w:rPr>
        <w:t xml:space="preserve"> </w:t>
      </w:r>
      <w:r w:rsidRPr="00F61C79">
        <w:rPr>
          <w:rFonts w:ascii="Times New Roman" w:hAnsi="Times New Roman"/>
          <w:sz w:val="24"/>
          <w:szCs w:val="24"/>
        </w:rPr>
        <w:t>to</w:t>
      </w:r>
      <w:r>
        <w:rPr>
          <w:rFonts w:ascii="Times New Roman" w:hAnsi="Times New Roman"/>
          <w:sz w:val="24"/>
          <w:szCs w:val="24"/>
        </w:rPr>
        <w:t xml:space="preserve"> </w:t>
      </w:r>
      <w:r w:rsidRPr="00F61C79">
        <w:rPr>
          <w:rFonts w:ascii="Times New Roman" w:hAnsi="Times New Roman"/>
          <w:sz w:val="24"/>
          <w:szCs w:val="24"/>
        </w:rPr>
        <w:t>cause</w:t>
      </w:r>
      <w:r>
        <w:rPr>
          <w:rFonts w:ascii="Times New Roman" w:hAnsi="Times New Roman"/>
          <w:sz w:val="24"/>
          <w:szCs w:val="24"/>
        </w:rPr>
        <w:t xml:space="preserve"> </w:t>
      </w:r>
      <w:r w:rsidRPr="00F61C79">
        <w:rPr>
          <w:rFonts w:ascii="Times New Roman" w:hAnsi="Times New Roman"/>
          <w:sz w:val="24"/>
          <w:szCs w:val="24"/>
        </w:rPr>
        <w:t>cancer,</w:t>
      </w:r>
      <w:r>
        <w:rPr>
          <w:rFonts w:ascii="Times New Roman" w:hAnsi="Times New Roman"/>
          <w:sz w:val="24"/>
          <w:szCs w:val="24"/>
        </w:rPr>
        <w:t xml:space="preserve"> </w:t>
      </w:r>
      <w:r w:rsidRPr="00F61C79">
        <w:rPr>
          <w:rFonts w:ascii="Times New Roman" w:hAnsi="Times New Roman"/>
          <w:sz w:val="24"/>
          <w:szCs w:val="24"/>
        </w:rPr>
        <w:t>birth</w:t>
      </w:r>
      <w:r>
        <w:rPr>
          <w:rFonts w:ascii="Times New Roman" w:hAnsi="Times New Roman"/>
          <w:sz w:val="24"/>
          <w:szCs w:val="24"/>
        </w:rPr>
        <w:t xml:space="preserve"> </w:t>
      </w:r>
      <w:r w:rsidRPr="00F61C79">
        <w:rPr>
          <w:rFonts w:ascii="Times New Roman" w:hAnsi="Times New Roman"/>
          <w:sz w:val="24"/>
          <w:szCs w:val="24"/>
        </w:rPr>
        <w:t>defects</w:t>
      </w:r>
      <w:r>
        <w:rPr>
          <w:rFonts w:ascii="Times New Roman" w:hAnsi="Times New Roman"/>
          <w:sz w:val="24"/>
          <w:szCs w:val="24"/>
        </w:rPr>
        <w:t xml:space="preserve">, </w:t>
      </w:r>
      <w:r w:rsidRPr="00F61C79">
        <w:rPr>
          <w:rFonts w:ascii="Times New Roman" w:hAnsi="Times New Roman"/>
          <w:sz w:val="24"/>
          <w:szCs w:val="24"/>
        </w:rPr>
        <w:t>or</w:t>
      </w:r>
      <w:r>
        <w:rPr>
          <w:rFonts w:ascii="Times New Roman" w:hAnsi="Times New Roman"/>
          <w:sz w:val="24"/>
          <w:szCs w:val="24"/>
        </w:rPr>
        <w:t xml:space="preserve"> </w:t>
      </w:r>
      <w:r w:rsidRPr="00F61C79">
        <w:rPr>
          <w:rFonts w:ascii="Times New Roman" w:hAnsi="Times New Roman"/>
          <w:sz w:val="24"/>
          <w:szCs w:val="24"/>
        </w:rPr>
        <w:t>other</w:t>
      </w:r>
      <w:r>
        <w:rPr>
          <w:rFonts w:ascii="Times New Roman" w:hAnsi="Times New Roman"/>
          <w:sz w:val="24"/>
          <w:szCs w:val="24"/>
        </w:rPr>
        <w:t xml:space="preserve"> </w:t>
      </w:r>
      <w:r w:rsidRPr="00F61C79">
        <w:rPr>
          <w:rFonts w:ascii="Times New Roman" w:hAnsi="Times New Roman"/>
          <w:sz w:val="24"/>
          <w:szCs w:val="24"/>
        </w:rPr>
        <w:t>reproductive</w:t>
      </w:r>
      <w:r>
        <w:rPr>
          <w:rFonts w:ascii="Times New Roman" w:hAnsi="Times New Roman"/>
          <w:sz w:val="24"/>
          <w:szCs w:val="24"/>
        </w:rPr>
        <w:t xml:space="preserve"> </w:t>
      </w:r>
      <w:r w:rsidRPr="00F61C79">
        <w:rPr>
          <w:rFonts w:ascii="Times New Roman" w:hAnsi="Times New Roman"/>
          <w:sz w:val="24"/>
          <w:szCs w:val="24"/>
        </w:rPr>
        <w:t>harm</w:t>
      </w:r>
      <w:r>
        <w:rPr>
          <w:rFonts w:ascii="Times New Roman" w:hAnsi="Times New Roman"/>
          <w:sz w:val="24"/>
          <w:szCs w:val="24"/>
        </w:rPr>
        <w:t>,</w:t>
      </w:r>
      <w:r w:rsidR="00C14E34">
        <w:rPr>
          <w:rStyle w:val="EndnoteReference"/>
          <w:szCs w:val="24"/>
        </w:rPr>
        <w:endnoteReference w:id="38"/>
      </w:r>
      <w:r w:rsidR="00683870" w:rsidRPr="00523F2E">
        <w:rPr>
          <w:rFonts w:ascii="Times New Roman" w:hAnsi="Times New Roman"/>
          <w:position w:val="-4"/>
          <w:sz w:val="24"/>
          <w:szCs w:val="24"/>
          <w:vertAlign w:val="superscript"/>
        </w:rPr>
        <w:t>,</w:t>
      </w:r>
      <w:r w:rsidR="00C14E34">
        <w:rPr>
          <w:rStyle w:val="EndnoteReference"/>
          <w:szCs w:val="24"/>
        </w:rPr>
        <w:endnoteReference w:id="39"/>
      </w:r>
      <w:r>
        <w:rPr>
          <w:rFonts w:ascii="Times New Roman" w:hAnsi="Times New Roman"/>
          <w:sz w:val="24"/>
          <w:szCs w:val="24"/>
        </w:rPr>
        <w:t xml:space="preserve"> </w:t>
      </w:r>
      <w:r w:rsidRPr="00F61C79">
        <w:rPr>
          <w:rFonts w:ascii="Times New Roman" w:hAnsi="Times New Roman"/>
          <w:sz w:val="24"/>
          <w:szCs w:val="24"/>
        </w:rPr>
        <w:t>such</w:t>
      </w:r>
      <w:r>
        <w:rPr>
          <w:rFonts w:ascii="Times New Roman" w:hAnsi="Times New Roman"/>
          <w:sz w:val="24"/>
          <w:szCs w:val="24"/>
        </w:rPr>
        <w:t xml:space="preserve"> </w:t>
      </w:r>
      <w:r w:rsidRPr="00F61C79">
        <w:rPr>
          <w:rFonts w:ascii="Times New Roman" w:hAnsi="Times New Roman"/>
          <w:sz w:val="24"/>
          <w:szCs w:val="24"/>
        </w:rPr>
        <w:t>as</w:t>
      </w:r>
      <w:r>
        <w:rPr>
          <w:rFonts w:ascii="Times New Roman" w:hAnsi="Times New Roman"/>
          <w:sz w:val="24"/>
          <w:szCs w:val="24"/>
        </w:rPr>
        <w:t xml:space="preserve"> </w:t>
      </w:r>
      <w:r w:rsidRPr="00F61C79">
        <w:rPr>
          <w:rFonts w:ascii="Times New Roman" w:hAnsi="Times New Roman"/>
          <w:sz w:val="24"/>
          <w:szCs w:val="24"/>
        </w:rPr>
        <w:t>formaldehyde,</w:t>
      </w:r>
      <w:r>
        <w:rPr>
          <w:rFonts w:ascii="Times New Roman" w:hAnsi="Times New Roman"/>
          <w:sz w:val="24"/>
          <w:szCs w:val="24"/>
        </w:rPr>
        <w:t xml:space="preserve"> </w:t>
      </w:r>
      <w:r w:rsidRPr="00F61C79">
        <w:rPr>
          <w:rFonts w:ascii="Times New Roman" w:hAnsi="Times New Roman"/>
          <w:sz w:val="24"/>
          <w:szCs w:val="24"/>
        </w:rPr>
        <w:t>acetaldehyde,</w:t>
      </w:r>
      <w:r>
        <w:rPr>
          <w:rFonts w:ascii="Times New Roman" w:hAnsi="Times New Roman"/>
          <w:sz w:val="24"/>
          <w:szCs w:val="24"/>
        </w:rPr>
        <w:t xml:space="preserve"> </w:t>
      </w:r>
      <w:r w:rsidRPr="00F61C79">
        <w:rPr>
          <w:rFonts w:ascii="Times New Roman" w:hAnsi="Times New Roman"/>
          <w:color w:val="000000"/>
          <w:sz w:val="24"/>
          <w:szCs w:val="24"/>
        </w:rPr>
        <w:t>lead,</w:t>
      </w:r>
      <w:r>
        <w:rPr>
          <w:rFonts w:ascii="Times New Roman" w:hAnsi="Times New Roman"/>
          <w:sz w:val="24"/>
          <w:szCs w:val="24"/>
        </w:rPr>
        <w:t xml:space="preserve"> </w:t>
      </w:r>
      <w:r w:rsidRPr="00F61C79">
        <w:rPr>
          <w:rFonts w:ascii="Times New Roman" w:hAnsi="Times New Roman"/>
          <w:sz w:val="24"/>
          <w:szCs w:val="24"/>
        </w:rPr>
        <w:t>nickel,</w:t>
      </w:r>
      <w:r>
        <w:rPr>
          <w:rFonts w:ascii="Times New Roman" w:hAnsi="Times New Roman"/>
          <w:sz w:val="24"/>
          <w:szCs w:val="24"/>
        </w:rPr>
        <w:t xml:space="preserve"> </w:t>
      </w:r>
      <w:r w:rsidRPr="00F61C79">
        <w:rPr>
          <w:rFonts w:ascii="Times New Roman" w:hAnsi="Times New Roman"/>
          <w:sz w:val="24"/>
          <w:szCs w:val="24"/>
        </w:rPr>
        <w:t>and</w:t>
      </w:r>
      <w:r>
        <w:rPr>
          <w:rFonts w:ascii="Times New Roman" w:hAnsi="Times New Roman"/>
          <w:sz w:val="24"/>
          <w:szCs w:val="24"/>
        </w:rPr>
        <w:t xml:space="preserve"> </w:t>
      </w:r>
      <w:r w:rsidR="00A35D54">
        <w:rPr>
          <w:rFonts w:ascii="Times New Roman" w:hAnsi="Times New Roman"/>
          <w:sz w:val="24"/>
          <w:szCs w:val="24"/>
        </w:rPr>
        <w:t>toluene</w:t>
      </w:r>
      <w:r w:rsidR="00737EEF">
        <w:rPr>
          <w:rFonts w:ascii="Times New Roman" w:hAnsi="Times New Roman"/>
          <w:sz w:val="24"/>
          <w:szCs w:val="24"/>
        </w:rPr>
        <w:t>;</w:t>
      </w:r>
      <w:r w:rsidR="00C14E34">
        <w:rPr>
          <w:rStyle w:val="EndnoteReference"/>
          <w:szCs w:val="24"/>
        </w:rPr>
        <w:endnoteReference w:id="40"/>
      </w:r>
      <w:r w:rsidR="00683870" w:rsidRPr="00523F2E">
        <w:rPr>
          <w:rFonts w:ascii="Times New Roman" w:hAnsi="Times New Roman"/>
          <w:position w:val="-4"/>
          <w:sz w:val="24"/>
          <w:szCs w:val="24"/>
          <w:vertAlign w:val="superscript"/>
        </w:rPr>
        <w:t>,</w:t>
      </w:r>
      <w:r w:rsidR="00C14E34" w:rsidRPr="00427231">
        <w:rPr>
          <w:rStyle w:val="EndnoteReference"/>
          <w:szCs w:val="24"/>
        </w:rPr>
        <w:endnoteReference w:id="41"/>
      </w:r>
      <w:r w:rsidR="00683870" w:rsidRPr="00523F2E">
        <w:rPr>
          <w:rFonts w:ascii="Times New Roman" w:hAnsi="Times New Roman"/>
          <w:position w:val="-4"/>
          <w:sz w:val="24"/>
          <w:szCs w:val="24"/>
          <w:vertAlign w:val="superscript"/>
        </w:rPr>
        <w:t>,</w:t>
      </w:r>
      <w:r w:rsidR="00C14E34" w:rsidRPr="00427231">
        <w:rPr>
          <w:rStyle w:val="EndnoteReference"/>
          <w:szCs w:val="24"/>
        </w:rPr>
        <w:endnoteReference w:id="42"/>
      </w:r>
      <w:r w:rsidR="00683870" w:rsidRPr="00523F2E">
        <w:rPr>
          <w:rFonts w:ascii="Times New Roman" w:hAnsi="Times New Roman"/>
          <w:position w:val="-4"/>
          <w:sz w:val="24"/>
          <w:szCs w:val="24"/>
          <w:vertAlign w:val="superscript"/>
        </w:rPr>
        <w:t>,</w:t>
      </w:r>
      <w:r w:rsidR="00C14E34" w:rsidRPr="00427231">
        <w:rPr>
          <w:rStyle w:val="EndnoteReference"/>
          <w:szCs w:val="24"/>
        </w:rPr>
        <w:endnoteReference w:id="43"/>
      </w:r>
      <w:r w:rsidR="00683870" w:rsidRPr="00523F2E">
        <w:rPr>
          <w:rFonts w:ascii="Times New Roman" w:hAnsi="Times New Roman"/>
          <w:position w:val="-4"/>
          <w:sz w:val="24"/>
          <w:szCs w:val="24"/>
          <w:vertAlign w:val="superscript"/>
        </w:rPr>
        <w:t>,</w:t>
      </w:r>
      <w:r w:rsidR="00C14E34" w:rsidRPr="00427231">
        <w:rPr>
          <w:rStyle w:val="EndnoteReference"/>
          <w:szCs w:val="24"/>
        </w:rPr>
        <w:endnoteReference w:id="44"/>
      </w:r>
      <w:r w:rsidR="00683870" w:rsidRPr="00523F2E">
        <w:rPr>
          <w:rFonts w:ascii="Times New Roman" w:hAnsi="Times New Roman"/>
          <w:position w:val="-4"/>
          <w:sz w:val="24"/>
          <w:szCs w:val="24"/>
          <w:vertAlign w:val="superscript"/>
        </w:rPr>
        <w:t>,</w:t>
      </w:r>
      <w:r w:rsidR="00C14E34">
        <w:rPr>
          <w:rStyle w:val="EndnoteReference"/>
          <w:szCs w:val="24"/>
        </w:rPr>
        <w:endnoteReference w:id="45"/>
      </w:r>
      <w:r w:rsidR="00A35D54">
        <w:rPr>
          <w:rFonts w:ascii="Times New Roman" w:hAnsi="Times New Roman"/>
          <w:sz w:val="24"/>
          <w:szCs w:val="24"/>
        </w:rPr>
        <w:t xml:space="preserve"> </w:t>
      </w:r>
    </w:p>
    <w:p w14:paraId="5128FC9D" w14:textId="77777777" w:rsidR="00CD6397" w:rsidRDefault="004F3235" w:rsidP="001B2CB9">
      <w:pPr>
        <w:pStyle w:val="MediumGrid1-Accent22"/>
        <w:numPr>
          <w:ilvl w:val="0"/>
          <w:numId w:val="13"/>
        </w:numPr>
        <w:spacing w:after="0"/>
        <w:rPr>
          <w:rFonts w:ascii="Times New Roman" w:hAnsi="Times New Roman"/>
          <w:sz w:val="24"/>
          <w:szCs w:val="24"/>
        </w:rPr>
      </w:pPr>
      <w:r>
        <w:rPr>
          <w:rFonts w:ascii="Times New Roman" w:hAnsi="Times New Roman"/>
          <w:sz w:val="24"/>
          <w:szCs w:val="24"/>
        </w:rPr>
        <w:t xml:space="preserve">Electronic smoking device aerosol </w:t>
      </w:r>
      <w:r w:rsidR="00CD6397">
        <w:rPr>
          <w:rFonts w:ascii="Times New Roman" w:hAnsi="Times New Roman"/>
          <w:sz w:val="24"/>
          <w:szCs w:val="24"/>
        </w:rPr>
        <w:t xml:space="preserve">is </w:t>
      </w:r>
      <w:r>
        <w:rPr>
          <w:rFonts w:ascii="Times New Roman" w:hAnsi="Times New Roman"/>
          <w:sz w:val="24"/>
          <w:szCs w:val="24"/>
        </w:rPr>
        <w:t>not harmless water vapor</w:t>
      </w:r>
      <w:r w:rsidR="00CD6397">
        <w:rPr>
          <w:rFonts w:ascii="Times New Roman" w:hAnsi="Times New Roman"/>
          <w:sz w:val="24"/>
          <w:szCs w:val="24"/>
        </w:rPr>
        <w:t xml:space="preserve"> as it contains</w:t>
      </w:r>
      <w:r w:rsidR="00374ECC">
        <w:rPr>
          <w:rFonts w:ascii="Times New Roman" w:hAnsi="Times New Roman"/>
          <w:sz w:val="24"/>
          <w:szCs w:val="24"/>
        </w:rPr>
        <w:t xml:space="preserve"> varying </w:t>
      </w:r>
      <w:r w:rsidR="006327CB">
        <w:rPr>
          <w:rFonts w:ascii="Times New Roman" w:hAnsi="Times New Roman"/>
          <w:sz w:val="24"/>
          <w:szCs w:val="24"/>
        </w:rPr>
        <w:t>concentrations</w:t>
      </w:r>
      <w:r w:rsidR="00374ECC">
        <w:rPr>
          <w:rFonts w:ascii="Times New Roman" w:hAnsi="Times New Roman"/>
          <w:sz w:val="24"/>
          <w:szCs w:val="24"/>
        </w:rPr>
        <w:t xml:space="preserve"> of</w:t>
      </w:r>
      <w:r w:rsidR="00CD6397">
        <w:rPr>
          <w:rFonts w:ascii="Times New Roman" w:hAnsi="Times New Roman"/>
          <w:sz w:val="24"/>
          <w:szCs w:val="24"/>
        </w:rPr>
        <w:t xml:space="preserve"> particles and </w:t>
      </w:r>
      <w:r w:rsidR="0092663C">
        <w:rPr>
          <w:rFonts w:ascii="Times New Roman" w:hAnsi="Times New Roman"/>
          <w:sz w:val="24"/>
          <w:szCs w:val="24"/>
        </w:rPr>
        <w:t>chemicals</w:t>
      </w:r>
      <w:r w:rsidR="006B624C">
        <w:rPr>
          <w:rFonts w:ascii="Times New Roman" w:hAnsi="Times New Roman"/>
          <w:sz w:val="24"/>
          <w:szCs w:val="24"/>
        </w:rPr>
        <w:t xml:space="preserve"> with some studies </w:t>
      </w:r>
      <w:r w:rsidR="00C770A5">
        <w:rPr>
          <w:rFonts w:ascii="Times New Roman" w:hAnsi="Times New Roman"/>
          <w:sz w:val="24"/>
          <w:szCs w:val="24"/>
        </w:rPr>
        <w:t>finding particle sizes and nicotine concentrations</w:t>
      </w:r>
      <w:r w:rsidR="0092663C">
        <w:rPr>
          <w:rFonts w:ascii="Times New Roman" w:hAnsi="Times New Roman"/>
          <w:sz w:val="24"/>
          <w:szCs w:val="24"/>
        </w:rPr>
        <w:t xml:space="preserve"> </w:t>
      </w:r>
      <w:r w:rsidR="00E00964">
        <w:rPr>
          <w:rFonts w:ascii="Times New Roman" w:hAnsi="Times New Roman"/>
          <w:sz w:val="24"/>
          <w:szCs w:val="24"/>
        </w:rPr>
        <w:t>similar</w:t>
      </w:r>
      <w:r w:rsidR="0092663C">
        <w:rPr>
          <w:rFonts w:ascii="Times New Roman" w:hAnsi="Times New Roman"/>
          <w:sz w:val="24"/>
          <w:szCs w:val="24"/>
        </w:rPr>
        <w:t xml:space="preserve"> to</w:t>
      </w:r>
      <w:r w:rsidR="00E00964">
        <w:rPr>
          <w:rFonts w:ascii="Times New Roman" w:hAnsi="Times New Roman"/>
          <w:sz w:val="24"/>
          <w:szCs w:val="24"/>
        </w:rPr>
        <w:t>, or even exceeding, conventional</w:t>
      </w:r>
      <w:r w:rsidR="00384B83">
        <w:rPr>
          <w:rFonts w:ascii="Times New Roman" w:hAnsi="Times New Roman"/>
          <w:sz w:val="24"/>
          <w:szCs w:val="24"/>
        </w:rPr>
        <w:t xml:space="preserve"> cigarette smoke</w:t>
      </w:r>
      <w:r w:rsidR="00C770A5">
        <w:rPr>
          <w:rFonts w:ascii="Times New Roman" w:hAnsi="Times New Roman"/>
          <w:sz w:val="24"/>
          <w:szCs w:val="24"/>
        </w:rPr>
        <w:t>;</w:t>
      </w:r>
      <w:r w:rsidR="00C14E34">
        <w:rPr>
          <w:rStyle w:val="EndnoteReference"/>
          <w:szCs w:val="24"/>
        </w:rPr>
        <w:endnoteReference w:id="46"/>
      </w:r>
    </w:p>
    <w:p w14:paraId="2C6FECA7" w14:textId="60F1F4C7" w:rsidR="0094021C" w:rsidRDefault="00FF2703" w:rsidP="00E720F2">
      <w:pPr>
        <w:pStyle w:val="MediumGrid1-Accent22"/>
        <w:numPr>
          <w:ilvl w:val="0"/>
          <w:numId w:val="13"/>
        </w:numPr>
        <w:spacing w:before="240" w:after="0"/>
        <w:rPr>
          <w:rFonts w:ascii="Times New Roman" w:hAnsi="Times New Roman"/>
          <w:sz w:val="24"/>
          <w:szCs w:val="24"/>
        </w:rPr>
      </w:pPr>
      <w:r>
        <w:rPr>
          <w:rFonts w:ascii="Times New Roman" w:hAnsi="Times New Roman"/>
          <w:sz w:val="24"/>
          <w:szCs w:val="24"/>
        </w:rPr>
        <w:t xml:space="preserve">Evidence </w:t>
      </w:r>
      <w:r w:rsidR="009C326D">
        <w:rPr>
          <w:rFonts w:ascii="Times New Roman" w:hAnsi="Times New Roman"/>
          <w:sz w:val="24"/>
          <w:szCs w:val="24"/>
        </w:rPr>
        <w:t>continues to build</w:t>
      </w:r>
      <w:r>
        <w:rPr>
          <w:rFonts w:ascii="Times New Roman" w:hAnsi="Times New Roman"/>
          <w:sz w:val="24"/>
          <w:szCs w:val="24"/>
        </w:rPr>
        <w:t xml:space="preserve"> that</w:t>
      </w:r>
      <w:r w:rsidR="0094021C">
        <w:rPr>
          <w:rFonts w:ascii="Times New Roman" w:hAnsi="Times New Roman"/>
          <w:sz w:val="24"/>
          <w:szCs w:val="24"/>
        </w:rPr>
        <w:t xml:space="preserve"> </w:t>
      </w:r>
      <w:r w:rsidR="0094021C" w:rsidRPr="00F61C79">
        <w:rPr>
          <w:rFonts w:ascii="Times New Roman" w:hAnsi="Times New Roman"/>
          <w:sz w:val="24"/>
          <w:szCs w:val="24"/>
        </w:rPr>
        <w:t>exposure</w:t>
      </w:r>
      <w:r w:rsidR="0094021C">
        <w:rPr>
          <w:rFonts w:ascii="Times New Roman" w:hAnsi="Times New Roman"/>
          <w:sz w:val="24"/>
          <w:szCs w:val="24"/>
        </w:rPr>
        <w:t xml:space="preserve"> </w:t>
      </w:r>
      <w:r w:rsidR="0094021C" w:rsidRPr="00F61C79">
        <w:rPr>
          <w:rFonts w:ascii="Times New Roman" w:hAnsi="Times New Roman"/>
          <w:sz w:val="24"/>
          <w:szCs w:val="24"/>
        </w:rPr>
        <w:t>to</w:t>
      </w:r>
      <w:r w:rsidR="0094021C">
        <w:rPr>
          <w:rFonts w:ascii="Times New Roman" w:hAnsi="Times New Roman"/>
          <w:sz w:val="24"/>
          <w:szCs w:val="24"/>
        </w:rPr>
        <w:t xml:space="preserve"> </w:t>
      </w:r>
      <w:r w:rsidR="0094021C" w:rsidRPr="00F61C79">
        <w:rPr>
          <w:rFonts w:ascii="Times New Roman" w:hAnsi="Times New Roman"/>
          <w:sz w:val="24"/>
          <w:szCs w:val="24"/>
        </w:rPr>
        <w:t>electronic</w:t>
      </w:r>
      <w:r w:rsidR="0094021C">
        <w:rPr>
          <w:rFonts w:ascii="Times New Roman" w:hAnsi="Times New Roman"/>
          <w:sz w:val="24"/>
          <w:szCs w:val="24"/>
        </w:rPr>
        <w:t xml:space="preserve"> </w:t>
      </w:r>
      <w:r w:rsidR="0094021C" w:rsidRPr="00F61C79">
        <w:rPr>
          <w:rFonts w:ascii="Times New Roman" w:hAnsi="Times New Roman"/>
          <w:sz w:val="24"/>
          <w:szCs w:val="24"/>
        </w:rPr>
        <w:t>smoking</w:t>
      </w:r>
      <w:r w:rsidR="0094021C">
        <w:rPr>
          <w:rFonts w:ascii="Times New Roman" w:hAnsi="Times New Roman"/>
          <w:sz w:val="24"/>
          <w:szCs w:val="24"/>
        </w:rPr>
        <w:t xml:space="preserve"> device aerosol</w:t>
      </w:r>
      <w:r w:rsidR="005C38F8">
        <w:rPr>
          <w:rFonts w:ascii="Times New Roman" w:hAnsi="Times New Roman"/>
          <w:sz w:val="24"/>
          <w:szCs w:val="24"/>
        </w:rPr>
        <w:t>, including secondhand exposure,</w:t>
      </w:r>
      <w:r w:rsidR="0094021C">
        <w:rPr>
          <w:rFonts w:ascii="Times New Roman" w:hAnsi="Times New Roman"/>
          <w:sz w:val="24"/>
          <w:szCs w:val="24"/>
        </w:rPr>
        <w:t xml:space="preserve"> </w:t>
      </w:r>
      <w:r w:rsidR="0004676A">
        <w:rPr>
          <w:rFonts w:ascii="Times New Roman" w:hAnsi="Times New Roman"/>
          <w:sz w:val="24"/>
          <w:szCs w:val="24"/>
        </w:rPr>
        <w:t>has immediate impacts on the</w:t>
      </w:r>
      <w:r>
        <w:rPr>
          <w:rFonts w:ascii="Times New Roman" w:hAnsi="Times New Roman"/>
          <w:sz w:val="24"/>
          <w:szCs w:val="24"/>
        </w:rPr>
        <w:t xml:space="preserve"> human respiratory and cardiovascular systems, and thus</w:t>
      </w:r>
      <w:r w:rsidR="0004676A">
        <w:rPr>
          <w:rFonts w:ascii="Times New Roman" w:hAnsi="Times New Roman"/>
          <w:sz w:val="24"/>
          <w:szCs w:val="24"/>
        </w:rPr>
        <w:t xml:space="preserve"> likely</w:t>
      </w:r>
      <w:r w:rsidR="0094021C">
        <w:rPr>
          <w:rFonts w:ascii="Times New Roman" w:hAnsi="Times New Roman"/>
          <w:sz w:val="24"/>
          <w:szCs w:val="24"/>
        </w:rPr>
        <w:t xml:space="preserve"> pose</w:t>
      </w:r>
      <w:r w:rsidR="0004676A">
        <w:rPr>
          <w:rFonts w:ascii="Times New Roman" w:hAnsi="Times New Roman"/>
          <w:sz w:val="24"/>
          <w:szCs w:val="24"/>
        </w:rPr>
        <w:t>s</w:t>
      </w:r>
      <w:r w:rsidR="0094021C">
        <w:rPr>
          <w:rFonts w:ascii="Times New Roman" w:hAnsi="Times New Roman"/>
          <w:sz w:val="24"/>
          <w:szCs w:val="24"/>
        </w:rPr>
        <w:t xml:space="preserve"> a </w:t>
      </w:r>
      <w:r w:rsidR="009C326D">
        <w:rPr>
          <w:rFonts w:ascii="Times New Roman" w:hAnsi="Times New Roman"/>
          <w:sz w:val="24"/>
          <w:szCs w:val="24"/>
        </w:rPr>
        <w:t>risk to human health</w:t>
      </w:r>
      <w:r w:rsidR="0094021C" w:rsidRPr="00F61C79">
        <w:rPr>
          <w:rFonts w:ascii="Times New Roman" w:hAnsi="Times New Roman"/>
          <w:sz w:val="24"/>
          <w:szCs w:val="24"/>
        </w:rPr>
        <w:t>;</w:t>
      </w:r>
      <w:r w:rsidR="00E720F2">
        <w:rPr>
          <w:rFonts w:ascii="Times New Roman" w:hAnsi="Times New Roman"/>
          <w:sz w:val="24"/>
          <w:szCs w:val="24"/>
        </w:rPr>
        <w:softHyphen/>
      </w:r>
      <w:r w:rsidR="00E720F2">
        <w:rPr>
          <w:rFonts w:ascii="Times New Roman" w:hAnsi="Times New Roman"/>
          <w:sz w:val="24"/>
          <w:szCs w:val="24"/>
        </w:rPr>
        <w:softHyphen/>
      </w:r>
      <w:r w:rsidR="00E720F2">
        <w:rPr>
          <w:rFonts w:ascii="Times New Roman" w:hAnsi="Times New Roman"/>
          <w:sz w:val="24"/>
          <w:szCs w:val="24"/>
        </w:rPr>
        <w:softHyphen/>
      </w:r>
      <w:r w:rsidR="00FD38B1">
        <w:rPr>
          <w:rStyle w:val="EndnoteReference"/>
          <w:szCs w:val="24"/>
        </w:rPr>
        <w:endnoteReference w:id="47"/>
      </w:r>
      <w:r w:rsidR="00DD67FD" w:rsidRPr="001734B9">
        <w:rPr>
          <w:rFonts w:ascii="Times New Roman" w:hAnsi="Times New Roman"/>
          <w:position w:val="-4"/>
          <w:sz w:val="24"/>
          <w:szCs w:val="24"/>
          <w:vertAlign w:val="superscript"/>
        </w:rPr>
        <w:t>,</w:t>
      </w:r>
      <w:r w:rsidR="00FD38B1" w:rsidRPr="00427231">
        <w:rPr>
          <w:rStyle w:val="EndnoteReference"/>
          <w:szCs w:val="24"/>
        </w:rPr>
        <w:endnoteReference w:id="48"/>
      </w:r>
      <w:r w:rsidR="00683870" w:rsidRPr="001734B9">
        <w:rPr>
          <w:rFonts w:ascii="Times New Roman" w:hAnsi="Times New Roman"/>
          <w:position w:val="-4"/>
          <w:sz w:val="24"/>
          <w:szCs w:val="24"/>
          <w:vertAlign w:val="superscript"/>
        </w:rPr>
        <w:t>,</w:t>
      </w:r>
      <w:r w:rsidR="00FD38B1" w:rsidRPr="00427231">
        <w:rPr>
          <w:rStyle w:val="EndnoteReference"/>
          <w:szCs w:val="24"/>
        </w:rPr>
        <w:endnoteReference w:id="49"/>
      </w:r>
      <w:r w:rsidR="00683870" w:rsidRPr="001734B9">
        <w:rPr>
          <w:rFonts w:ascii="Times New Roman" w:hAnsi="Times New Roman"/>
          <w:position w:val="-4"/>
          <w:sz w:val="24"/>
          <w:szCs w:val="24"/>
          <w:vertAlign w:val="superscript"/>
        </w:rPr>
        <w:t>,</w:t>
      </w:r>
      <w:r w:rsidR="00FD38B1" w:rsidRPr="00427231">
        <w:rPr>
          <w:rStyle w:val="EndnoteReference"/>
          <w:szCs w:val="24"/>
        </w:rPr>
        <w:endnoteReference w:id="50"/>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1"/>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2"/>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3"/>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4"/>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5"/>
      </w:r>
      <w:r w:rsidR="00683870" w:rsidRPr="00772557">
        <w:rPr>
          <w:rFonts w:ascii="Times New Roman" w:hAnsi="Times New Roman"/>
          <w:position w:val="-4"/>
          <w:sz w:val="24"/>
          <w:szCs w:val="24"/>
          <w:vertAlign w:val="superscript"/>
        </w:rPr>
        <w:t>,</w:t>
      </w:r>
      <w:r w:rsidR="00FD38B1">
        <w:rPr>
          <w:rStyle w:val="EndnoteReference"/>
          <w:szCs w:val="24"/>
        </w:rPr>
        <w:endnoteReference w:id="56"/>
      </w:r>
      <w:r w:rsidR="00683870" w:rsidRPr="00F61C79">
        <w:rPr>
          <w:rFonts w:ascii="Times New Roman" w:hAnsi="Times New Roman"/>
          <w:sz w:val="24"/>
          <w:szCs w:val="24"/>
        </w:rPr>
        <w:fldChar w:fldCharType="begin" w:fldLock="1"/>
      </w:r>
      <w:r w:rsidR="0094021C">
        <w:rPr>
          <w:rFonts w:ascii="Times New Roman" w:hAnsi="Times New Roman"/>
          <w:sz w:val="24"/>
          <w:szCs w:val="24"/>
        </w:rPr>
        <w:instrText>ADDIN CSL_CITATION { "citationItems" : [ { "id" : "ITEM-1", "itemData" : { "author" : [ { "dropping-particle" : "", "family" : "German Cancer Research Center", "given" : "", "non-dropping-particle" : "", "parse-names" : false, "suffix" : "" } ], "id" : "ITEM-1", "issued" : { "date-parts" : [ [ "2013" ] ] }, "publisher-place" : "Heidelberg", "title" : "\"Electronic Cigarettes - An Overview\" Red Series Tobacco Prevention and Control.", "type" : "report", "volume" : "19" }, "uris" : [ "http://www.mendeley.com/documents/?uuid=759f6f5e-dec6-4135-a03d-030da4dbb03f" ] }, { "id" : "ITEM-2", "itemData" : { "DOI" : "10.1016/j.ijheh.2013.11.003", "ISSN" : "1618-131X", "PMID" : "24373737", "abstract" : "Despite the recent popularity of e-cigarettes, to date only limited data is available on their safety for both users and secondhand smokers. The present study reports a comprehensive inner and outer exposure assessment of e-cigarette emissions in terms of particulate matter (PM), particle number concentrations (PNC), volatile organic compounds (VOC), polycyclic aromatic hydrocarbons (PAH), carbonyls, and metals. In six vaping sessions nine volunteers consumed e-cigarettes with and without nicotine in a thoroughly ventilated room for two hours. We analyzed the levels of e-cigarette pollutants in indoor air and monitored effects on FeNO release and urinary metabolite profile of the subjects. For comparison, the components of the e-cigarette solutions (liquids) were additionally analyzed. During the vaping sessions substantial amounts of 1,2-propanediol, glycerine and nicotine were found in the gas-phase, as well as high concentrations of PM2.5 (mean 197\u03bcg/m(3)). The concentration of putative carcinogenic PAH in indoor air increased by 20% to 147ng/m(3), and aluminum showed a 2.4-fold increase. PNC ranged from 48,620 to 88,386 particles/cm(3) (median), with peaks at diameters 24-36nm. FeNO increased in 7 of 9 individuals. The nicotine content of the liquids varied and was 1.2-fold higher than claimed by the manufacturer. Our data confirm that e-cigarettes are not emission-free and their pollutants could be of health concern for users and secondhand smokers. In particular, ultrafine particles formed from supersaturated 1,2-propanediol vapor can be deposited in the lung, and aerosolized nicotine seems capable of increasing the release of the inflammatory signaling molecule NO upon inhalation. In view of consumer safety, e-cigarettes and nicotine liquids should be officially regulated and labeled with appropriate warnings of potential health effects, particularly of toxicity risk in children.", "author" : [ { "dropping-particle" : "", "family" : "Schober", "given" : "Wolfgang", "non-dropping-particle" : "", "parse-names" : false, "suffix" : "" }, { "dropping-particle" : "", "family" : "Szendrei", "given" : "Katalin", "non-dropping-particle" : "", "parse-names" : false, "suffix" : "" }, { "dropping-particle" : "", "family" : "Matzen", "given" : "Wolfgang", "non-dropping-particle" : "", "parse-names" : false, "suffix" : "" }, { "dropping-particle" : "", "family" : "Osiander-Fuchs", "given" : "Helga", "non-dropping-particle" : "", "parse-names" : false, "suffix" : "" }, { "dropping-particle" : "", "family" : "Heitmann", "given" : "Dieter", "non-dropping-particle" : "", "parse-names" : false, "suffix" : "" }, { "dropping-particle" : "", "family" : "Schettgen", "given" : "Thomas", "non-dropping-particle" : "", "parse-names" : false, "suffix" : "" }, { "dropping-particle" : "", "family" : "J\u00f6rres", "given" : "Rudolf a", "non-dropping-particle" : "", "parse-names" : false, "suffix" : "" }, { "dropping-particle" : "", "family" : "Fromme", "given" : "Hermann", "non-dropping-particle" : "", "parse-names" : false, "suffix" : "" } ], "container-title" : "International journal of hygiene and environmental health", "id" : "ITEM-2", "issued" : { "date-parts" : [ [ "2013", "12", "6" ] ] }, "publisher" : "Elsevier GmbH.", "title" : "Use of electronic cigarettes (e-cigarettes) impairs indoor air quality and increases FeNO levels of e-cigarette consumers.", "type" : "article-journal" }, "uris" : [ "http://www.mendeley.com/documents/?uuid=fcbcb3f2-6c31-4cf3-9e7c-a58fa9c575c5" ] }, { "id" : "ITEM-3", "itemData" : { "DOI" : "10.1111/j.1600-0668.2012.00792.x", "ISSN" : "1600-0668", "PMID" : "22672560", "abstract" : "Electronic cigarette consumption ('vaping') is marketed as an alternative to conventional tobacco smoking. Technically, a mixture of chemicals containing carrier liquids, flavors, and optionally nicotine is vaporized and inhaled. The present study aims at the determination of the release of volatile organic compounds (VOC) and (ultra)fine particles (FP/UFP) from an e-cigarette under near-to-real-use conditions in an 8-m(3) emission test chamber. Furthermore, the inhaled mixture is analyzed in small chambers. An increase in FP/UFP and VOC could be determined after the use of the e-cigarette. Prominent components in the gas-phase are 1,2-propanediol, 1,2,3-propanetriol, diacetin, flavorings, and traces of nicotine. As a consequence, 'passive vaping' must be expected from the consumption of e-cigarettes. Furthermore, the inhaled aerosol undergoes changes in the human lung that is assumed to be attributed to deposition and evaporation.", "author" : [ { "dropping-particle" : "", "family" : "Schripp", "given" : "T", "non-dropping-particle" : "", "parse-names" : false, "suffix" : "" }, { "dropping-particle" : "", "family" : "Markewitz", "given" : "D", "non-dropping-particle" : "", "parse-names" : false, "suffix" : "" }, { "dropping-particle" : "", "family" : "Uhde", "given" : "E", "non-dropping-particle" : "", "parse-names" : false, "suffix" : "" }, { "dropping-particle" : "", "family" : "Salthammer", "given" : "T", "non-dropping-particle" : "", "parse-names" : false, "suffix" : "" } ], "container-title" : "Indoor air", "id" : "ITEM-3", "issue" : "1", "issued" : { "date-parts" : [ [ "2013", "2" ] ] }, "page" : "25-31", "title" : "Does e-cigarette consumption cause passive vaping?", "type" : "article-journal", "volume" : "23" }, "uris" : [ "http://www.mendeley.com/documents/?uuid=92ff178a-5014-47d8-9373-d8db895e0750" ] } ], "mendeley" : { "formattedCitation" : "&lt;sup&gt;15,17,18&lt;/sup&gt;", "plainTextFormattedCitation" : "15,17,18", "previouslyFormattedCitation" : "&lt;sup&gt;14,16,17&lt;/sup&gt;" }, "properties" : { "noteIndex" : 0 }, "schema" : "https://github.com/citation-style-language/schema/raw/master/csl-citation.json" }</w:instrText>
      </w:r>
      <w:r w:rsidR="00683870" w:rsidRPr="00F61C79">
        <w:rPr>
          <w:rFonts w:ascii="Times New Roman" w:hAnsi="Times New Roman"/>
          <w:sz w:val="24"/>
          <w:szCs w:val="24"/>
        </w:rPr>
        <w:fldChar w:fldCharType="end"/>
      </w:r>
    </w:p>
    <w:p w14:paraId="5CD67F6F" w14:textId="022A36CC" w:rsidR="00B32D6C" w:rsidRDefault="00B32D6C" w:rsidP="001B2CB9">
      <w:pPr>
        <w:pStyle w:val="MediumGrid1-Accent22"/>
        <w:numPr>
          <w:ilvl w:val="0"/>
          <w:numId w:val="13"/>
        </w:numPr>
        <w:spacing w:after="0"/>
        <w:rPr>
          <w:rFonts w:ascii="Times New Roman" w:hAnsi="Times New Roman"/>
          <w:sz w:val="24"/>
          <w:szCs w:val="24"/>
        </w:rPr>
      </w:pPr>
      <w:r>
        <w:rPr>
          <w:rFonts w:ascii="Times New Roman" w:hAnsi="Times New Roman"/>
          <w:sz w:val="24"/>
          <w:szCs w:val="24"/>
        </w:rPr>
        <w:t>Given the increasing prevalence of electronic smoking device use, especially among youth and young adults, widespread</w:t>
      </w:r>
      <w:r w:rsidR="00124AB7">
        <w:rPr>
          <w:rFonts w:ascii="Times New Roman" w:hAnsi="Times New Roman"/>
          <w:sz w:val="24"/>
          <w:szCs w:val="24"/>
        </w:rPr>
        <w:t xml:space="preserve"> nicotine exposure</w:t>
      </w:r>
      <w:r>
        <w:rPr>
          <w:rFonts w:ascii="Times New Roman" w:hAnsi="Times New Roman"/>
          <w:sz w:val="24"/>
          <w:szCs w:val="24"/>
        </w:rPr>
        <w:t xml:space="preserve"> resulting</w:t>
      </w:r>
      <w:r w:rsidR="00124AB7">
        <w:rPr>
          <w:rFonts w:ascii="Times New Roman" w:hAnsi="Times New Roman"/>
          <w:sz w:val="24"/>
          <w:szCs w:val="24"/>
        </w:rPr>
        <w:t xml:space="preserve"> in addiction and other harmful consequences is a serious concern;</w:t>
      </w:r>
      <w:r w:rsidR="00FD38B1">
        <w:rPr>
          <w:rStyle w:val="EndnoteReference"/>
          <w:szCs w:val="24"/>
        </w:rPr>
        <w:endnoteReference w:id="57"/>
      </w:r>
      <w:r>
        <w:rPr>
          <w:rFonts w:ascii="Times New Roman" w:hAnsi="Times New Roman"/>
          <w:sz w:val="24"/>
          <w:szCs w:val="24"/>
        </w:rPr>
        <w:t xml:space="preserve"> </w:t>
      </w:r>
      <w:r w:rsidR="00737EEF">
        <w:rPr>
          <w:rFonts w:ascii="Times New Roman" w:hAnsi="Times New Roman"/>
          <w:sz w:val="24"/>
          <w:szCs w:val="24"/>
        </w:rPr>
        <w:t>and</w:t>
      </w:r>
    </w:p>
    <w:p w14:paraId="5826EB5E" w14:textId="664A77E6" w:rsidR="001B2CB9" w:rsidRDefault="002D3BAB" w:rsidP="001B2CB9">
      <w:pPr>
        <w:pStyle w:val="MediumGrid1-Accent22"/>
        <w:numPr>
          <w:ilvl w:val="0"/>
          <w:numId w:val="13"/>
        </w:numPr>
        <w:spacing w:after="0"/>
        <w:rPr>
          <w:rFonts w:ascii="Times New Roman" w:hAnsi="Times New Roman"/>
          <w:sz w:val="24"/>
          <w:szCs w:val="24"/>
        </w:rPr>
      </w:pPr>
      <w:r>
        <w:rPr>
          <w:rFonts w:ascii="Times New Roman" w:hAnsi="Times New Roman"/>
          <w:sz w:val="24"/>
          <w:szCs w:val="24"/>
        </w:rPr>
        <w:t>A number of health authorities, including t</w:t>
      </w:r>
      <w:r w:rsidR="001B2CB9" w:rsidRPr="00F61C79">
        <w:rPr>
          <w:rFonts w:ascii="Times New Roman" w:hAnsi="Times New Roman"/>
          <w:sz w:val="24"/>
          <w:szCs w:val="24"/>
        </w:rPr>
        <w:t>he</w:t>
      </w:r>
      <w:r w:rsidR="001B2CB9">
        <w:rPr>
          <w:rFonts w:ascii="Times New Roman" w:hAnsi="Times New Roman"/>
          <w:sz w:val="24"/>
          <w:szCs w:val="24"/>
        </w:rPr>
        <w:t xml:space="preserve"> </w:t>
      </w:r>
      <w:r w:rsidR="009C326D">
        <w:rPr>
          <w:rFonts w:ascii="Times New Roman" w:hAnsi="Times New Roman"/>
          <w:sz w:val="24"/>
          <w:szCs w:val="24"/>
        </w:rPr>
        <w:t xml:space="preserve">U.S. </w:t>
      </w:r>
      <w:r w:rsidR="00427231">
        <w:rPr>
          <w:rFonts w:ascii="Times New Roman" w:hAnsi="Times New Roman"/>
          <w:sz w:val="24"/>
          <w:szCs w:val="24"/>
        </w:rPr>
        <w:t>s</w:t>
      </w:r>
      <w:r w:rsidR="009C326D" w:rsidRPr="00E00A2C">
        <w:rPr>
          <w:rFonts w:ascii="Times New Roman" w:hAnsi="Times New Roman"/>
          <w:sz w:val="24"/>
          <w:szCs w:val="24"/>
        </w:rPr>
        <w:t xml:space="preserve">urgeon </w:t>
      </w:r>
      <w:r w:rsidR="00427231">
        <w:rPr>
          <w:rFonts w:ascii="Times New Roman" w:hAnsi="Times New Roman"/>
          <w:sz w:val="24"/>
          <w:szCs w:val="24"/>
        </w:rPr>
        <w:t>g</w:t>
      </w:r>
      <w:r w:rsidR="009C326D" w:rsidRPr="00E00A2C">
        <w:rPr>
          <w:rFonts w:ascii="Times New Roman" w:hAnsi="Times New Roman"/>
          <w:sz w:val="24"/>
          <w:szCs w:val="24"/>
        </w:rPr>
        <w:t xml:space="preserve">eneral, </w:t>
      </w:r>
      <w:r w:rsidR="009C326D" w:rsidRPr="00E00A2C">
        <w:rPr>
          <w:rFonts w:ascii="Times New Roman" w:hAnsi="Times New Roman"/>
          <w:sz w:val="24"/>
        </w:rPr>
        <w:t>ASHRAE</w:t>
      </w:r>
      <w:r w:rsidR="009C326D" w:rsidRPr="00E00A2C">
        <w:rPr>
          <w:rFonts w:ascii="Times New Roman" w:hAnsi="Times New Roman"/>
          <w:sz w:val="24"/>
          <w:szCs w:val="24"/>
        </w:rPr>
        <w:t xml:space="preserve">, and </w:t>
      </w:r>
      <w:r w:rsidR="001B2CB9" w:rsidRPr="00E00A2C">
        <w:rPr>
          <w:rFonts w:ascii="Times New Roman" w:hAnsi="Times New Roman"/>
          <w:sz w:val="24"/>
          <w:szCs w:val="24"/>
        </w:rPr>
        <w:t>State of California’s Tobacco Education and Research Oversight Committee (TEROC)</w:t>
      </w:r>
      <w:r w:rsidR="009C326D" w:rsidRPr="00E00A2C">
        <w:rPr>
          <w:rFonts w:ascii="Times New Roman" w:hAnsi="Times New Roman"/>
          <w:sz w:val="24"/>
          <w:szCs w:val="24"/>
        </w:rPr>
        <w:t xml:space="preserve"> </w:t>
      </w:r>
      <w:r w:rsidR="009C326D" w:rsidRPr="00E00A2C">
        <w:rPr>
          <w:rFonts w:ascii="Times New Roman" w:hAnsi="Times New Roman"/>
          <w:sz w:val="24"/>
        </w:rPr>
        <w:t xml:space="preserve">all </w:t>
      </w:r>
      <w:r w:rsidR="001B2CB9" w:rsidRPr="00E00A2C">
        <w:rPr>
          <w:rFonts w:ascii="Times New Roman" w:hAnsi="Times New Roman"/>
          <w:sz w:val="24"/>
          <w:szCs w:val="24"/>
        </w:rPr>
        <w:t>support</w:t>
      </w:r>
      <w:r w:rsidR="001B2CB9" w:rsidRPr="002E56B6">
        <w:rPr>
          <w:rFonts w:ascii="Times New Roman" w:hAnsi="Times New Roman"/>
          <w:sz w:val="24"/>
          <w:szCs w:val="24"/>
        </w:rPr>
        <w:t xml:space="preserve"> inclusion of electronic smoking devices in </w:t>
      </w:r>
      <w:r w:rsidR="009C326D">
        <w:rPr>
          <w:rFonts w:ascii="Times New Roman" w:hAnsi="Times New Roman"/>
          <w:sz w:val="24"/>
          <w:szCs w:val="24"/>
        </w:rPr>
        <w:t>regulations</w:t>
      </w:r>
      <w:r w:rsidR="001B2CB9" w:rsidRPr="002E56B6">
        <w:rPr>
          <w:rFonts w:ascii="Times New Roman" w:hAnsi="Times New Roman"/>
          <w:sz w:val="24"/>
          <w:szCs w:val="24"/>
        </w:rPr>
        <w:t xml:space="preserve"> of </w:t>
      </w:r>
      <w:r w:rsidR="009C326D">
        <w:rPr>
          <w:rFonts w:ascii="Times New Roman" w:hAnsi="Times New Roman"/>
          <w:sz w:val="24"/>
          <w:szCs w:val="24"/>
        </w:rPr>
        <w:t>smoking and other tobacco product use</w:t>
      </w:r>
      <w:r w:rsidR="00737EEF">
        <w:rPr>
          <w:rFonts w:ascii="Times New Roman" w:hAnsi="Times New Roman"/>
          <w:sz w:val="24"/>
          <w:szCs w:val="24"/>
        </w:rPr>
        <w:t>.</w:t>
      </w:r>
      <w:r w:rsidR="00FD38B1">
        <w:rPr>
          <w:rStyle w:val="EndnoteReference"/>
          <w:szCs w:val="24"/>
        </w:rPr>
        <w:endnoteReference w:id="58"/>
      </w:r>
      <w:r w:rsidR="00683870" w:rsidRPr="00772557">
        <w:rPr>
          <w:rFonts w:ascii="Times New Roman" w:hAnsi="Times New Roman"/>
          <w:position w:val="-4"/>
          <w:sz w:val="24"/>
          <w:szCs w:val="24"/>
          <w:vertAlign w:val="superscript"/>
        </w:rPr>
        <w:t>,</w:t>
      </w:r>
      <w:r w:rsidR="00FD38B1" w:rsidRPr="00427231">
        <w:rPr>
          <w:rStyle w:val="EndnoteReference"/>
          <w:szCs w:val="24"/>
        </w:rPr>
        <w:endnoteReference w:id="59"/>
      </w:r>
      <w:r w:rsidR="00683870" w:rsidRPr="00772557">
        <w:rPr>
          <w:rFonts w:ascii="Times New Roman" w:hAnsi="Times New Roman"/>
          <w:position w:val="-4"/>
          <w:sz w:val="24"/>
          <w:szCs w:val="24"/>
          <w:vertAlign w:val="superscript"/>
        </w:rPr>
        <w:t>,</w:t>
      </w:r>
      <w:r w:rsidR="00FD38B1">
        <w:rPr>
          <w:rStyle w:val="EndnoteReference"/>
          <w:szCs w:val="24"/>
        </w:rPr>
        <w:endnoteReference w:id="60"/>
      </w:r>
      <w:r w:rsidR="001B2CB9">
        <w:rPr>
          <w:rFonts w:ascii="Times New Roman" w:hAnsi="Times New Roman"/>
          <w:sz w:val="24"/>
          <w:szCs w:val="24"/>
        </w:rPr>
        <w:t xml:space="preserve"> </w:t>
      </w:r>
    </w:p>
    <w:p w14:paraId="39FBF7A9" w14:textId="77777777" w:rsidR="001B2CB9" w:rsidRPr="00390BB7" w:rsidRDefault="001B2CB9" w:rsidP="001A7EB0">
      <w:pPr>
        <w:pStyle w:val="MediumGrid1-Accent22"/>
        <w:spacing w:after="0"/>
        <w:ind w:left="760"/>
        <w:rPr>
          <w:rFonts w:ascii="Times New Roman" w:eastAsia="Times New Roman" w:hAnsi="Times New Roman" w:cs="Times-Roman"/>
          <w:color w:val="000000"/>
          <w:sz w:val="24"/>
          <w:szCs w:val="24"/>
          <w:lang w:bidi="en-US"/>
        </w:rPr>
      </w:pPr>
    </w:p>
    <w:p w14:paraId="1258E9A9" w14:textId="77777777" w:rsidR="001B2CB9" w:rsidRDefault="001B2CB9" w:rsidP="001A7EB0">
      <w:pPr>
        <w:pStyle w:val="MediumGrid1-Accent22"/>
        <w:spacing w:after="60" w:line="240" w:lineRule="auto"/>
        <w:ind w:left="0"/>
        <w:rPr>
          <w:rFonts w:ascii="Times New Roman" w:hAnsi="Times New Roman"/>
          <w:sz w:val="24"/>
          <w:szCs w:val="24"/>
        </w:rPr>
      </w:pPr>
      <w:r w:rsidRPr="00AF43ED">
        <w:rPr>
          <w:rFonts w:ascii="Times New Roman" w:hAnsi="Times New Roman"/>
          <w:sz w:val="24"/>
          <w:szCs w:val="24"/>
        </w:rPr>
        <w:t>WHEREAS</w:t>
      </w:r>
      <w:r w:rsidRPr="00ED4374">
        <w:rPr>
          <w:rFonts w:ascii="Times New Roman" w:hAnsi="Times New Roman"/>
          <w:sz w:val="24"/>
          <w:szCs w:val="24"/>
        </w:rPr>
        <w:t>,</w:t>
      </w:r>
      <w:r w:rsidRPr="00943B9C">
        <w:rPr>
          <w:rFonts w:ascii="Times New Roman" w:hAnsi="Times New Roman"/>
          <w:sz w:val="24"/>
          <w:szCs w:val="24"/>
        </w:rPr>
        <w:t xml:space="preserve"> secondhand cannabis </w:t>
      </w:r>
      <w:r>
        <w:rPr>
          <w:rFonts w:ascii="Times New Roman" w:hAnsi="Times New Roman"/>
          <w:sz w:val="24"/>
          <w:szCs w:val="24"/>
        </w:rPr>
        <w:t xml:space="preserve">smoke has </w:t>
      </w:r>
      <w:r w:rsidRPr="00943B9C">
        <w:rPr>
          <w:rFonts w:ascii="Times New Roman" w:hAnsi="Times New Roman"/>
          <w:sz w:val="24"/>
          <w:szCs w:val="24"/>
        </w:rPr>
        <w:t>been identified as a health hazard, as evidenced by the following:</w:t>
      </w:r>
    </w:p>
    <w:p w14:paraId="19EC7501" w14:textId="77777777" w:rsidR="00390BB7" w:rsidRPr="00943B9C" w:rsidRDefault="00390BB7" w:rsidP="001A7EB0">
      <w:pPr>
        <w:pStyle w:val="MediumGrid1-Accent22"/>
        <w:spacing w:after="60" w:line="240" w:lineRule="auto"/>
        <w:ind w:left="0"/>
        <w:rPr>
          <w:rFonts w:ascii="Times New Roman" w:hAnsi="Times New Roman"/>
          <w:sz w:val="24"/>
          <w:szCs w:val="24"/>
        </w:rPr>
      </w:pPr>
    </w:p>
    <w:p w14:paraId="7808B502" w14:textId="77777777" w:rsidR="001B2CB9" w:rsidRPr="009022BC" w:rsidRDefault="001B2CB9" w:rsidP="001B2CB9">
      <w:pPr>
        <w:pStyle w:val="bullets"/>
        <w:numPr>
          <w:ilvl w:val="0"/>
          <w:numId w:val="24"/>
        </w:numPr>
        <w:textAlignment w:val="auto"/>
        <w:rPr>
          <w:rFonts w:cs="Times New Roman"/>
        </w:rPr>
      </w:pPr>
      <w:r w:rsidRPr="009022BC">
        <w:rPr>
          <w:rFonts w:cs="Times New Roman"/>
        </w:rPr>
        <w:t xml:space="preserve">The California EPA included cannabis smoke on the Proposition 65 list of chemicals </w:t>
      </w:r>
      <w:r w:rsidRPr="009022BC">
        <w:rPr>
          <w:rFonts w:cs="Times New Roman"/>
        </w:rPr>
        <w:lastRenderedPageBreak/>
        <w:t>known to the state of California to cause cancer;</w:t>
      </w:r>
      <w:r w:rsidR="00F56E8E">
        <w:rPr>
          <w:rStyle w:val="EndnoteReference"/>
          <w:rFonts w:cs="Times New Roman"/>
        </w:rPr>
        <w:endnoteReference w:id="61"/>
      </w:r>
      <w:r w:rsidR="00683870" w:rsidRPr="00E228F4">
        <w:rPr>
          <w:rFonts w:cs="Times New Roman"/>
          <w:position w:val="-4"/>
          <w:vertAlign w:val="superscript"/>
        </w:rPr>
        <w:t>,</w:t>
      </w:r>
      <w:r w:rsidR="00F56E8E">
        <w:rPr>
          <w:rStyle w:val="EndnoteReference"/>
          <w:rFonts w:cs="Times New Roman"/>
        </w:rPr>
        <w:endnoteReference w:id="62"/>
      </w:r>
    </w:p>
    <w:p w14:paraId="01150BE9" w14:textId="77777777" w:rsidR="001B2CB9" w:rsidRPr="009022BC" w:rsidRDefault="001B2CB9" w:rsidP="001B2CB9">
      <w:pPr>
        <w:pStyle w:val="bullets"/>
        <w:numPr>
          <w:ilvl w:val="0"/>
          <w:numId w:val="24"/>
        </w:numPr>
        <w:textAlignment w:val="auto"/>
        <w:rPr>
          <w:rFonts w:cs="Times New Roman"/>
        </w:rPr>
      </w:pPr>
      <w:r w:rsidRPr="009022BC">
        <w:rPr>
          <w:rFonts w:cs="Times New Roman"/>
        </w:rPr>
        <w:t>Cannabis smoke contains at least 33 known carcinogens;</w:t>
      </w:r>
      <w:r w:rsidR="00F56E8E">
        <w:rPr>
          <w:rStyle w:val="EndnoteReference"/>
          <w:rFonts w:cs="Times New Roman"/>
        </w:rPr>
        <w:endnoteReference w:id="63"/>
      </w:r>
    </w:p>
    <w:p w14:paraId="1F7698A0" w14:textId="77777777" w:rsidR="001B2CB9" w:rsidRDefault="005525BB" w:rsidP="001B2CB9">
      <w:pPr>
        <w:pStyle w:val="bullets"/>
        <w:numPr>
          <w:ilvl w:val="0"/>
          <w:numId w:val="24"/>
        </w:numPr>
        <w:textAlignment w:val="auto"/>
        <w:rPr>
          <w:rFonts w:cs="Times New Roman"/>
        </w:rPr>
      </w:pPr>
      <w:r>
        <w:rPr>
          <w:rFonts w:cs="Times New Roman"/>
        </w:rPr>
        <w:t>In one study, e</w:t>
      </w:r>
      <w:r w:rsidR="001B2CB9" w:rsidRPr="009022BC">
        <w:rPr>
          <w:rFonts w:cs="Times New Roman"/>
        </w:rPr>
        <w:t xml:space="preserve">xposure to cannabis smoke in an unventilated setting resulted in detectible levels of cannabinoids in </w:t>
      </w:r>
      <w:r>
        <w:rPr>
          <w:rFonts w:cs="Times New Roman"/>
        </w:rPr>
        <w:t xml:space="preserve">non-smoker </w:t>
      </w:r>
      <w:r w:rsidR="001B2CB9" w:rsidRPr="009022BC">
        <w:rPr>
          <w:rFonts w:cs="Times New Roman"/>
        </w:rPr>
        <w:t>participants</w:t>
      </w:r>
      <w:r w:rsidR="001B2CB9">
        <w:rPr>
          <w:rFonts w:cs="Times New Roman"/>
        </w:rPr>
        <w:t>’</w:t>
      </w:r>
      <w:r w:rsidR="001B2CB9" w:rsidRPr="009022BC">
        <w:rPr>
          <w:rFonts w:cs="Times New Roman"/>
        </w:rPr>
        <w:t xml:space="preserve"> blood and urine, and participants experienced minor increases in heart rate and impaired cognitive performance;</w:t>
      </w:r>
      <w:r w:rsidR="00F56E8E">
        <w:rPr>
          <w:rStyle w:val="EndnoteReference"/>
          <w:rFonts w:cs="Times New Roman"/>
        </w:rPr>
        <w:endnoteReference w:id="64"/>
      </w:r>
      <w:r w:rsidR="00263F18">
        <w:rPr>
          <w:rFonts w:cs="Times New Roman"/>
        </w:rPr>
        <w:t xml:space="preserve"> and</w:t>
      </w:r>
    </w:p>
    <w:p w14:paraId="18960747" w14:textId="2CAD308A" w:rsidR="001B2CB9" w:rsidRPr="00A97240" w:rsidRDefault="00263F18" w:rsidP="001A7EB0">
      <w:pPr>
        <w:pStyle w:val="bullets"/>
        <w:numPr>
          <w:ilvl w:val="0"/>
          <w:numId w:val="24"/>
        </w:numPr>
        <w:textAlignment w:val="auto"/>
        <w:rPr>
          <w:rFonts w:cs="Times New Roman"/>
        </w:rPr>
      </w:pPr>
      <w:r w:rsidRPr="00B0290A">
        <w:rPr>
          <w:rFonts w:cs="Times New Roman"/>
        </w:rPr>
        <w:t xml:space="preserve">A recent systematic review of the literature concluded that secondhand exposure to cannabis smoke leads to cannabinoid metabolites in bodily fluids and individuals experiencing </w:t>
      </w:r>
      <w:r w:rsidR="00A97240" w:rsidRPr="00567579">
        <w:rPr>
          <w:rFonts w:cs="Times New Roman"/>
        </w:rPr>
        <w:t xml:space="preserve">self-reported </w:t>
      </w:r>
      <w:r w:rsidRPr="00B0290A">
        <w:rPr>
          <w:rFonts w:cs="Times New Roman"/>
        </w:rPr>
        <w:t>psychoactive effects</w:t>
      </w:r>
      <w:r w:rsidR="00A97240" w:rsidRPr="00B0290A">
        <w:rPr>
          <w:rFonts w:cs="Times New Roman"/>
        </w:rPr>
        <w:t>.</w:t>
      </w:r>
      <w:r w:rsidR="00F56E8E" w:rsidRPr="00A97240">
        <w:rPr>
          <w:rStyle w:val="EndnoteReference"/>
          <w:rFonts w:cs="Times New Roman"/>
        </w:rPr>
        <w:endnoteReference w:id="65"/>
      </w:r>
      <w:r w:rsidRPr="00A97240">
        <w:rPr>
          <w:rFonts w:cs="Times New Roman"/>
        </w:rPr>
        <w:t xml:space="preserve"> </w:t>
      </w:r>
    </w:p>
    <w:p w14:paraId="36481216" w14:textId="10692CEF" w:rsidR="006C2E88" w:rsidRPr="00D4779F" w:rsidRDefault="006C2E88" w:rsidP="00E57BED">
      <w:pPr>
        <w:pStyle w:val="EndnoteText"/>
        <w:rPr>
          <w:sz w:val="24"/>
        </w:rPr>
      </w:pPr>
      <w:r w:rsidRPr="004D3468">
        <w:rPr>
          <w:sz w:val="24"/>
        </w:rPr>
        <w:t>WHEREAS, laws restricting the use of tobacco products have recognizable benefits to public health and medical costs</w:t>
      </w:r>
      <w:r w:rsidR="005416D6">
        <w:rPr>
          <w:sz w:val="24"/>
        </w:rPr>
        <w:t>,</w:t>
      </w:r>
      <w:r w:rsidRPr="004D3468">
        <w:rPr>
          <w:sz w:val="24"/>
        </w:rPr>
        <w:t xml:space="preserve"> with a review of over 80 peer-reviewed research studies </w:t>
      </w:r>
      <w:r w:rsidR="00752832">
        <w:rPr>
          <w:rFonts w:cs="Times New Roman"/>
          <w:sz w:val="24"/>
        </w:rPr>
        <w:t>from 2000</w:t>
      </w:r>
      <w:r w:rsidR="008266A4">
        <w:rPr>
          <w:rFonts w:cs="Times New Roman"/>
          <w:sz w:val="24"/>
        </w:rPr>
        <w:t xml:space="preserve"> to </w:t>
      </w:r>
      <w:r w:rsidR="00752832">
        <w:rPr>
          <w:rFonts w:cs="Times New Roman"/>
          <w:sz w:val="24"/>
        </w:rPr>
        <w:t xml:space="preserve">2011 </w:t>
      </w:r>
      <w:r w:rsidR="005416D6" w:rsidRPr="005416D6">
        <w:rPr>
          <w:rFonts w:cs="Times New Roman"/>
          <w:sz w:val="24"/>
        </w:rPr>
        <w:t xml:space="preserve">(search period July 2009 – December 2011) </w:t>
      </w:r>
      <w:r w:rsidRPr="004D3468">
        <w:rPr>
          <w:sz w:val="24"/>
        </w:rPr>
        <w:t>showing that smokefree policies effectively do the following:</w:t>
      </w:r>
    </w:p>
    <w:p w14:paraId="05EA977C" w14:textId="5E4E48D8" w:rsidR="006C2E88" w:rsidRPr="004D3468" w:rsidRDefault="006C2E88" w:rsidP="006C2E88">
      <w:pPr>
        <w:pStyle w:val="EndnoteText"/>
        <w:numPr>
          <w:ilvl w:val="0"/>
          <w:numId w:val="7"/>
        </w:numPr>
        <w:rPr>
          <w:sz w:val="24"/>
        </w:rPr>
      </w:pPr>
      <w:r w:rsidRPr="001C7DC2">
        <w:rPr>
          <w:sz w:val="24"/>
        </w:rPr>
        <w:t xml:space="preserve">Reduce tobacco use: </w:t>
      </w:r>
      <w:r w:rsidR="00427231">
        <w:rPr>
          <w:sz w:val="24"/>
        </w:rPr>
        <w:t>T</w:t>
      </w:r>
      <w:r w:rsidRPr="001C7DC2">
        <w:rPr>
          <w:sz w:val="24"/>
        </w:rPr>
        <w:t>obacco use reduced by 2.7</w:t>
      </w:r>
      <w:r w:rsidR="00427231">
        <w:rPr>
          <w:rFonts w:cs="Times New Roman"/>
          <w:sz w:val="24"/>
        </w:rPr>
        <w:t xml:space="preserve"> </w:t>
      </w:r>
      <w:r w:rsidR="001867FD">
        <w:rPr>
          <w:rFonts w:cs="Times New Roman"/>
          <w:sz w:val="24"/>
        </w:rPr>
        <w:t xml:space="preserve">median </w:t>
      </w:r>
      <w:r w:rsidRPr="0077469D">
        <w:rPr>
          <w:rFonts w:cs="Times New Roman"/>
          <w:sz w:val="24"/>
        </w:rPr>
        <w:t>percent</w:t>
      </w:r>
      <w:r w:rsidR="00752832">
        <w:rPr>
          <w:rFonts w:cs="Times New Roman"/>
          <w:sz w:val="24"/>
        </w:rPr>
        <w:t>age points</w:t>
      </w:r>
      <w:r w:rsidRPr="004D3468">
        <w:rPr>
          <w:sz w:val="24"/>
        </w:rPr>
        <w:t>;</w:t>
      </w:r>
      <w:r w:rsidR="00F56E8E">
        <w:rPr>
          <w:rStyle w:val="EndnoteReference"/>
        </w:rPr>
        <w:endnoteReference w:id="66"/>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13C21A16" w14:textId="11A44F71" w:rsidR="006C2E88" w:rsidRPr="004D3468" w:rsidRDefault="006C2E88" w:rsidP="006C2E88">
      <w:pPr>
        <w:pStyle w:val="EndnoteText"/>
        <w:numPr>
          <w:ilvl w:val="0"/>
          <w:numId w:val="7"/>
        </w:numPr>
        <w:rPr>
          <w:sz w:val="24"/>
        </w:rPr>
      </w:pPr>
      <w:r w:rsidRPr="00D4779F">
        <w:rPr>
          <w:sz w:val="24"/>
        </w:rPr>
        <w:t>Reduce expo</w:t>
      </w:r>
      <w:r w:rsidRPr="001C7DC2">
        <w:rPr>
          <w:sz w:val="24"/>
        </w:rPr>
        <w:t xml:space="preserve">sure to secondhand smoke: </w:t>
      </w:r>
      <w:r w:rsidR="00427231">
        <w:rPr>
          <w:rFonts w:cs="Times New Roman"/>
          <w:sz w:val="24"/>
        </w:rPr>
        <w:t>I</w:t>
      </w:r>
      <w:r w:rsidR="00752832">
        <w:rPr>
          <w:rFonts w:cs="Times New Roman"/>
          <w:sz w:val="24"/>
        </w:rPr>
        <w:t xml:space="preserve">ndoor </w:t>
      </w:r>
      <w:r w:rsidRPr="004D3468">
        <w:rPr>
          <w:sz w:val="24"/>
        </w:rPr>
        <w:t xml:space="preserve">air pollution reduced by a median of 88 percent and biomarkers for secondhand smoke </w:t>
      </w:r>
      <w:r w:rsidRPr="001C7DC2">
        <w:rPr>
          <w:sz w:val="24"/>
        </w:rPr>
        <w:t>reduced by a median of 50</w:t>
      </w:r>
      <w:r w:rsidR="00427231">
        <w:rPr>
          <w:rFonts w:cs="Times New Roman"/>
          <w:sz w:val="24"/>
        </w:rPr>
        <w:t xml:space="preserve"> percent</w:t>
      </w:r>
      <w:r w:rsidRPr="004D3468">
        <w:rPr>
          <w:sz w:val="24"/>
        </w:rPr>
        <w:t>;</w:t>
      </w:r>
      <w:r w:rsidR="00F56E8E">
        <w:rPr>
          <w:rStyle w:val="EndnoteReference"/>
        </w:rPr>
        <w:endnoteReference w:id="67"/>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186F6DA6" w14:textId="7EDBF059" w:rsidR="006C2E88" w:rsidRPr="004D3468" w:rsidRDefault="006C2E88" w:rsidP="006C2E88">
      <w:pPr>
        <w:pStyle w:val="EndnoteText"/>
        <w:numPr>
          <w:ilvl w:val="0"/>
          <w:numId w:val="7"/>
        </w:numPr>
        <w:rPr>
          <w:sz w:val="24"/>
        </w:rPr>
      </w:pPr>
      <w:r w:rsidRPr="00D4779F">
        <w:rPr>
          <w:sz w:val="24"/>
        </w:rPr>
        <w:t>Increase the number of tobacco users who quit</w:t>
      </w:r>
      <w:r w:rsidR="001867FD">
        <w:rPr>
          <w:rFonts w:cs="Times New Roman"/>
          <w:sz w:val="24"/>
        </w:rPr>
        <w:t xml:space="preserve">: </w:t>
      </w:r>
      <w:r w:rsidR="00427231">
        <w:rPr>
          <w:rFonts w:cs="Times New Roman"/>
          <w:sz w:val="24"/>
        </w:rPr>
        <w:t>C</w:t>
      </w:r>
      <w:r w:rsidR="001867FD">
        <w:rPr>
          <w:rFonts w:cs="Times New Roman"/>
          <w:sz w:val="24"/>
        </w:rPr>
        <w:t>essation of tobacco use increased</w:t>
      </w:r>
      <w:r w:rsidRPr="0077469D">
        <w:rPr>
          <w:rFonts w:cs="Times New Roman"/>
          <w:sz w:val="24"/>
        </w:rPr>
        <w:t xml:space="preserve"> </w:t>
      </w:r>
      <w:r w:rsidR="001867FD">
        <w:rPr>
          <w:rFonts w:cs="Times New Roman"/>
          <w:sz w:val="24"/>
        </w:rPr>
        <w:t>up to 17.4 percentage points with</w:t>
      </w:r>
      <w:r w:rsidRPr="004D3468">
        <w:rPr>
          <w:sz w:val="24"/>
        </w:rPr>
        <w:t xml:space="preserve"> a median of 3.8 </w:t>
      </w:r>
      <w:r w:rsidRPr="0077469D">
        <w:rPr>
          <w:rFonts w:cs="Times New Roman"/>
          <w:sz w:val="24"/>
        </w:rPr>
        <w:t>percent</w:t>
      </w:r>
      <w:r w:rsidR="001867FD">
        <w:rPr>
          <w:rFonts w:cs="Times New Roman"/>
          <w:sz w:val="24"/>
        </w:rPr>
        <w:t>age points</w:t>
      </w:r>
      <w:r w:rsidRPr="004D3468">
        <w:rPr>
          <w:sz w:val="24"/>
        </w:rPr>
        <w:t>;</w:t>
      </w:r>
      <w:r w:rsidR="00F56E8E">
        <w:rPr>
          <w:rStyle w:val="EndnoteReference"/>
        </w:rPr>
        <w:endnoteReference w:id="68"/>
      </w:r>
      <w:r w:rsidRPr="004D3468">
        <w:rPr>
          <w:sz w:val="24"/>
        </w:rPr>
        <w:t xml:space="preserve"> </w:t>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05CE40DD" w14:textId="77777777" w:rsidR="006C2E88" w:rsidRPr="004D3468" w:rsidRDefault="006C2E88" w:rsidP="006C2E88">
      <w:pPr>
        <w:pStyle w:val="EndnoteText"/>
        <w:numPr>
          <w:ilvl w:val="0"/>
          <w:numId w:val="7"/>
        </w:numPr>
        <w:rPr>
          <w:sz w:val="24"/>
        </w:rPr>
      </w:pPr>
      <w:r w:rsidRPr="00D4779F">
        <w:rPr>
          <w:sz w:val="24"/>
        </w:rPr>
        <w:t>Reduce initiation of tobacco use among young people;</w:t>
      </w:r>
      <w:r w:rsidR="00F56E8E">
        <w:rPr>
          <w:rStyle w:val="EndnoteReference"/>
        </w:rPr>
        <w:endnoteReference w:id="69"/>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549B23AB" w14:textId="0C35B5AF" w:rsidR="006C2E88" w:rsidRPr="004D3468" w:rsidRDefault="006C2E88" w:rsidP="006C2E88">
      <w:pPr>
        <w:pStyle w:val="EndnoteText"/>
        <w:numPr>
          <w:ilvl w:val="0"/>
          <w:numId w:val="7"/>
        </w:numPr>
        <w:rPr>
          <w:sz w:val="24"/>
        </w:rPr>
      </w:pPr>
      <w:r w:rsidRPr="00D4779F">
        <w:rPr>
          <w:sz w:val="24"/>
        </w:rPr>
        <w:t>Reduce tobacco-related illnesses and d</w:t>
      </w:r>
      <w:r w:rsidRPr="001C7DC2">
        <w:rPr>
          <w:sz w:val="24"/>
        </w:rPr>
        <w:t xml:space="preserve">eath: </w:t>
      </w:r>
      <w:r w:rsidR="00427231">
        <w:rPr>
          <w:sz w:val="24"/>
        </w:rPr>
        <w:t>T</w:t>
      </w:r>
      <w:r w:rsidRPr="001C7DC2">
        <w:rPr>
          <w:sz w:val="24"/>
        </w:rPr>
        <w:t xml:space="preserve">here </w:t>
      </w:r>
      <w:r w:rsidR="001867FD">
        <w:rPr>
          <w:rFonts w:cs="Times New Roman"/>
          <w:sz w:val="24"/>
        </w:rPr>
        <w:t>was</w:t>
      </w:r>
      <w:r w:rsidRPr="004D3468">
        <w:rPr>
          <w:sz w:val="24"/>
        </w:rPr>
        <w:t xml:space="preserve"> a 5.1</w:t>
      </w:r>
      <w:r w:rsidR="00427231">
        <w:rPr>
          <w:rFonts w:cs="Times New Roman"/>
          <w:sz w:val="24"/>
        </w:rPr>
        <w:t xml:space="preserve"> percent </w:t>
      </w:r>
      <w:r w:rsidRPr="004D3468">
        <w:rPr>
          <w:sz w:val="24"/>
        </w:rPr>
        <w:t>median decrease in hospitalizations from heart attacks and a 20.1 percent</w:t>
      </w:r>
      <w:r w:rsidRPr="0077469D">
        <w:rPr>
          <w:rFonts w:cs="Times New Roman"/>
          <w:sz w:val="24"/>
        </w:rPr>
        <w:t xml:space="preserve"> </w:t>
      </w:r>
      <w:r w:rsidR="00F556DF">
        <w:rPr>
          <w:rFonts w:cs="Times New Roman"/>
          <w:sz w:val="24"/>
        </w:rPr>
        <w:t>median</w:t>
      </w:r>
      <w:r w:rsidRPr="004D3468">
        <w:rPr>
          <w:sz w:val="24"/>
        </w:rPr>
        <w:t xml:space="preserve"> decrease in hospitalizations from asthma attacks</w:t>
      </w:r>
      <w:r w:rsidRPr="00D4779F">
        <w:rPr>
          <w:sz w:val="24"/>
        </w:rPr>
        <w:t>;</w:t>
      </w:r>
      <w:r w:rsidR="00F56E8E">
        <w:rPr>
          <w:rStyle w:val="EndnoteReference"/>
        </w:rPr>
        <w:endnoteReference w:id="70"/>
      </w:r>
      <w:r w:rsidR="00683870" w:rsidRPr="004D3468">
        <w:rPr>
          <w:sz w:val="24"/>
        </w:rPr>
        <w:fldChar w:fldCharType="begin" w:fldLock="1"/>
      </w:r>
      <w:r w:rsidRPr="00BA04DA">
        <w:rPr>
          <w:sz w:val="24"/>
        </w:rPr>
        <w:instrText>ADDIN CSL_CITATION { "citationItems" : [ { "id" : "ITEM-1", "itemData" : { "URL" : "http://www.thecommunityguide.org/tobacco/smokefreepolicies.html", "abstract" : "Reducing Tobacco Use and Secondhand Smoke Exposure: Interventions to Increase the Unit Price for Tobacco Products Task Force Finding The Community Preventive Services Task Force recommends interventions that increase the unit price of tobacco products based on strong evidence of effectiveness in reducing tobacco use. Evidence is considered strong based on findings from studies demonstrating that increasing the price of tobacco products: Reduces the total amount of tobacco consumed Reduces the prevalence of tobacco use Increases the number of tobacco users who quit Reduces initiation of tobacco use among young people Reduces tobacco-related morbidity and mortality Public health effects are proportional to the size of the price increase and the scale of implementation. Based on results of the review on which this recommendation is based, an intervention that increases the unit price for tobacco products by 20% would reduce overall consumption of tobacco products by 10.4%, prevalence of adult tobacco use by 3.6%, and initiation of tobacco use by young people by 8.6%. Evidence also indicates these interventions are effective in reducing tobacco-related disparities among income groups and may reduce disparities by race and ethnicity. Economic evidence shows that raising the unit price of tobacco products substantially reduces healthcare costs and in addition can reduce productivity losses. Read the full Task Force Finding and Rationale Statement for details including implementation issues, possible added benefits, potential harms, and evidence gaps. Intervention Definition Interventions to increase the unit price for tobacco products include public policies at the federal, state, or local level that increase the purchase price per unit of sale. The most common policy approach is legislation to increase the excise tax on tobacco products, though legislative actions and regulatory decisions may also be used to levy fees on tobacco products at the point of sale. Other policies that might influence tobacco product prices were not considered in this review. About the Systematic Review The Task Force finding is based on evidence from 116 studies, including 103 studies identified in two systematic reviews (IARC 2011, search period: 1982-February 2010; Wilson et al. 2012, search period: 1998-January 2012) combined with more recent evidence (13 studies, search period: 2009-July 2012). The systematic review was conducted on behalf of the Task Force by a team of specia\u2026", "accessed" : { "date-parts" : [ [ "2014", "7", "29" ] ] }, "author" : [ { "dropping-particle" : "", "family" : "Guide to Community Preventive Services", "given" : "", "non-dropping-particle" : "", "parse-names" : false, "suffix" : "" } ], "id" : "ITEM-1", "issued" : { "date-parts" : [ [ "2012" ] ] }, "language" : "en-US", "title" : "Reducing Tobacco Use and Secondhand Smoke Exposure: Smoke-Free Policies", "type" : "webpage" }, "uris" : [ "http://www.mendeley.com/documents/?uuid=32e9b6e1-c1e0-47f1-9541-6538394638a7" ] } ], "mendeley" : { "formattedCitation" : "&lt;sup&gt;14&lt;/sup&gt;", "plainTextFormattedCitation" : "14", "previouslyFormattedCitation" : "&lt;sup&gt;23&lt;/sup&gt;" }, "properties" : { "noteIndex" : 0 }, "schema" : "https://github.com/citation-style-language/schema/raw/master/csl-citation.json" }</w:instrText>
      </w:r>
      <w:r w:rsidR="00683870" w:rsidRPr="004D3468">
        <w:rPr>
          <w:sz w:val="24"/>
        </w:rPr>
        <w:fldChar w:fldCharType="end"/>
      </w:r>
      <w:r w:rsidRPr="004D3468">
        <w:rPr>
          <w:sz w:val="24"/>
        </w:rPr>
        <w:t xml:space="preserve"> and </w:t>
      </w:r>
    </w:p>
    <w:p w14:paraId="4FEA74CB" w14:textId="06E23DC3" w:rsidR="00390BB7" w:rsidRPr="0077469D" w:rsidRDefault="00F556DF" w:rsidP="006C2E88">
      <w:pPr>
        <w:pStyle w:val="EndnoteText"/>
        <w:numPr>
          <w:ilvl w:val="0"/>
          <w:numId w:val="7"/>
        </w:numPr>
        <w:rPr>
          <w:rFonts w:cs="Times New Roman"/>
          <w:sz w:val="24"/>
        </w:rPr>
      </w:pPr>
      <w:r>
        <w:rPr>
          <w:rFonts w:cs="Times New Roman"/>
          <w:sz w:val="24"/>
        </w:rPr>
        <w:t xml:space="preserve">One study estimated a $8,803 cost per life year </w:t>
      </w:r>
      <w:r w:rsidR="00CB456C">
        <w:rPr>
          <w:rFonts w:cs="Times New Roman"/>
          <w:sz w:val="24"/>
        </w:rPr>
        <w:t xml:space="preserve">gained </w:t>
      </w:r>
      <w:r>
        <w:rPr>
          <w:rFonts w:cs="Times New Roman"/>
          <w:sz w:val="24"/>
        </w:rPr>
        <w:t xml:space="preserve">while other studies found a </w:t>
      </w:r>
      <w:r w:rsidR="00CB456C">
        <w:rPr>
          <w:rFonts w:cs="Times New Roman"/>
          <w:sz w:val="24"/>
        </w:rPr>
        <w:t>range of $148,000 to</w:t>
      </w:r>
      <w:r>
        <w:rPr>
          <w:rFonts w:cs="Times New Roman"/>
          <w:sz w:val="24"/>
        </w:rPr>
        <w:t xml:space="preserve"> $409,000 in health care costs per 100,000 people averted in one year;</w:t>
      </w:r>
      <w:r w:rsidR="00F56E8E">
        <w:rPr>
          <w:rStyle w:val="EndnoteReference"/>
          <w:rFonts w:cs="Times New Roman"/>
        </w:rPr>
        <w:endnoteReference w:id="71"/>
      </w:r>
      <w:r>
        <w:rPr>
          <w:rFonts w:cs="Times New Roman"/>
          <w:sz w:val="24"/>
        </w:rPr>
        <w:t xml:space="preserve"> </w:t>
      </w:r>
    </w:p>
    <w:p w14:paraId="42EC51D9" w14:textId="77777777" w:rsidR="006C2E88" w:rsidRPr="00390BB7" w:rsidRDefault="006C2E88" w:rsidP="001A7EB0">
      <w:pPr>
        <w:pStyle w:val="EndnoteText"/>
        <w:ind w:left="900" w:firstLine="0"/>
        <w:rPr>
          <w:i/>
          <w:sz w:val="24"/>
        </w:rPr>
      </w:pPr>
    </w:p>
    <w:p w14:paraId="7F0CCCDE" w14:textId="77777777" w:rsidR="006C2E88" w:rsidRPr="00D4779F" w:rsidRDefault="006C2E88" w:rsidP="006C2E88">
      <w:pPr>
        <w:pStyle w:val="EndnoteText"/>
        <w:rPr>
          <w:i/>
          <w:sz w:val="24"/>
        </w:rPr>
      </w:pPr>
      <w:r w:rsidRPr="004D3468">
        <w:rPr>
          <w:i/>
          <w:sz w:val="24"/>
        </w:rPr>
        <w:t>[ Include the following findings about smokeless tobacco if your community will be incorporating the optional language to create completely tobacco-free spaces. ]</w:t>
      </w:r>
    </w:p>
    <w:p w14:paraId="291C5517" w14:textId="77777777" w:rsidR="006C2E88" w:rsidRPr="001C7DC2" w:rsidRDefault="006C2E88" w:rsidP="006C2E88">
      <w:pPr>
        <w:pStyle w:val="EndnoteText"/>
        <w:rPr>
          <w:sz w:val="24"/>
        </w:rPr>
      </w:pPr>
    </w:p>
    <w:p w14:paraId="741A58F1" w14:textId="6CD4BF69" w:rsidR="006C2E88" w:rsidRPr="001C7DC2" w:rsidRDefault="006C2E88" w:rsidP="00E57BED">
      <w:pPr>
        <w:pStyle w:val="EndnoteText"/>
        <w:rPr>
          <w:sz w:val="24"/>
          <w:u w:val="single"/>
        </w:rPr>
      </w:pPr>
      <w:r w:rsidRPr="001C7DC2">
        <w:rPr>
          <w:sz w:val="24"/>
        </w:rPr>
        <w:t xml:space="preserve">[ </w:t>
      </w:r>
      <w:r w:rsidRPr="001C7DC2">
        <w:rPr>
          <w:sz w:val="24"/>
          <w:u w:val="single"/>
        </w:rPr>
        <w:t>WHEREAS, smokeless tobacco is not a safe alternative to smoking and causes its own share of death and disease, as evidenced by the following</w:t>
      </w:r>
      <w:r w:rsidRPr="001C7DC2">
        <w:rPr>
          <w:sz w:val="24"/>
        </w:rPr>
        <w:t>:</w:t>
      </w:r>
    </w:p>
    <w:p w14:paraId="31D313CE" w14:textId="77777777" w:rsidR="00392B3E" w:rsidRDefault="00392B3E" w:rsidP="006C2E88">
      <w:pPr>
        <w:pStyle w:val="EndnoteText"/>
        <w:numPr>
          <w:ilvl w:val="0"/>
          <w:numId w:val="7"/>
        </w:numPr>
        <w:rPr>
          <w:rFonts w:cs="Times New Roman"/>
          <w:sz w:val="24"/>
          <w:u w:val="single"/>
        </w:rPr>
      </w:pPr>
      <w:r>
        <w:rPr>
          <w:rFonts w:cs="Times New Roman"/>
          <w:sz w:val="24"/>
          <w:u w:val="single"/>
        </w:rPr>
        <w:t>Smokeless tobacco can lead to nicotine addiction;</w:t>
      </w:r>
      <w:r w:rsidR="00F56E8E">
        <w:rPr>
          <w:rStyle w:val="EndnoteReference"/>
          <w:rFonts w:cs="Times New Roman"/>
          <w:u w:val="single"/>
        </w:rPr>
        <w:endnoteReference w:id="72"/>
      </w:r>
    </w:p>
    <w:p w14:paraId="09ABA23A" w14:textId="77777777" w:rsidR="006C2E88" w:rsidRPr="00D4779F" w:rsidRDefault="006C2E88" w:rsidP="006C2E88">
      <w:pPr>
        <w:pStyle w:val="EndnoteText"/>
        <w:numPr>
          <w:ilvl w:val="0"/>
          <w:numId w:val="7"/>
        </w:numPr>
        <w:rPr>
          <w:sz w:val="24"/>
          <w:u w:val="single"/>
        </w:rPr>
      </w:pPr>
      <w:r w:rsidRPr="004D3468">
        <w:rPr>
          <w:sz w:val="24"/>
          <w:u w:val="single"/>
        </w:rPr>
        <w:t xml:space="preserve">Smokeless tobacco use </w:t>
      </w:r>
      <w:r w:rsidR="004D3ACA">
        <w:rPr>
          <w:rFonts w:cs="Times New Roman"/>
          <w:sz w:val="24"/>
          <w:u w:val="single"/>
        </w:rPr>
        <w:t>causes</w:t>
      </w:r>
      <w:r w:rsidRPr="004D3468">
        <w:rPr>
          <w:sz w:val="24"/>
          <w:u w:val="single"/>
        </w:rPr>
        <w:t xml:space="preserve"> oral, esophageal, and pancreatic cancers;</w:t>
      </w:r>
      <w:r w:rsidR="00F56E8E">
        <w:rPr>
          <w:rStyle w:val="EndnoteReference"/>
          <w:u w:val="single"/>
        </w:rPr>
        <w:endnoteReference w:id="73"/>
      </w:r>
      <w:r w:rsidR="00683870" w:rsidRPr="004241A4">
        <w:rPr>
          <w:sz w:val="24"/>
          <w:u w:val="single"/>
        </w:rPr>
        <w:fldChar w:fldCharType="begin" w:fldLock="1"/>
      </w:r>
      <w:r w:rsidRPr="00BA04DA">
        <w:rPr>
          <w:sz w:val="24"/>
          <w:u w:val="single"/>
        </w:rPr>
        <w:instrText>ADDIN CSL_CITATION { "citationItems" : [ { "id" : "ITEM-1", "itemData" : { "URL" : "http://www.cancer.gov/cancertopics/causes-prevention/risk/tobacco/smokeless-fact-sheet", "accessed" : { "date-parts" : [ [ "2012", "4", "2" ] ] }, "author" : [ { "dropping-particle" : "", "family" : "National Cancer Institute", "given" : "", "non-dropping-particle" : "", "parse-names" : false, "suffix" : "" } ], "id" : "ITEM-1", "issued" : { "date-parts" : [ [ "2010" ] ] }, "title" : "Smokeless Tobacco and Cancer", "type" : "webpage" }, "uris" : [ "http://www.mendeley.com/documents/?uuid=69cda3a2-2fbc-46da-8f99-c9f3a14a3207" ] } ], "mendeley" : { "formattedCitation" : "&lt;sup&gt;24&lt;/sup&gt;", "plainTextFormattedCitation" : "24", "previouslyFormattedCitation" : "&lt;sup&gt;25&lt;/sup&gt;" }, "properties" : { "noteIndex" : 0 }, "schema" : "https://github.com/citation-style-language/schema/raw/master/csl-citation.json" }</w:instrText>
      </w:r>
      <w:r w:rsidR="00683870" w:rsidRPr="004241A4">
        <w:rPr>
          <w:sz w:val="24"/>
          <w:u w:val="single"/>
        </w:rPr>
        <w:fldChar w:fldCharType="end"/>
      </w:r>
      <w:r w:rsidRPr="004D3468">
        <w:rPr>
          <w:sz w:val="24"/>
          <w:u w:val="single"/>
        </w:rPr>
        <w:t xml:space="preserve"> </w:t>
      </w:r>
    </w:p>
    <w:p w14:paraId="187B3D20" w14:textId="77777777" w:rsidR="006C2E88" w:rsidRPr="004D3468" w:rsidRDefault="006C2E88" w:rsidP="006C2E88">
      <w:pPr>
        <w:pStyle w:val="EndnoteText"/>
        <w:numPr>
          <w:ilvl w:val="0"/>
          <w:numId w:val="7"/>
        </w:numPr>
        <w:rPr>
          <w:sz w:val="24"/>
          <w:u w:val="single"/>
        </w:rPr>
      </w:pPr>
      <w:r w:rsidRPr="001C7DC2">
        <w:rPr>
          <w:sz w:val="24"/>
          <w:u w:val="single"/>
        </w:rPr>
        <w:t>Smokeless tobacco is associated with increased risk for heart disease and stroke,</w:t>
      </w:r>
      <w:r w:rsidR="00F56E8E" w:rsidRPr="00DD67FD">
        <w:rPr>
          <w:rStyle w:val="EndnoteReference"/>
          <w:u w:val="single"/>
        </w:rPr>
        <w:endnoteReference w:id="74"/>
      </w:r>
      <w:r w:rsidR="00683870" w:rsidRPr="00DD67FD">
        <w:rPr>
          <w:sz w:val="24"/>
          <w:u w:val="single"/>
          <w:vertAlign w:val="superscript"/>
        </w:rPr>
        <w:t>,</w:t>
      </w:r>
      <w:r w:rsidR="00F56E8E" w:rsidRPr="00DD67FD">
        <w:rPr>
          <w:rStyle w:val="EndnoteReference"/>
          <w:u w:val="single"/>
        </w:rPr>
        <w:endnoteReference w:id="75"/>
      </w:r>
      <w:r w:rsidR="00683870" w:rsidRPr="00DD67FD">
        <w:rPr>
          <w:sz w:val="24"/>
          <w:u w:val="single"/>
          <w:vertAlign w:val="superscript"/>
        </w:rPr>
        <w:t>,</w:t>
      </w:r>
      <w:r w:rsidR="00F56E8E" w:rsidRPr="00DD67FD">
        <w:rPr>
          <w:rStyle w:val="EndnoteReference"/>
          <w:u w:val="single"/>
        </w:rPr>
        <w:endnoteReference w:id="76"/>
      </w:r>
      <w:r w:rsidRPr="00DD67FD">
        <w:rPr>
          <w:sz w:val="24"/>
          <w:u w:val="single"/>
        </w:rPr>
        <w:t xml:space="preserve"> </w:t>
      </w:r>
      <w:r w:rsidR="00B46A0D">
        <w:rPr>
          <w:rFonts w:cs="Times New Roman"/>
          <w:sz w:val="24"/>
          <w:u w:val="single"/>
        </w:rPr>
        <w:t xml:space="preserve">and </w:t>
      </w:r>
      <w:r w:rsidRPr="004D3468">
        <w:rPr>
          <w:sz w:val="24"/>
          <w:u w:val="single"/>
        </w:rPr>
        <w:t>stillbirth and preterm delivery</w:t>
      </w:r>
      <w:r w:rsidR="00B46A0D">
        <w:rPr>
          <w:rFonts w:cs="Times New Roman"/>
          <w:sz w:val="24"/>
          <w:u w:val="single"/>
        </w:rPr>
        <w:t>;</w:t>
      </w:r>
      <w:r w:rsidR="00F56E8E">
        <w:rPr>
          <w:rStyle w:val="EndnoteReference"/>
          <w:rFonts w:cs="Times New Roman"/>
          <w:u w:val="single"/>
        </w:rPr>
        <w:endnoteReference w:id="77"/>
      </w:r>
      <w:r w:rsidRPr="004D3468">
        <w:rPr>
          <w:sz w:val="24"/>
          <w:u w:val="single"/>
        </w:rPr>
        <w:t xml:space="preserve"> and </w:t>
      </w:r>
    </w:p>
    <w:p w14:paraId="4AE4B4FD" w14:textId="77777777" w:rsidR="00C256C1" w:rsidRPr="00C256C1" w:rsidRDefault="00C256C1" w:rsidP="006C2E88">
      <w:pPr>
        <w:pStyle w:val="EndnoteText"/>
        <w:numPr>
          <w:ilvl w:val="0"/>
          <w:numId w:val="7"/>
        </w:numPr>
        <w:rPr>
          <w:rFonts w:cs="Times New Roman"/>
          <w:sz w:val="24"/>
          <w:u w:val="single"/>
        </w:rPr>
      </w:pPr>
      <w:r w:rsidRPr="00C256C1">
        <w:rPr>
          <w:rFonts w:cs="Times New Roman"/>
          <w:b/>
          <w:sz w:val="24"/>
        </w:rPr>
        <w:lastRenderedPageBreak/>
        <w:t xml:space="preserve">[ insert local </w:t>
      </w:r>
      <w:r>
        <w:rPr>
          <w:rFonts w:cs="Times New Roman"/>
          <w:b/>
          <w:sz w:val="24"/>
        </w:rPr>
        <w:t xml:space="preserve">smokeless tobacco use </w:t>
      </w:r>
      <w:r w:rsidRPr="00C256C1">
        <w:rPr>
          <w:rFonts w:cs="Times New Roman"/>
          <w:b/>
          <w:sz w:val="24"/>
        </w:rPr>
        <w:t>disparities data if available ]</w:t>
      </w:r>
      <w:r w:rsidRPr="001A7EB0">
        <w:rPr>
          <w:rFonts w:cs="Times New Roman"/>
          <w:b/>
          <w:sz w:val="24"/>
        </w:rPr>
        <w:t>.</w:t>
      </w:r>
    </w:p>
    <w:p w14:paraId="430028E0" w14:textId="77777777" w:rsidR="006C2E88" w:rsidRPr="004D3468" w:rsidRDefault="006C2E88" w:rsidP="006C2E88">
      <w:pPr>
        <w:pStyle w:val="EndnoteText"/>
        <w:rPr>
          <w:sz w:val="24"/>
          <w:u w:val="single"/>
        </w:rPr>
      </w:pPr>
    </w:p>
    <w:p w14:paraId="6CACB6FB" w14:textId="38C00B6B" w:rsidR="006C2E88" w:rsidRPr="00D4779F" w:rsidRDefault="006C2E88" w:rsidP="00E57BED">
      <w:pPr>
        <w:pStyle w:val="EndnoteText"/>
        <w:rPr>
          <w:sz w:val="24"/>
        </w:rPr>
      </w:pPr>
      <w:r w:rsidRPr="004D3468">
        <w:rPr>
          <w:sz w:val="24"/>
        </w:rPr>
        <w:t xml:space="preserve">WHEREAS, </w:t>
      </w:r>
      <w:r w:rsidR="00967CB1">
        <w:rPr>
          <w:rFonts w:cs="Times New Roman"/>
          <w:sz w:val="24"/>
        </w:rPr>
        <w:t>tobacco waste is</w:t>
      </w:r>
      <w:r w:rsidRPr="004D3468">
        <w:rPr>
          <w:sz w:val="24"/>
        </w:rPr>
        <w:t xml:space="preserve"> a major and persistent source of litter, as evidenced by the following: </w:t>
      </w:r>
    </w:p>
    <w:p w14:paraId="38F4B564" w14:textId="3A82CD7B" w:rsidR="006C2E88" w:rsidRPr="004D3468" w:rsidRDefault="00967CB1" w:rsidP="006C2E88">
      <w:pPr>
        <w:pStyle w:val="EndnoteText"/>
        <w:numPr>
          <w:ilvl w:val="0"/>
          <w:numId w:val="7"/>
        </w:numPr>
        <w:rPr>
          <w:sz w:val="24"/>
        </w:rPr>
      </w:pPr>
      <w:r>
        <w:rPr>
          <w:rFonts w:cs="Times New Roman"/>
          <w:sz w:val="24"/>
        </w:rPr>
        <w:t>The roughly 6.3 trillion cigarettes smoked globally each year result in 300 billion packs that produce almost 2 million tons of waste paper, cellophane, foil, and glue as well as trillions of butts littered across roadways, sidewalks, parks, and other green spaces;</w:t>
      </w:r>
      <w:r w:rsidR="00F56E8E">
        <w:rPr>
          <w:rStyle w:val="EndnoteReference"/>
          <w:rFonts w:cs="Times New Roman"/>
        </w:rPr>
        <w:endnoteReference w:id="78"/>
      </w:r>
    </w:p>
    <w:p w14:paraId="1EDFA10F" w14:textId="4711B7B5" w:rsidR="006C2E88" w:rsidRPr="00D4779F" w:rsidRDefault="00967CB1" w:rsidP="006C2E88">
      <w:pPr>
        <w:pStyle w:val="EndnoteText"/>
        <w:numPr>
          <w:ilvl w:val="0"/>
          <w:numId w:val="7"/>
        </w:numPr>
        <w:rPr>
          <w:sz w:val="24"/>
        </w:rPr>
      </w:pPr>
      <w:r>
        <w:rPr>
          <w:rFonts w:cs="Times New Roman"/>
          <w:sz w:val="24"/>
        </w:rPr>
        <w:t>In one study, 74.1</w:t>
      </w:r>
      <w:r w:rsidR="00427231">
        <w:rPr>
          <w:rFonts w:cs="Times New Roman"/>
          <w:sz w:val="24"/>
        </w:rPr>
        <w:t xml:space="preserve"> percent</w:t>
      </w:r>
      <w:r>
        <w:rPr>
          <w:rFonts w:cs="Times New Roman"/>
          <w:sz w:val="24"/>
        </w:rPr>
        <w:t xml:space="preserve"> of smokers admitting littering cigarette butts at least once in their life and </w:t>
      </w:r>
      <w:r w:rsidR="006C2E88" w:rsidRPr="004D3468">
        <w:rPr>
          <w:sz w:val="24"/>
        </w:rPr>
        <w:t>55.7 percent admit</w:t>
      </w:r>
      <w:r w:rsidR="006C2E88" w:rsidRPr="00D4779F">
        <w:rPr>
          <w:sz w:val="24"/>
        </w:rPr>
        <w:t xml:space="preserve"> to littering cigarettes in the last month;</w:t>
      </w:r>
      <w:r w:rsidR="00F56E8E">
        <w:rPr>
          <w:rStyle w:val="EndnoteReference"/>
        </w:rPr>
        <w:endnoteReference w:id="79"/>
      </w:r>
      <w:r w:rsidR="00683870" w:rsidRPr="004D3468">
        <w:rPr>
          <w:sz w:val="24"/>
        </w:rPr>
        <w:fldChar w:fldCharType="begin" w:fldLock="1"/>
      </w:r>
      <w:r w:rsidR="006C2E88" w:rsidRPr="00BA04DA">
        <w:rPr>
          <w:sz w:val="24"/>
        </w:rPr>
        <w:instrText>ADDIN CSL_CITATION { "citationItems" : [ { "id" : "ITEM-1", "itemData" : { "DOI" : "10.3390/ijerph9062189", "ISBN" : "1202454577", "ISSN" : "1660-4601", "PMID" : "22829798", "abstract" : "Cigarette butts are consistently the most collected items in litter clean-up efforts, which are a costly burden to local economies. In addition, tobacco waste may be detrimental to our natural environment. The tobacco industry has conducted or funded numerous studies on smokers' littering knowledge and behavior, however, non-industry sponsored research is rare. We sought to examine whether demographics and smokers' knowledge and beliefs toward cigarette waste as litter predicts littering behavior. Smokers aged 18 and older (n = 1,000) were interviewed about their knowledge and beliefs towards cigarette waste as litter. Respondents were members of the Research Now panel, an online panel of over three million respondents in the United States. Multivariate logistic regressions were conducted to determine factors significantly predictive of ever having littered cigarette butts or having littered cigarette butts within the past month (p-value &lt; 0.05). The majority (74.1%) of smokers reported having littered cigarette butts at least once in their life, by disposing of them on the ground or throwing them out of a car window. Over half (55.7%) reported disposing of cigarette butts on the ground, in a sewer/gutter, or down a drain in the past month. Those who did not consider cigarette butts to be litter were over three and half times as likely to report having ever littered cigarette butts (OR = 3.68, 95%CI = 2.04, 6.66) and four times as likely to have littered cigarette butts in the past month (OR = 4.00, 95%CI = 2.53, 6.32). Males were significantly more likely to have littered cigarette butts in the past month compared to females (OR = 1.49, 95%CI = 1.14, 1.94). Holding the belief that cigarette butts are not litter was the only belief in this study that predicted ever or past-month littering of cigarette waste. Messages in anti-cigarette-litter campaigns should emphasize that cigarette butts are not just litter but are toxic waste and are harmful when disposed of improperly.", "author" : [ { "dropping-particle" : "", "family" : "Rath", "given" : "Jessica M", "non-dropping-particle" : "", "parse-names" : false, "suffix" : "" }, { "dropping-particle" : "", "family" : "Rubenstein", "given" : "Rebecca a", "non-dropping-particle" : "", "parse-names" : false, "suffix" : "" }, { "dropping-particle" : "", "family" : "Curry", "given" : "Laurel E", "non-dropping-particle" : "", "parse-names" : false, "suffix" : "" }, { "dropping-particle" : "", "family" : "Shank", "given" : "Sarah E", "non-dropping-particle" : "", "parse-names" : false, "suffix" : "" }, { "dropping-particle" : "", "family" : "Cartwright", "given" : "Julia C", "non-dropping-particle" : "", "parse-names" : false, "suffix" : "" } ], "container-title" : "International journal of environmental research and public health", "id" : "ITEM-1", "issue" : "6", "issued" : { "date-parts" : [ [ "2012", "6" ] ] }, "page" : "2189-203", "title" : "Cigarette litter: Smokers' attitudes and behaviors", "type" : "article-journal", "volume" : "9" }, "uris" : [ "http://www.mendeley.com/documents/?uuid=74e7a2aa-da2a-44fa-a25c-50be40762e4e" ] } ], "mendeley" : { "formattedCitation" : "&lt;sup&gt;31&lt;/sup&gt;", "plainTextFormattedCitation" : "31", "previouslyFormattedCitation" : "&lt;sup&gt;34&lt;/sup&gt;" }, "properties" : { "noteIndex" : 0 }, "schema" : "https://github.com/citation-style-language/schema/raw/master/csl-citation.json" }</w:instrText>
      </w:r>
      <w:r w:rsidR="00683870" w:rsidRPr="004D3468">
        <w:rPr>
          <w:sz w:val="24"/>
        </w:rPr>
        <w:fldChar w:fldCharType="end"/>
      </w:r>
      <w:r w:rsidR="006C2E88" w:rsidRPr="004D3468">
        <w:rPr>
          <w:sz w:val="24"/>
        </w:rPr>
        <w:t xml:space="preserve"> </w:t>
      </w:r>
    </w:p>
    <w:p w14:paraId="04328D3A" w14:textId="77777777" w:rsidR="006C2E88" w:rsidRPr="00D4779F" w:rsidRDefault="006C2E88" w:rsidP="006C2E88">
      <w:pPr>
        <w:pStyle w:val="EndnoteText"/>
        <w:numPr>
          <w:ilvl w:val="0"/>
          <w:numId w:val="7"/>
        </w:numPr>
        <w:rPr>
          <w:sz w:val="24"/>
        </w:rPr>
      </w:pPr>
      <w:r w:rsidRPr="001C7DC2">
        <w:rPr>
          <w:sz w:val="24"/>
        </w:rPr>
        <w:t>In an observational study of nearly 10,000 individuals, after cigarettes were smoked, 45 percent of cigarettes ended up as litter;</w:t>
      </w:r>
      <w:r w:rsidR="001144FA">
        <w:rPr>
          <w:rStyle w:val="EndnoteReference"/>
        </w:rPr>
        <w:endnoteReference w:id="80"/>
      </w:r>
      <w:r w:rsidR="00683870" w:rsidRPr="004D3468">
        <w:rPr>
          <w:sz w:val="24"/>
        </w:rPr>
        <w:fldChar w:fldCharType="begin" w:fldLock="1"/>
      </w:r>
      <w:r w:rsidRPr="00BA04DA">
        <w:rPr>
          <w:sz w:val="24"/>
        </w:rPr>
        <w:instrText>ADDIN CSL_CITATION { "citationItems" : [ { "id" : "ITEM-1", "itemData" : { "DOI" : "10.1136/tc.2010.041707", "ISSN" : "1468-3318", "PMID" : "21504923", "abstract" : "OBJECTIVES: Growing concern over the costs, environmental impact and safety of tobacco product litter (TPL) has prompted states and cities to undertake a variety of policy initiatives, of which litter abatement fees are part. The present work describes a framework and methodology for calculating TPL costs and abatement fees. METHODS: Abatement is associated with four categories of costs: (1) mechanical and manual abatement from streets, sidewalks and public places, (2) mechanical and manual abatement from storm water and sewer treatment systems, (3) the costs associated with harm to the ecosystem and harm to industries dependent on clean and healthy ecosystems, and (4) the costs associated with direct harm to human health. The experiences of the City of San Francisco's recently proposed tobacco litter abatement fee serve as a case study. RESULTS: City and municipal TPL costs are incurred through manual and mechanical clean-up of surfaces and catchment areas. According to some studies, public litter abatement costs to US cities range from US$3 million to US$16 million. TPL typically comprises between 22% and 36% of all visible litter, implying that total public TPL direct abatement costs range from about US$0.5 million to US$6 million for a city the size of San Francisco. The costs of mitigating the negative externalities of TPL in a city the size of San Francisco can be offset by implementing a fee of approximately US$0.20 per pack. CONCLUSIONS: Tobacco litter abatement costs to cities can be substantial, even when the costs of potential environmental pollution and tourism effects are excluded. One public policy option to address tobacco litter is levying of fees on cigarettes sold. The methodology described here for calculating TPL costs and abatement fees may be useful to state and local authorities who are considering adoption of this policy initiative.", "author" : [ { "dropping-particle" : "", "family" : "Schneider", "given" : "John E", "non-dropping-particle" : "", "parse-names" : false, "suffix" : "" }, { "dropping-particle" : "", "family" : "Peterson", "given" : "N Andrew", "non-dropping-particle" : "", "parse-names" : false, "suffix" : "" }, { "dropping-particle" : "", "family" : "Kiss", "given" : "Noemi", "non-dropping-particle" : "", "parse-names" : false, "suffix" : "" }, { "dropping-particle" : "", "family" : "Ebeid", "given" : "Omar", "non-dropping-particle" : "", "parse-names" : false, "suffix" : "" }, { "dropping-particle" : "", "family" : "Doyle", "given" : "Alexis S", "non-dropping-particle" : "", "parse-names" : false, "suffix" : "" } ], "container-title" : "Tobacco control", "id" : "ITEM-1", "issue" : "Suppl 1", "issued" : { "date-parts" : [ [ "2011", "5" ] ] }, "page" : "i36-41", "title" : "Tobacco litter costs and public policy: a framework and methodology for considering the use of fees to offset abatement costs.", "type" : "article-journal", "volume" : "20 Suppl 1" }, "uris" : [ "http://www.mendeley.com/documents/?uuid=bffdc839-267f-42ed-828d-84f2e7c4b8ab" ] } ], "mendeley" : { "formattedCitation" : "&lt;sup&gt;30&lt;/sup&gt;", "plainTextFormattedCitation" : "30", "previouslyFormattedCitation" : "&lt;sup&gt;33&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22609635" w14:textId="0DC1744C" w:rsidR="00ED64C7" w:rsidRPr="00ED64C7" w:rsidRDefault="00ED64C7" w:rsidP="006C2E88">
      <w:pPr>
        <w:pStyle w:val="EndnoteText"/>
        <w:numPr>
          <w:ilvl w:val="0"/>
          <w:numId w:val="7"/>
        </w:numPr>
        <w:rPr>
          <w:rFonts w:cs="Times New Roman"/>
          <w:sz w:val="24"/>
        </w:rPr>
      </w:pPr>
      <w:r w:rsidRPr="00ED64C7">
        <w:rPr>
          <w:rFonts w:cs="Times New Roman"/>
          <w:color w:val="333333"/>
          <w:sz w:val="24"/>
          <w:shd w:val="clear" w:color="auto" w:fill="FFFFFF"/>
        </w:rPr>
        <w:t>Tobacco litter represents nearly 34.4</w:t>
      </w:r>
      <w:r w:rsidR="00427231">
        <w:rPr>
          <w:rFonts w:cs="Times New Roman"/>
          <w:color w:val="333333"/>
          <w:sz w:val="24"/>
          <w:shd w:val="clear" w:color="auto" w:fill="FFFFFF"/>
        </w:rPr>
        <w:t xml:space="preserve"> percent</w:t>
      </w:r>
      <w:r w:rsidRPr="00ED64C7">
        <w:rPr>
          <w:rFonts w:cs="Times New Roman"/>
          <w:color w:val="333333"/>
          <w:sz w:val="24"/>
          <w:shd w:val="clear" w:color="auto" w:fill="FFFFFF"/>
        </w:rPr>
        <w:t xml:space="preserve"> of all litter in outdoor recrea</w:t>
      </w:r>
      <w:r>
        <w:rPr>
          <w:rFonts w:cs="Times New Roman"/>
          <w:color w:val="333333"/>
          <w:sz w:val="24"/>
          <w:shd w:val="clear" w:color="auto" w:fill="FFFFFF"/>
        </w:rPr>
        <w:t>tion areas such as hiking trails and parks;</w:t>
      </w:r>
      <w:r w:rsidR="001144FA">
        <w:rPr>
          <w:rStyle w:val="EndnoteReference"/>
          <w:rFonts w:cs="Times New Roman"/>
          <w:color w:val="333333"/>
          <w:shd w:val="clear" w:color="auto" w:fill="FFFFFF"/>
        </w:rPr>
        <w:endnoteReference w:id="81"/>
      </w:r>
    </w:p>
    <w:p w14:paraId="6E6F2234" w14:textId="51973D68" w:rsidR="006C2E88" w:rsidRPr="004D3468" w:rsidRDefault="006C2E88" w:rsidP="006C2E88">
      <w:pPr>
        <w:pStyle w:val="EndnoteText"/>
        <w:numPr>
          <w:ilvl w:val="0"/>
          <w:numId w:val="7"/>
        </w:numPr>
        <w:rPr>
          <w:sz w:val="24"/>
        </w:rPr>
      </w:pPr>
      <w:r w:rsidRPr="004D3468">
        <w:rPr>
          <w:sz w:val="24"/>
        </w:rPr>
        <w:t>In 2011, 22.6 percent of all debris collected from beaches and coastal areas are smoking</w:t>
      </w:r>
      <w:r w:rsidR="00427231">
        <w:rPr>
          <w:sz w:val="24"/>
        </w:rPr>
        <w:t>-</w:t>
      </w:r>
      <w:r w:rsidRPr="004D3468">
        <w:rPr>
          <w:sz w:val="24"/>
        </w:rPr>
        <w:t>related products;</w:t>
      </w:r>
      <w:r w:rsidR="001144FA">
        <w:rPr>
          <w:rStyle w:val="EndnoteReference"/>
        </w:rPr>
        <w:endnoteReference w:id="82"/>
      </w:r>
      <w:r w:rsidR="00683870" w:rsidRPr="004D3468">
        <w:rPr>
          <w:sz w:val="24"/>
        </w:rPr>
        <w:fldChar w:fldCharType="begin" w:fldLock="1"/>
      </w:r>
      <w:r w:rsidRPr="00BA04DA">
        <w:rPr>
          <w:sz w:val="24"/>
        </w:rPr>
        <w:instrText>ADDIN CSL_CITATION { "citationItems" : [ { "id" : "ITEM-1", "itemData" : { "author" : [ { "dropping-particle" : "", "family" : "Ocean Conservancy", "given" : "", "non-dropping-particle" : "", "parse-names" : false, "suffix" : "" } ], "id" : "ITEM-1", "issued" : { "date-parts" : [ [ "2011" ] ] }, "publisher-place" : "Washington, DC", "title" : "Tracking Trash: 25 Years of Action for the Ocean", "type" : "report" }, "uris" : [ "http://www.mendeley.com/documents/?uuid=a7b5837f-50fa-4ccf-9439-bbf6bc432631" ] } ], "mendeley" : { "formattedCitation" : "&lt;sup&gt;32&lt;/sup&gt;", "plainTextFormattedCitation" : "32", "previouslyFormattedCitation" : "&lt;sup&gt;35&lt;/sup&gt;" }, "properties" : { "noteIndex" : 0 }, "schema" : "https://github.com/citation-style-language/schema/raw/master/csl-citation.json" }</w:instrText>
      </w:r>
      <w:r w:rsidR="00683870" w:rsidRPr="004D3468">
        <w:rPr>
          <w:sz w:val="24"/>
        </w:rPr>
        <w:fldChar w:fldCharType="end"/>
      </w:r>
      <w:r w:rsidRPr="004D3468">
        <w:rPr>
          <w:sz w:val="24"/>
        </w:rPr>
        <w:t xml:space="preserve"> and</w:t>
      </w:r>
    </w:p>
    <w:p w14:paraId="38801283" w14:textId="77777777" w:rsidR="006C2E88" w:rsidRPr="004D3468" w:rsidRDefault="006C2E88" w:rsidP="006C2E88">
      <w:pPr>
        <w:pStyle w:val="EndnoteText"/>
        <w:numPr>
          <w:ilvl w:val="0"/>
          <w:numId w:val="7"/>
        </w:numPr>
        <w:rPr>
          <w:sz w:val="24"/>
        </w:rPr>
      </w:pPr>
      <w:r w:rsidRPr="00D4779F">
        <w:rPr>
          <w:sz w:val="24"/>
        </w:rPr>
        <w:t xml:space="preserve">Cigarette butts are </w:t>
      </w:r>
      <w:r w:rsidRPr="001C7DC2">
        <w:rPr>
          <w:sz w:val="24"/>
        </w:rPr>
        <w:t>often cast onto sidewalks and streets, and frequently end up in storm drains that flow into streams, rivers, bays, lagoons, and ultimately the ocean;</w:t>
      </w:r>
      <w:r w:rsidR="001144FA">
        <w:rPr>
          <w:rStyle w:val="EndnoteReference"/>
        </w:rPr>
        <w:endnoteReference w:id="83"/>
      </w:r>
      <w:r w:rsidR="00683870" w:rsidRPr="001A7EB0">
        <w:rPr>
          <w:sz w:val="24"/>
          <w:vertAlign w:val="superscript"/>
        </w:rPr>
        <w:t>,</w:t>
      </w:r>
      <w:r w:rsidR="001144FA">
        <w:rPr>
          <w:rStyle w:val="EndnoteReference"/>
        </w:rPr>
        <w:endnoteReference w:id="84"/>
      </w:r>
    </w:p>
    <w:p w14:paraId="2452FB8A" w14:textId="77777777" w:rsidR="006C2E88" w:rsidRPr="00D4779F" w:rsidRDefault="006C2E88" w:rsidP="006C2E88">
      <w:pPr>
        <w:pStyle w:val="EndnoteText"/>
        <w:rPr>
          <w:sz w:val="24"/>
        </w:rPr>
      </w:pPr>
    </w:p>
    <w:p w14:paraId="7CC96CAC" w14:textId="321BA8A8" w:rsidR="006C2E88" w:rsidRPr="001C7DC2" w:rsidRDefault="006C2E88" w:rsidP="00E57BED">
      <w:pPr>
        <w:pStyle w:val="EndnoteText"/>
        <w:rPr>
          <w:i/>
          <w:sz w:val="24"/>
        </w:rPr>
      </w:pPr>
      <w:r w:rsidRPr="001C7DC2">
        <w:rPr>
          <w:sz w:val="24"/>
        </w:rPr>
        <w:t xml:space="preserve">WHEREAS, </w:t>
      </w:r>
      <w:r w:rsidRPr="0077469D">
        <w:rPr>
          <w:rFonts w:cs="Times New Roman"/>
          <w:sz w:val="24"/>
        </w:rPr>
        <w:t>cigarette</w:t>
      </w:r>
      <w:r w:rsidR="00BA04DA">
        <w:rPr>
          <w:sz w:val="24"/>
        </w:rPr>
        <w:t xml:space="preserve"> butts</w:t>
      </w:r>
      <w:r w:rsidR="005F167F">
        <w:rPr>
          <w:rFonts w:cs="Times New Roman"/>
          <w:sz w:val="24"/>
        </w:rPr>
        <w:t>, smokeless tobacco,</w:t>
      </w:r>
      <w:r w:rsidRPr="0077469D">
        <w:rPr>
          <w:rFonts w:cs="Times New Roman"/>
          <w:sz w:val="24"/>
        </w:rPr>
        <w:t xml:space="preserve"> </w:t>
      </w:r>
      <w:r w:rsidR="00ED64C7">
        <w:rPr>
          <w:rFonts w:cs="Times New Roman"/>
          <w:sz w:val="24"/>
        </w:rPr>
        <w:t>and e</w:t>
      </w:r>
      <w:r w:rsidR="005F167F">
        <w:rPr>
          <w:rFonts w:cs="Times New Roman"/>
          <w:sz w:val="24"/>
        </w:rPr>
        <w:t>lectronic smoking devices</w:t>
      </w:r>
      <w:r w:rsidRPr="004D3468">
        <w:rPr>
          <w:sz w:val="24"/>
        </w:rPr>
        <w:t xml:space="preserve"> pose a health threat </w:t>
      </w:r>
      <w:r w:rsidR="005F167F">
        <w:rPr>
          <w:rFonts w:cs="Times New Roman"/>
          <w:sz w:val="24"/>
        </w:rPr>
        <w:t xml:space="preserve">of poisoning </w:t>
      </w:r>
      <w:r w:rsidRPr="004D3468">
        <w:rPr>
          <w:sz w:val="24"/>
        </w:rPr>
        <w:t>to young children, as evidenced by the following:</w:t>
      </w:r>
      <w:r w:rsidRPr="00D4779F">
        <w:rPr>
          <w:i/>
          <w:sz w:val="24"/>
        </w:rPr>
        <w:t xml:space="preserve"> </w:t>
      </w:r>
    </w:p>
    <w:p w14:paraId="565AEBFB" w14:textId="6A2201C1" w:rsidR="006C2E88" w:rsidRPr="00D4779F" w:rsidRDefault="006C2E88" w:rsidP="006C2E88">
      <w:pPr>
        <w:pStyle w:val="EndnoteText"/>
        <w:numPr>
          <w:ilvl w:val="0"/>
          <w:numId w:val="7"/>
        </w:numPr>
        <w:rPr>
          <w:sz w:val="24"/>
        </w:rPr>
      </w:pPr>
      <w:r w:rsidRPr="001C7DC2">
        <w:rPr>
          <w:sz w:val="24"/>
        </w:rPr>
        <w:t xml:space="preserve">In 2012, American poison control centers received nearly 8,648 reports of poisoning by the ingestion of cigarettes, cigarette butts, and other tobacco products and 84.5 percent of these poisonings were in children ages </w:t>
      </w:r>
      <w:r w:rsidR="00427231">
        <w:rPr>
          <w:sz w:val="24"/>
        </w:rPr>
        <w:t>5</w:t>
      </w:r>
      <w:r w:rsidR="00427231" w:rsidRPr="001C7DC2">
        <w:rPr>
          <w:sz w:val="24"/>
        </w:rPr>
        <w:t xml:space="preserve"> </w:t>
      </w:r>
      <w:r w:rsidRPr="001C7DC2">
        <w:rPr>
          <w:sz w:val="24"/>
        </w:rPr>
        <w:t>and younger;</w:t>
      </w:r>
      <w:r w:rsidR="001144FA">
        <w:rPr>
          <w:rStyle w:val="EndnoteReference"/>
        </w:rPr>
        <w:endnoteReference w:id="85"/>
      </w:r>
      <w:r w:rsidR="00683870" w:rsidRPr="004D3468">
        <w:rPr>
          <w:sz w:val="24"/>
        </w:rPr>
        <w:fldChar w:fldCharType="begin" w:fldLock="1"/>
      </w:r>
      <w:r w:rsidRPr="00BA04DA">
        <w:rPr>
          <w:sz w:val="24"/>
        </w:rPr>
        <w:instrText>ADDIN CSL_CITATION { "citationItems" : [ { "id" : "ITEM-1", "itemData" : { "DOI" : "10.3109/15563650.2013.863906", "ISSN" : "1556-9519", "PMID" : "24359283", "abstract" : "BACKGROUND: This is the 30(th) Annual Report of the American Association of Poison Control Centers' (AAPCC) National Poison Data System (NPDS). As of July 1, 2012, 57 of the nation's poison centers (PCs) uploaded case data automatically to NPDS. The upload interval was 7.58 [6.30, 11.22] (median [25%, 75%]) min, creating a near real-time national exposure and information database and surveillance system. METHODOLOGY: We analyzed the case data tabulating specific indices from NPDS. The methodology was similar to that of previous years. Where changes were introduced, the differences are identified. Poison center cases with medical outcomes of death were evaluated by a team of 34 medical and clinical toxicologist reviewers using an ordinal scale of 1-6 to assess the Relative Contribution to Fatality (RCF) of the exposure to the death. RESULTS: In 2012, 3,373,025 closed encounters were logged by NPDS: 2,275,141 human exposures, 66,440 animal exposures, 1,025,547 information calls, 5,679 human confirmed nonexposures, and 218 animal confirmed nonexposures. Total encounters showed a 6.9% decline from 2011, while healthcare facility (HCF) exposure calls increased by 1.2%. All information calls decreased by 14.8% and HCF information calls decreased by 1.7%, medication identification requests (Drug ID) decreased by 22.0%, and human exposures reported to US PCs decreased by 2.5%. Human exposures with less serious outcomes have decreased by 3.7% per year since 2008, while those with more serious outcomes (moderate, major, or death) have increased by 4.6% per year since 2000. The top five substance classes most frequently involved in all human exposures were analgesics (11.6%), cosmetics/personal care products (7.9%), household cleaning substances (7.2%), sedatives/hypnotics/antipsychotics (6.1%), and foreign bodies/toys/miscellaneous (4.1%). Analgesic exposures as a class increased the most rapidly (8,780 calls/year) over the last 12 years. The top five most common exposures in children aged 5 years or less were cosmetics/ personal care products (13.9%), analgesics (9.9%), household cleaning substances (9.7%), foreign bodies/toys/ miscellaneous (7.0%), and topical preparations (6.3%). Drug identification requests comprised 54.4% of all information calls. NPDS documented 2,937 human exposures resulting in death with 2,576 human fatalities judged related (RCF of 1-Undoubtedly responsible, 2-Probably responsible, or 3-Contributory). CONCLUSIONS: These data support the\u2026", "author" : [ { "dropping-particle" : "", "family" : "Mowry", "given" : "James B", "non-dropping-particle" : "", "parse-names" : false, "suffix" : "" }, { "dropping-particle" : "", "family" : "Spyker", "given" : "Daniel a", "non-dropping-particle" : "", "parse-names" : false, "suffix" : "" }, { "dropping-particle" : "", "family" : "Cantilena", "given" : "Louis R", "non-dropping-particle" : "", "parse-names" : false, "suffix" : "" }, { "dropping-particle" : "", "family" : "Bailey", "given" : "J Elise", "non-dropping-particle" : "", "parse-names" : false, "suffix" : "" }, { "dropping-particle" : "", "family" : "Ford", "given" : "Marsha", "non-dropping-particle" : "", "parse-names" : false, "suffix" : "" } ], "container-title" : "Clinical toxicology", "id" : "ITEM-1", "issue" : "10", "issued" : { "date-parts" : [ [ "2013", "12" ] ] }, "page" : "949-1229", "title" : "2012 Annual report of the American Association of Poison Control Centers' National Poison Data System (NPDS): 30th annual report", "type" : "article-journal", "volume" : "51" }, "uris" : [ "http://www.mendeley.com/documents/?uuid=b034ba89-790e-4c92-a0c3-9b7592a44a45" ] } ], "mendeley" : { "formattedCitation" : "&lt;sup&gt;34&lt;/sup&gt;", "plainTextFormattedCitation" : "34", "previouslyFormattedCitation" : "&lt;sup&gt;30&lt;/sup&gt;" }, "properties" : { "noteIndex" : 0 }, "schema" : "https://github.com/citation-style-language/schema/raw/master/csl-citation.json" }</w:instrText>
      </w:r>
      <w:r w:rsidR="00683870" w:rsidRPr="004D3468">
        <w:rPr>
          <w:sz w:val="24"/>
        </w:rPr>
        <w:fldChar w:fldCharType="end"/>
      </w:r>
      <w:r w:rsidRPr="004D3468">
        <w:rPr>
          <w:sz w:val="24"/>
        </w:rPr>
        <w:t xml:space="preserve"> </w:t>
      </w:r>
    </w:p>
    <w:p w14:paraId="791BF2CB" w14:textId="5E79C0D3" w:rsidR="005F167F" w:rsidRPr="0077469D" w:rsidRDefault="005F167F" w:rsidP="006C2E88">
      <w:pPr>
        <w:pStyle w:val="EndnoteText"/>
        <w:numPr>
          <w:ilvl w:val="0"/>
          <w:numId w:val="7"/>
        </w:numPr>
        <w:rPr>
          <w:rFonts w:cs="Times New Roman"/>
          <w:sz w:val="24"/>
        </w:rPr>
      </w:pPr>
      <w:r>
        <w:rPr>
          <w:rFonts w:cs="Times New Roman"/>
          <w:sz w:val="24"/>
        </w:rPr>
        <w:t>From 2012</w:t>
      </w:r>
      <w:r w:rsidR="00427231">
        <w:rPr>
          <w:rFonts w:cs="Times New Roman"/>
          <w:sz w:val="24"/>
        </w:rPr>
        <w:t xml:space="preserve"> to </w:t>
      </w:r>
      <w:r>
        <w:rPr>
          <w:rFonts w:cs="Times New Roman"/>
          <w:sz w:val="24"/>
        </w:rPr>
        <w:t xml:space="preserve">2015, American poison control centers received over 29,000 calls for nicotine and tobacco product exposures among children </w:t>
      </w:r>
      <w:r w:rsidR="00427231">
        <w:rPr>
          <w:rFonts w:cs="Times New Roman"/>
          <w:sz w:val="24"/>
        </w:rPr>
        <w:t xml:space="preserve">5 </w:t>
      </w:r>
      <w:r>
        <w:rPr>
          <w:rFonts w:cs="Times New Roman"/>
          <w:sz w:val="24"/>
        </w:rPr>
        <w:t>years old and younger, of which 60.1</w:t>
      </w:r>
      <w:r w:rsidR="00427231">
        <w:rPr>
          <w:rFonts w:cs="Times New Roman"/>
          <w:sz w:val="24"/>
        </w:rPr>
        <w:t xml:space="preserve"> percent</w:t>
      </w:r>
      <w:r>
        <w:rPr>
          <w:rFonts w:cs="Times New Roman"/>
          <w:sz w:val="24"/>
        </w:rPr>
        <w:t xml:space="preserve"> were cigarettes, 14.2</w:t>
      </w:r>
      <w:r w:rsidR="00427231">
        <w:rPr>
          <w:rFonts w:cs="Times New Roman"/>
          <w:sz w:val="24"/>
        </w:rPr>
        <w:t xml:space="preserve"> percent</w:t>
      </w:r>
      <w:r>
        <w:rPr>
          <w:rFonts w:cs="Times New Roman"/>
          <w:sz w:val="24"/>
        </w:rPr>
        <w:t xml:space="preserve"> were electronic smoking devices, and 16.4</w:t>
      </w:r>
      <w:r w:rsidR="000409E1">
        <w:rPr>
          <w:rFonts w:cs="Times New Roman"/>
          <w:sz w:val="24"/>
        </w:rPr>
        <w:t xml:space="preserve"> percent</w:t>
      </w:r>
      <w:r>
        <w:rPr>
          <w:rFonts w:cs="Times New Roman"/>
          <w:sz w:val="24"/>
        </w:rPr>
        <w:t xml:space="preserve"> were other tobacco products;</w:t>
      </w:r>
      <w:r w:rsidR="001144FA">
        <w:rPr>
          <w:rStyle w:val="EndnoteReference"/>
          <w:rFonts w:cs="Times New Roman"/>
        </w:rPr>
        <w:endnoteReference w:id="86"/>
      </w:r>
      <w:r>
        <w:rPr>
          <w:rFonts w:cs="Times New Roman"/>
          <w:sz w:val="24"/>
        </w:rPr>
        <w:t xml:space="preserve"> and</w:t>
      </w:r>
    </w:p>
    <w:p w14:paraId="403E4431" w14:textId="4138054F" w:rsidR="006C2E88" w:rsidRPr="004D3468" w:rsidRDefault="006C2E88" w:rsidP="006C2E88">
      <w:pPr>
        <w:pStyle w:val="EndnoteText"/>
        <w:numPr>
          <w:ilvl w:val="0"/>
          <w:numId w:val="7"/>
        </w:numPr>
        <w:rPr>
          <w:sz w:val="24"/>
        </w:rPr>
      </w:pPr>
      <w:r w:rsidRPr="004D3468">
        <w:rPr>
          <w:sz w:val="24"/>
        </w:rPr>
        <w:t xml:space="preserve">Children who ingest </w:t>
      </w:r>
      <w:r w:rsidR="005F167F">
        <w:rPr>
          <w:rFonts w:cs="Times New Roman"/>
          <w:sz w:val="24"/>
        </w:rPr>
        <w:t>tobacco products</w:t>
      </w:r>
      <w:r w:rsidRPr="004D3468">
        <w:rPr>
          <w:sz w:val="24"/>
        </w:rPr>
        <w:t xml:space="preserve"> can experience vomiting, nausea, lethargy, and gagging</w:t>
      </w:r>
      <w:r w:rsidR="005F167F">
        <w:rPr>
          <w:rFonts w:cs="Times New Roman"/>
          <w:sz w:val="24"/>
        </w:rPr>
        <w:t>,</w:t>
      </w:r>
      <w:r w:rsidR="00CE60B1">
        <w:rPr>
          <w:rStyle w:val="EndnoteReference"/>
          <w:rFonts w:cs="Times New Roman"/>
        </w:rPr>
        <w:endnoteReference w:id="87"/>
      </w:r>
      <w:r w:rsidR="00683870" w:rsidRPr="004D3468">
        <w:rPr>
          <w:sz w:val="24"/>
        </w:rPr>
        <w:fldChar w:fldCharType="begin" w:fldLock="1"/>
      </w:r>
      <w:r w:rsidRPr="005457D6">
        <w:rPr>
          <w:sz w:val="24"/>
        </w:rPr>
        <w:instrText>ADDIN CSL_CITATION { "citationItems" : [ { "id" : "ITEM-1", "itemData" : { "author" : [ { "dropping-particle" : "", "family" : "Lewander", "given" : "W", "non-dropping-particle" : "", "parse-names" : false, "suffix" : "" }, { "dropping-particle" : "", "family" : "Wine", "given" : "H", "non-dropping-particle" : "", "parse-names" : false, "suffix" : "" }, { "dropping-particle" : "", "family" : "Carnevale", "given" : "R", "non-dropping-particle" : "", "parse-names" : false, "suffix" : "" }, { "dropping-particle" : "", "family" : "Lindenmayer", "given" : "J", "non-dropping-particle" : "", "parse-names" : false, "suffix" : "" }, { "dropping-particle" : "", "family" : "Harvey", "given" : "E", "non-dropping-particle" : "", "parse-names" : false, "suffix" : "" }, { "dropping-particle" : "", "family" : "Hall-Walker", "given" : "C", "non-dropping-particle" : "", "parse-names" : false, "suffix" : "" }, { "dropping-particle" : "", "family" : "Lambright", "given" : "L", "non-dropping-particle" : "", "parse-names" : false, "suffix" : "" }, { "dropping-particle" : "", "family" : "Manzo", "given" : "E", "non-dropping-particle" : "", "parse-names" : false, "suffix" : "" } ], "container-title" : "Morbidity and Mortality Weekly Report", "id" : "ITEM-1", "issue" : "6", "issued" : { "date-parts" : [ [ "1997" ] ] }, "page" : "125-128", "title" : "Ingestion of cigarettes and cigarette butts by children --\u00ad Rhode Island, January 1994 -\u00ad July 1996", "type" : "article-journal", "volume" : "40" }, "uris" : [ "http://www.mendeley.com/documents/?uuid=6eb8c7f7-eeeb-47d7-84ca-e20f4cf9952e" ] } ], "mendeley" : { "formattedCitation" : "&lt;sup&gt;35&lt;/sup&gt;", "plainTextFormattedCitation" : "35", "previouslyFormattedCitation" : "&lt;sup&gt;31&lt;/sup&gt;" }, "properties" : { "noteIndex" : 0 }, "schema" : "https://github.com/citation-style-language/schema/raw/master/csl-citation.json" }</w:instrText>
      </w:r>
      <w:r w:rsidR="00683870" w:rsidRPr="004D3468">
        <w:rPr>
          <w:sz w:val="24"/>
        </w:rPr>
        <w:fldChar w:fldCharType="end"/>
      </w:r>
      <w:r w:rsidRPr="004D3468">
        <w:rPr>
          <w:sz w:val="24"/>
        </w:rPr>
        <w:t xml:space="preserve"> </w:t>
      </w:r>
      <w:r w:rsidR="00C06962">
        <w:rPr>
          <w:rFonts w:cs="Times New Roman"/>
          <w:sz w:val="24"/>
        </w:rPr>
        <w:t>with e-liquids potentially posing a greater risk of toxicity or fatality through either ingestion or transdermal absorption;</w:t>
      </w:r>
      <w:r w:rsidR="001144FA">
        <w:rPr>
          <w:rStyle w:val="EndnoteReference"/>
          <w:rFonts w:cs="Times New Roman"/>
        </w:rPr>
        <w:endnoteReference w:id="88"/>
      </w:r>
    </w:p>
    <w:p w14:paraId="2FCADBC0" w14:textId="77777777" w:rsidR="006C2E88" w:rsidRPr="004D3468" w:rsidRDefault="006C2E88" w:rsidP="006C2E88">
      <w:pPr>
        <w:pStyle w:val="EndnoteText"/>
        <w:rPr>
          <w:sz w:val="24"/>
        </w:rPr>
      </w:pPr>
    </w:p>
    <w:p w14:paraId="54BA5512" w14:textId="30680CED" w:rsidR="006C2E88" w:rsidRPr="00D4779F" w:rsidRDefault="006C2E88" w:rsidP="00E57BED">
      <w:pPr>
        <w:pStyle w:val="EndnoteText"/>
        <w:rPr>
          <w:sz w:val="24"/>
        </w:rPr>
      </w:pPr>
      <w:r w:rsidRPr="00D4779F">
        <w:rPr>
          <w:sz w:val="24"/>
        </w:rPr>
        <w:t>WHEREAS, exemptions and loopholes in California</w:t>
      </w:r>
      <w:r w:rsidR="001144FA">
        <w:rPr>
          <w:sz w:val="24"/>
        </w:rPr>
        <w:t>’s</w:t>
      </w:r>
      <w:r w:rsidRPr="00D4779F">
        <w:rPr>
          <w:sz w:val="24"/>
        </w:rPr>
        <w:t xml:space="preserve"> </w:t>
      </w:r>
      <w:r w:rsidR="001144FA">
        <w:rPr>
          <w:sz w:val="24"/>
        </w:rPr>
        <w:t>s</w:t>
      </w:r>
      <w:r w:rsidRPr="00D4779F">
        <w:rPr>
          <w:sz w:val="24"/>
        </w:rPr>
        <w:t xml:space="preserve">mokefree </w:t>
      </w:r>
      <w:r w:rsidR="001144FA">
        <w:rPr>
          <w:sz w:val="24"/>
        </w:rPr>
        <w:t>w</w:t>
      </w:r>
      <w:r w:rsidRPr="00D4779F">
        <w:rPr>
          <w:sz w:val="24"/>
        </w:rPr>
        <w:t>orkplace</w:t>
      </w:r>
      <w:r w:rsidR="001144FA">
        <w:rPr>
          <w:sz w:val="24"/>
        </w:rPr>
        <w:t xml:space="preserve"> laws</w:t>
      </w:r>
      <w:r w:rsidR="001144FA">
        <w:rPr>
          <w:rStyle w:val="EndnoteReference"/>
        </w:rPr>
        <w:endnoteReference w:id="89"/>
      </w:r>
      <w:r w:rsidR="00683870" w:rsidRPr="004D3468">
        <w:rPr>
          <w:sz w:val="24"/>
        </w:rPr>
        <w:fldChar w:fldCharType="begin" w:fldLock="1"/>
      </w:r>
      <w:r w:rsidRPr="005457D6">
        <w:rPr>
          <w:sz w:val="24"/>
        </w:rPr>
        <w:instrText>ADDIN CSL_CITATION { "citationItems" : [ { "id" : "ITEM-1", "itemData" : { "id" : "ITEM-1", "issued" : { "date-parts" : [ [ "1995" ] ] }, "title" : "Cal. Labor Code \u00a7 6404.5", "type" : "legislation" }, "uris" : [ "http://www.mendeley.com/documents/?uuid=52c5ba16-0e2b-4123-b15d-db457674a432" ] } ], "mendeley" : { "formattedCitation" : "&lt;sup&gt;36&lt;/sup&gt;", "plainTextFormattedCitation" : "36", "previouslyFormattedCitation" : "&lt;sup&gt;41&lt;/sup&gt;" }, "properties" : { "noteIndex" : 0 }, "schema" : "https://github.com/citation-style-language/schema/raw/master/csl-citation.json" }</w:instrText>
      </w:r>
      <w:r w:rsidR="00683870" w:rsidRPr="004D3468">
        <w:rPr>
          <w:sz w:val="24"/>
        </w:rPr>
        <w:fldChar w:fldCharType="end"/>
      </w:r>
      <w:r w:rsidRPr="004D3468">
        <w:rPr>
          <w:sz w:val="24"/>
        </w:rPr>
        <w:t xml:space="preserve"> disproportionately impact low-income </w:t>
      </w:r>
      <w:r w:rsidR="00427231">
        <w:rPr>
          <w:sz w:val="24"/>
        </w:rPr>
        <w:t xml:space="preserve">communities </w:t>
      </w:r>
      <w:r w:rsidRPr="004D3468">
        <w:rPr>
          <w:sz w:val="24"/>
        </w:rPr>
        <w:t xml:space="preserve">and communities of color as </w:t>
      </w:r>
      <w:r w:rsidR="00D33C8C">
        <w:rPr>
          <w:rFonts w:cs="Times New Roman"/>
          <w:sz w:val="24"/>
        </w:rPr>
        <w:t>well as those who work pred</w:t>
      </w:r>
      <w:r w:rsidR="00427231">
        <w:rPr>
          <w:rFonts w:cs="Times New Roman"/>
          <w:sz w:val="24"/>
        </w:rPr>
        <w:t>o</w:t>
      </w:r>
      <w:r w:rsidR="00D33C8C">
        <w:rPr>
          <w:rFonts w:cs="Times New Roman"/>
          <w:sz w:val="24"/>
        </w:rPr>
        <w:t>mina</w:t>
      </w:r>
      <w:r w:rsidR="00CE60B1">
        <w:rPr>
          <w:rFonts w:cs="Times New Roman"/>
          <w:sz w:val="24"/>
        </w:rPr>
        <w:t>n</w:t>
      </w:r>
      <w:r w:rsidR="00D33C8C">
        <w:rPr>
          <w:rFonts w:cs="Times New Roman"/>
          <w:sz w:val="24"/>
        </w:rPr>
        <w:t xml:space="preserve">tly outdoors </w:t>
      </w:r>
      <w:r w:rsidRPr="0077469D">
        <w:rPr>
          <w:rFonts w:cs="Times New Roman"/>
          <w:sz w:val="24"/>
        </w:rPr>
        <w:t xml:space="preserve">as </w:t>
      </w:r>
      <w:r w:rsidRPr="004D3468">
        <w:rPr>
          <w:sz w:val="24"/>
        </w:rPr>
        <w:t>evidenced by the following:</w:t>
      </w:r>
    </w:p>
    <w:p w14:paraId="0B5E7D0B" w14:textId="053CD77A" w:rsidR="00D33C8C" w:rsidRDefault="006C2E88" w:rsidP="006C2E88">
      <w:pPr>
        <w:pStyle w:val="EndnoteText"/>
        <w:numPr>
          <w:ilvl w:val="0"/>
          <w:numId w:val="7"/>
        </w:numPr>
        <w:rPr>
          <w:rFonts w:cs="Times New Roman"/>
          <w:sz w:val="24"/>
        </w:rPr>
      </w:pPr>
      <w:r w:rsidRPr="001C7DC2">
        <w:rPr>
          <w:sz w:val="24"/>
        </w:rPr>
        <w:t xml:space="preserve">California Labor Code does not prohibit smoking in </w:t>
      </w:r>
      <w:r w:rsidR="00B5354E">
        <w:rPr>
          <w:rFonts w:cs="Times New Roman"/>
          <w:sz w:val="24"/>
        </w:rPr>
        <w:t>up to 20</w:t>
      </w:r>
      <w:r w:rsidR="00427231">
        <w:rPr>
          <w:rFonts w:cs="Times New Roman"/>
          <w:sz w:val="24"/>
        </w:rPr>
        <w:t xml:space="preserve"> percent</w:t>
      </w:r>
      <w:r w:rsidR="00B5354E">
        <w:rPr>
          <w:rFonts w:cs="Times New Roman"/>
          <w:sz w:val="24"/>
        </w:rPr>
        <w:t xml:space="preserve"> of </w:t>
      </w:r>
      <w:r w:rsidRPr="0077469D">
        <w:rPr>
          <w:rFonts w:cs="Times New Roman"/>
          <w:sz w:val="24"/>
        </w:rPr>
        <w:t>hotel</w:t>
      </w:r>
      <w:r w:rsidR="00B5354E">
        <w:rPr>
          <w:rFonts w:cs="Times New Roman"/>
          <w:sz w:val="24"/>
        </w:rPr>
        <w:t xml:space="preserve"> room</w:t>
      </w:r>
      <w:r w:rsidRPr="0077469D">
        <w:rPr>
          <w:rFonts w:cs="Times New Roman"/>
          <w:sz w:val="24"/>
        </w:rPr>
        <w:t>s</w:t>
      </w:r>
      <w:r w:rsidRPr="004D3468">
        <w:rPr>
          <w:sz w:val="24"/>
        </w:rPr>
        <w:t xml:space="preserve">, cabs of trucks, </w:t>
      </w:r>
      <w:r w:rsidRPr="001C7DC2">
        <w:rPr>
          <w:sz w:val="24"/>
        </w:rPr>
        <w:t xml:space="preserve">long-term care facilities, outdoor places of employment, tobacco </w:t>
      </w:r>
      <w:r w:rsidRPr="001C7DC2">
        <w:rPr>
          <w:sz w:val="24"/>
        </w:rPr>
        <w:lastRenderedPageBreak/>
        <w:t>shops, and private smokers’ lounges, which disproportionately employ individuals of low-income and individuals of color;</w:t>
      </w:r>
      <w:r w:rsidR="002435DD">
        <w:rPr>
          <w:rStyle w:val="EndnoteReference"/>
        </w:rPr>
        <w:endnoteReference w:id="90"/>
      </w:r>
      <w:r w:rsidRPr="004D3468">
        <w:rPr>
          <w:sz w:val="24"/>
        </w:rPr>
        <w:t xml:space="preserve"> </w:t>
      </w:r>
      <w:r w:rsidR="00683870" w:rsidRPr="004D3468">
        <w:rPr>
          <w:sz w:val="24"/>
        </w:rPr>
        <w:fldChar w:fldCharType="begin" w:fldLock="1"/>
      </w:r>
      <w:r w:rsidRPr="005457D6">
        <w:rPr>
          <w:sz w:val="24"/>
        </w:rPr>
        <w:instrText>ADDIN CSL_CITATION { "citationItems" : [ { "id" : "ITEM-1", "itemData" : { "author" : [ { "dropping-particle" : "", "family" : "California Department of Public Health California Tobacco Control Program", "given" : "", "non-dropping-particle" : "", "parse-names" : false, "suffix" : "" } ], "id" : "ITEM-1", "issued" : { "date-parts" : [ [ "2014" ] ] }, "title" : "Breathing secondhand smoke should not be a condition of employment in California 25", "type" : "report" }, "uris" : [ "http://www.mendeley.com/documents/?uuid=3701e0fc-9052-457c-baac-e304e30660f6" ] } ], "mendeley" : { "formattedCitation" : "&lt;sup&gt;40&lt;/sup&gt;", "plainTextFormattedCitation" : "40", "previouslyFormattedCitation" : "&lt;sup&gt;45&lt;/sup&gt;" }, "properties" : { "noteIndex" : 0 }, "schema" : "https://github.com/citation-style-language/schema/raw/master/csl-citation.json" }</w:instrText>
      </w:r>
      <w:r w:rsidR="00683870" w:rsidRPr="004D3468">
        <w:rPr>
          <w:sz w:val="24"/>
        </w:rPr>
        <w:fldChar w:fldCharType="end"/>
      </w:r>
    </w:p>
    <w:p w14:paraId="42EFB8E2" w14:textId="4C920079" w:rsidR="006C2E88" w:rsidRPr="004D3468" w:rsidRDefault="006C2E88" w:rsidP="006C2E88">
      <w:pPr>
        <w:pStyle w:val="EndnoteText"/>
        <w:numPr>
          <w:ilvl w:val="0"/>
          <w:numId w:val="7"/>
        </w:numPr>
        <w:rPr>
          <w:sz w:val="24"/>
        </w:rPr>
      </w:pPr>
      <w:r w:rsidRPr="001C7DC2">
        <w:rPr>
          <w:sz w:val="24"/>
        </w:rPr>
        <w:t>Hispanic/</w:t>
      </w:r>
      <w:r w:rsidRPr="0077469D">
        <w:rPr>
          <w:rFonts w:cs="Times New Roman"/>
          <w:sz w:val="24"/>
        </w:rPr>
        <w:t>Latino</w:t>
      </w:r>
      <w:r w:rsidR="00BA04DA">
        <w:rPr>
          <w:rFonts w:cs="Times New Roman"/>
          <w:sz w:val="24"/>
        </w:rPr>
        <w:t xml:space="preserve"> workers</w:t>
      </w:r>
      <w:r w:rsidRPr="004D3468">
        <w:rPr>
          <w:sz w:val="24"/>
        </w:rPr>
        <w:t xml:space="preserve"> </w:t>
      </w:r>
      <w:r w:rsidRPr="001C7DC2">
        <w:rPr>
          <w:sz w:val="24"/>
        </w:rPr>
        <w:t>are the most likely to report being exposed to secondhand smoke at work</w:t>
      </w:r>
      <w:r w:rsidR="00D33C8C">
        <w:rPr>
          <w:rFonts w:cs="Times New Roman"/>
          <w:sz w:val="24"/>
        </w:rPr>
        <w:t xml:space="preserve"> in California</w:t>
      </w:r>
      <w:r w:rsidR="001A1F43">
        <w:rPr>
          <w:rFonts w:cs="Times New Roman"/>
          <w:sz w:val="24"/>
        </w:rPr>
        <w:t xml:space="preserve"> (19.5</w:t>
      </w:r>
      <w:r w:rsidR="000409E1">
        <w:rPr>
          <w:rFonts w:cs="Times New Roman"/>
          <w:sz w:val="24"/>
        </w:rPr>
        <w:t xml:space="preserve"> percent</w:t>
      </w:r>
      <w:r w:rsidR="001A1F43">
        <w:rPr>
          <w:rFonts w:cs="Times New Roman"/>
          <w:sz w:val="24"/>
        </w:rPr>
        <w:t>), followed by non-Hispanic other (13.7</w:t>
      </w:r>
      <w:r w:rsidR="000409E1">
        <w:rPr>
          <w:rFonts w:cs="Times New Roman"/>
          <w:sz w:val="24"/>
        </w:rPr>
        <w:t xml:space="preserve"> percent</w:t>
      </w:r>
      <w:r w:rsidR="001A1F43">
        <w:rPr>
          <w:rFonts w:cs="Times New Roman"/>
          <w:sz w:val="24"/>
        </w:rPr>
        <w:t>), Asian/Pacific Islanders (10.5</w:t>
      </w:r>
      <w:r w:rsidR="000409E1">
        <w:rPr>
          <w:rFonts w:cs="Times New Roman"/>
          <w:sz w:val="24"/>
        </w:rPr>
        <w:t xml:space="preserve"> percent</w:t>
      </w:r>
      <w:r w:rsidR="001A1F43">
        <w:rPr>
          <w:rFonts w:cs="Times New Roman"/>
          <w:sz w:val="24"/>
        </w:rPr>
        <w:t>), African Americans (10.4</w:t>
      </w:r>
      <w:r w:rsidR="000409E1">
        <w:rPr>
          <w:rFonts w:cs="Times New Roman"/>
          <w:sz w:val="24"/>
        </w:rPr>
        <w:t xml:space="preserve"> percent</w:t>
      </w:r>
      <w:r w:rsidR="001A1F43">
        <w:rPr>
          <w:rFonts w:cs="Times New Roman"/>
          <w:sz w:val="24"/>
        </w:rPr>
        <w:t>), and Caucasians (9.7</w:t>
      </w:r>
      <w:r w:rsidR="000409E1">
        <w:rPr>
          <w:rFonts w:cs="Times New Roman"/>
          <w:sz w:val="24"/>
        </w:rPr>
        <w:t xml:space="preserve"> percent</w:t>
      </w:r>
      <w:r w:rsidR="001A1F43">
        <w:rPr>
          <w:rFonts w:cs="Times New Roman"/>
          <w:sz w:val="24"/>
        </w:rPr>
        <w:t>)</w:t>
      </w:r>
      <w:r w:rsidRPr="004D3468">
        <w:rPr>
          <w:sz w:val="24"/>
        </w:rPr>
        <w:t>;</w:t>
      </w:r>
      <w:r w:rsidR="00F424B3">
        <w:rPr>
          <w:rStyle w:val="EndnoteReference"/>
        </w:rPr>
        <w:endnoteReference w:id="91"/>
      </w:r>
      <w:r w:rsidR="00683870" w:rsidRPr="004D3468">
        <w:rPr>
          <w:sz w:val="24"/>
        </w:rPr>
        <w:fldChar w:fldCharType="begin" w:fldLock="1"/>
      </w:r>
      <w:r w:rsidRPr="005457D6">
        <w:rPr>
          <w:sz w:val="24"/>
        </w:rPr>
        <w:instrText>ADDIN CSL_CITATION { "citationItems" : [ { "id" : "ITEM-1", "itemData" : { "ISSN" : "1468-2877", "PMID" : "22298925", "abstract" : "OBJECTIVES: We estimated self-reported secondhand smoke (SHS) exposure in California at home and at work.\n\nMETHODS: We used data from the 2005 and 2007 California Health Interview Surveys (n=109,809) for home exposure analysis, and we used data from the 2002 and 2005 California Tobacco Surveys (n=12,883) for workplace exposure analysis. Differences in exposure by age, race/ethnicity, and socioeconomic characteristics were assessed using Chi-square tests and multivariate logistic regression analyses.\n\nRESULTS: In the home, children had the lowest rates of SHS exposure (3.4%), followed by adolescents (4.7%) and adults (6.0%). For all age groups, Hispanic people had the lowest exposure to SHS at home, and black people of all ages had higher exposure rates than white people. In the workplace, 12.9% of Californians were exposed to SHS. Men had higher rates of exposure than women, and rates declined with age. Hispanic people had the highest rates of SHS exposure at work (19.5%), followed by Asian/Pacific Islanders (10.5%), black people (10.4%), and white people (9.7%). Workplace exposure rates were highest for people who worked in stores or warehouses, followed by plants or factories, restaurants or bars, and vehicles.\n\nCONCLUSIONS: Despite many years of tough tobacco-control policies in California, people continue to be exposed to SHS at home and in the workplace. The policies that are already in place, such as smoke-free workplace laws, need to be fully enforced. Interventions for reducing SHS exposure should be targeted to the groups with the greatest exposure rates, including Hispanic people, black people, young adults, and those who work in high-exposure settings.", "author" : [ { "dropping-particle" : "", "family" : "Max", "given" : "Wendy", "non-dropping-particle" : "", "parse-names" : false, "suffix" : "" }, { "dropping-particle" : "", "family" : "Sung", "given" : "Hai-Yen", "non-dropping-particle" : "", "parse-names" : false, "suffix" : "" }, { "dropping-particle" : "", "family" : "Shi", "given" : "Yanling", "non-dropping-particle" : "", "parse-names" : false, "suffix" : "" } ], "container-title" : "Public health reports (Washington, D.C. : 1974)", "id" : "ITEM-1", "issue" : "1", "issued" : { "date-parts" : [ [ "2012" ] ] }, "note" : "From Duplicate 2 ( ", "page" : "81-8", "title" : "Exposure to secondhand smoke at home and at work in California.", "type" : "article-journal", "volume" : "127" }, "uris" : [ "http://www.mendeley.com/documents/?uuid=6712e2c2-f91c-4bdd-9153-f0140c66882b" ] } ], "mendeley" : { "formattedCitation" : "&lt;sup&gt;41&lt;/sup&gt;", "plainTextFormattedCitation" : "41", "previouslyFormattedCitation" : "&lt;sup&gt;46&lt;/sup&gt;" }, "properties" : { "noteIndex" : 0 }, "schema" : "https://github.com/citation-style-language/schema/raw/master/csl-citation.json" }</w:instrText>
      </w:r>
      <w:r w:rsidR="00683870" w:rsidRPr="004D3468">
        <w:rPr>
          <w:sz w:val="24"/>
        </w:rPr>
        <w:fldChar w:fldCharType="end"/>
      </w:r>
      <w:r w:rsidRPr="004D3468">
        <w:rPr>
          <w:sz w:val="24"/>
        </w:rPr>
        <w:t xml:space="preserve"> and</w:t>
      </w:r>
    </w:p>
    <w:p w14:paraId="01947E30" w14:textId="49B4B22B" w:rsidR="00D33C8C" w:rsidRDefault="00D33C8C" w:rsidP="00D33C8C">
      <w:pPr>
        <w:pStyle w:val="bullets"/>
        <w:ind w:left="900" w:hanging="252"/>
      </w:pPr>
      <w:r>
        <w:t>Among employed Bay Area young adults, 32.6</w:t>
      </w:r>
      <w:r w:rsidR="000409E1">
        <w:t xml:space="preserve"> percent</w:t>
      </w:r>
      <w:r>
        <w:t xml:space="preserve"> reported workplace exposure to secondhand smoke with </w:t>
      </w:r>
      <w:r w:rsidR="007A2037">
        <w:t>most (</w:t>
      </w:r>
      <w:r>
        <w:t>31.2</w:t>
      </w:r>
      <w:r w:rsidR="000409E1">
        <w:t xml:space="preserve"> percent</w:t>
      </w:r>
      <w:r w:rsidR="007A2037">
        <w:t>)</w:t>
      </w:r>
      <w:r>
        <w:t xml:space="preserve"> reporting outdoor exposure and lower-skilled and trade occupations </w:t>
      </w:r>
      <w:r w:rsidR="007A2037">
        <w:t>demonstrating the four highest significant associations</w:t>
      </w:r>
      <w:r>
        <w:t xml:space="preserve"> </w:t>
      </w:r>
      <w:r w:rsidR="007A2037">
        <w:t>(construction and extraction, transportation and material moving occupations, building and grounds cleaning and maintenance, and food preparation and serving related);</w:t>
      </w:r>
      <w:r w:rsidR="00F424B3">
        <w:rPr>
          <w:rStyle w:val="EndnoteReference"/>
        </w:rPr>
        <w:endnoteReference w:id="92"/>
      </w:r>
    </w:p>
    <w:p w14:paraId="38B9A0E0" w14:textId="77777777" w:rsidR="006C2E88" w:rsidRPr="004D3468" w:rsidRDefault="006C2E88" w:rsidP="006C2E88">
      <w:pPr>
        <w:pStyle w:val="EndnoteText"/>
        <w:rPr>
          <w:sz w:val="24"/>
        </w:rPr>
      </w:pPr>
    </w:p>
    <w:p w14:paraId="445D7603" w14:textId="0CE10A51" w:rsidR="006C2E88" w:rsidRPr="004D3468" w:rsidRDefault="006C2E88" w:rsidP="006C2E88">
      <w:pPr>
        <w:pStyle w:val="EndnoteText"/>
        <w:rPr>
          <w:sz w:val="24"/>
        </w:rPr>
      </w:pPr>
      <w:r w:rsidRPr="004D3468">
        <w:rPr>
          <w:sz w:val="24"/>
        </w:rPr>
        <w:t xml:space="preserve">WHEREAS, California cities and counties have the legal authority to adopt local laws that </w:t>
      </w:r>
      <w:r w:rsidR="00010DD9">
        <w:rPr>
          <w:rFonts w:cs="Times New Roman"/>
          <w:sz w:val="24"/>
        </w:rPr>
        <w:t>prohibit all tobacco use indoors and outdoors</w:t>
      </w:r>
      <w:r w:rsidR="005416D6">
        <w:rPr>
          <w:rFonts w:cs="Times New Roman"/>
          <w:sz w:val="24"/>
        </w:rPr>
        <w:t xml:space="preserve"> in areas not already covered by state law</w:t>
      </w:r>
      <w:r w:rsidRPr="004D3468">
        <w:rPr>
          <w:sz w:val="24"/>
        </w:rPr>
        <w:t>;</w:t>
      </w:r>
      <w:r w:rsidR="00F424B3">
        <w:rPr>
          <w:rStyle w:val="EndnoteReference"/>
        </w:rPr>
        <w:endnoteReference w:id="93"/>
      </w:r>
      <w:r w:rsidR="00683870" w:rsidRPr="004D3468">
        <w:rPr>
          <w:sz w:val="24"/>
        </w:rPr>
        <w:fldChar w:fldCharType="begin" w:fldLock="1"/>
      </w:r>
      <w:r w:rsidRPr="005457D6">
        <w:rPr>
          <w:sz w:val="24"/>
        </w:rPr>
        <w:instrText>ADDIN CSL_CITATION { "citationItems" : [ { "id" : "ITEM-1", "itemData" : { "id" : "ITEM-1", "issued" : { "date-parts" : [ [ "0" ] ] }, "title" : "Cal. Lab. Code \u00a7 6404.5(i) (West 2009)", "type" : "article" }, "uris" : [ "http://www.mendeley.com/documents/?uuid=1f3402fc-1d2a-4c14-8343-a86199ced73d" ] } ], "mendeley" : { "formattedCitation" : "&lt;sup&gt;42&lt;/sup&gt;", "plainTextFormattedCitation" : "42", "previouslyFormattedCitation" : "&lt;sup&gt;47&lt;/sup&gt;" }, "properties" : { "noteIndex" : 0 }, "schema" : "https://github.com/citation-style-language/schema/raw/master/csl-citation.json" }</w:instrText>
      </w:r>
      <w:r w:rsidR="00683870" w:rsidRPr="004D3468">
        <w:rPr>
          <w:sz w:val="24"/>
        </w:rPr>
        <w:fldChar w:fldCharType="end"/>
      </w:r>
      <w:r w:rsidRPr="004D3468">
        <w:rPr>
          <w:sz w:val="24"/>
        </w:rPr>
        <w:t xml:space="preserve"> and</w:t>
      </w:r>
    </w:p>
    <w:p w14:paraId="50851EB7" w14:textId="77777777" w:rsidR="006C2E88" w:rsidRPr="004D3468" w:rsidRDefault="006C2E88" w:rsidP="006C2E88">
      <w:pPr>
        <w:pStyle w:val="EndnoteText"/>
        <w:rPr>
          <w:sz w:val="24"/>
        </w:rPr>
      </w:pPr>
    </w:p>
    <w:p w14:paraId="1DF83337" w14:textId="5C388869" w:rsidR="006C2E88" w:rsidRPr="004D3468" w:rsidRDefault="006C2E88" w:rsidP="006C2E88">
      <w:pPr>
        <w:pStyle w:val="EndnoteText"/>
        <w:rPr>
          <w:sz w:val="24"/>
        </w:rPr>
      </w:pPr>
      <w:r w:rsidRPr="00D4779F">
        <w:rPr>
          <w:sz w:val="24"/>
        </w:rPr>
        <w:t>WHEREAS</w:t>
      </w:r>
      <w:r w:rsidRPr="004D3468">
        <w:rPr>
          <w:sz w:val="24"/>
        </w:rPr>
        <w:t xml:space="preserve">, state law prohibits smoking within 25 feet of playgrounds and tot lots </w:t>
      </w:r>
      <w:r w:rsidR="00010DD9">
        <w:rPr>
          <w:rFonts w:cs="Times New Roman"/>
          <w:sz w:val="24"/>
        </w:rPr>
        <w:t>as well as within 20 feet of public (state, county, city, or community college district) buildings</w:t>
      </w:r>
      <w:r w:rsidR="005416D6">
        <w:rPr>
          <w:rFonts w:cs="Times New Roman"/>
          <w:sz w:val="24"/>
        </w:rPr>
        <w:t>, among other locations,</w:t>
      </w:r>
      <w:r w:rsidRPr="0077469D">
        <w:rPr>
          <w:rFonts w:cs="Times New Roman"/>
          <w:sz w:val="24"/>
        </w:rPr>
        <w:t xml:space="preserve"> </w:t>
      </w:r>
      <w:r w:rsidRPr="004D3468">
        <w:rPr>
          <w:sz w:val="24"/>
        </w:rPr>
        <w:t>and expressly authorizes local communities to enact additional restrictions;</w:t>
      </w:r>
      <w:r w:rsidR="00683870" w:rsidRPr="00DD67FD">
        <w:rPr>
          <w:sz w:val="24"/>
        </w:rPr>
        <w:fldChar w:fldCharType="begin" w:fldLock="1"/>
      </w:r>
      <w:r w:rsidRPr="00DD67FD">
        <w:rPr>
          <w:sz w:val="24"/>
        </w:rPr>
        <w:instrText>ADDIN CSL_CITATION { "citationItems" : [ { "id" : "ITEM-1", "itemData" : { "id" : "ITEM-1", "issued" : { "date-parts" : [ [ "0" ] ] }, "title" : "NoCal. Health &amp; Safety Code \u00a7 104495 (West 2008)", "type" : "article" }, "uris" : [ "http://www.mendeley.com/documents/?uuid=404c514f-d3b0-47ea-88a3-b9f68692a697" ] } ], "mendeley" : { "formattedCitation" : "&lt;sup&gt;43&lt;/sup&gt;", "plainTextFormattedCitation" : "43", "previouslyFormattedCitation" : "&lt;sup&gt;48&lt;/sup&gt;" }, "properties" : { "noteIndex" : 0 }, "schema" : "https://github.com/citation-style-language/schema/raw/master/csl-citation.json" }</w:instrText>
      </w:r>
      <w:r w:rsidR="00683870" w:rsidRPr="00DD67FD">
        <w:rPr>
          <w:sz w:val="24"/>
        </w:rPr>
        <w:fldChar w:fldCharType="end"/>
      </w:r>
      <w:r w:rsidR="00F424B3" w:rsidRPr="00DD67FD">
        <w:rPr>
          <w:rStyle w:val="EndnoteReference"/>
        </w:rPr>
        <w:endnoteReference w:id="94"/>
      </w:r>
      <w:r w:rsidR="00683870" w:rsidRPr="00DD67FD">
        <w:rPr>
          <w:sz w:val="24"/>
          <w:vertAlign w:val="superscript"/>
        </w:rPr>
        <w:t>,</w:t>
      </w:r>
      <w:r w:rsidR="00F424B3" w:rsidRPr="00DD67FD">
        <w:rPr>
          <w:rStyle w:val="EndnoteReference"/>
        </w:rPr>
        <w:endnoteReference w:id="95"/>
      </w:r>
      <w:r w:rsidR="00895D5B" w:rsidRPr="00DD67FD">
        <w:rPr>
          <w:sz w:val="24"/>
          <w:vertAlign w:val="superscript"/>
        </w:rPr>
        <w:t>,</w:t>
      </w:r>
      <w:r w:rsidR="00895D5B" w:rsidRPr="00DD67FD">
        <w:rPr>
          <w:rStyle w:val="EndnoteReference"/>
        </w:rPr>
        <w:endnoteReference w:id="96"/>
      </w:r>
      <w:r w:rsidR="009F2EE3" w:rsidRPr="00DD67FD">
        <w:rPr>
          <w:sz w:val="24"/>
          <w:vertAlign w:val="superscript"/>
        </w:rPr>
        <w:t xml:space="preserve"> </w:t>
      </w:r>
      <w:r w:rsidRPr="004D3468">
        <w:rPr>
          <w:sz w:val="24"/>
        </w:rPr>
        <w:t>and</w:t>
      </w:r>
    </w:p>
    <w:p w14:paraId="55D18B90" w14:textId="77777777" w:rsidR="006C2E88" w:rsidRPr="00D4779F" w:rsidRDefault="006C2E88" w:rsidP="006C2E88">
      <w:pPr>
        <w:pStyle w:val="EndnoteText"/>
        <w:rPr>
          <w:sz w:val="24"/>
        </w:rPr>
      </w:pPr>
    </w:p>
    <w:p w14:paraId="5DA8FBDB" w14:textId="3423FB4E" w:rsidR="006C2E88" w:rsidRPr="001C7DC2" w:rsidRDefault="006C2E88" w:rsidP="00E57BED">
      <w:pPr>
        <w:pStyle w:val="EndnoteText"/>
        <w:rPr>
          <w:sz w:val="24"/>
        </w:rPr>
      </w:pPr>
      <w:r w:rsidRPr="001C7DC2">
        <w:rPr>
          <w:sz w:val="24"/>
        </w:rPr>
        <w:t>WHEREAS, there is broad public recognition of the dangers of secondhand smoke and support for smokefree air laws, as evidenced by the following:</w:t>
      </w:r>
    </w:p>
    <w:p w14:paraId="36D2E197" w14:textId="77777777" w:rsidR="006C2E88" w:rsidRPr="00D4779F" w:rsidRDefault="006C2E88" w:rsidP="006C2E88">
      <w:pPr>
        <w:pStyle w:val="EndnoteText"/>
        <w:numPr>
          <w:ilvl w:val="0"/>
          <w:numId w:val="7"/>
        </w:numPr>
        <w:rPr>
          <w:sz w:val="24"/>
        </w:rPr>
      </w:pPr>
      <w:r w:rsidRPr="001C7DC2">
        <w:rPr>
          <w:sz w:val="24"/>
        </w:rPr>
        <w:t>A 2008 survey of California voters found that 97 percent thought that secondhand smoke is harmful, 88 percent thought secondhand smoke was harmful even outdoors, 65 percent were bothered by secondhand smoke, and 73 percent support laws restricting smoking in outdoor public places;</w:t>
      </w:r>
      <w:r w:rsidR="006D402C">
        <w:rPr>
          <w:rStyle w:val="EndnoteReference"/>
        </w:rPr>
        <w:endnoteReference w:id="97"/>
      </w:r>
      <w:r w:rsidR="00F424B3">
        <w:rPr>
          <w:sz w:val="24"/>
        </w:rPr>
        <w:t xml:space="preserve"> </w:t>
      </w:r>
      <w:r w:rsidRPr="004D3468">
        <w:rPr>
          <w:sz w:val="24"/>
        </w:rPr>
        <w:t xml:space="preserve">and </w:t>
      </w:r>
    </w:p>
    <w:p w14:paraId="57210A76" w14:textId="30D8E434" w:rsidR="006C2E88" w:rsidRPr="00DD67FD" w:rsidRDefault="000310EC" w:rsidP="00DD67FD">
      <w:pPr>
        <w:pStyle w:val="EndnoteText"/>
        <w:numPr>
          <w:ilvl w:val="0"/>
          <w:numId w:val="7"/>
        </w:numPr>
        <w:rPr>
          <w:rFonts w:cs="Times New Roman"/>
          <w:sz w:val="24"/>
        </w:rPr>
      </w:pPr>
      <w:r>
        <w:rPr>
          <w:rFonts w:cs="Times New Roman"/>
          <w:sz w:val="24"/>
        </w:rPr>
        <w:t>In a 2015 survey of California voters, 70</w:t>
      </w:r>
      <w:r w:rsidR="000409E1">
        <w:rPr>
          <w:rFonts w:cs="Times New Roman"/>
          <w:sz w:val="24"/>
        </w:rPr>
        <w:t xml:space="preserve"> percent</w:t>
      </w:r>
      <w:r>
        <w:rPr>
          <w:rFonts w:cs="Times New Roman"/>
          <w:sz w:val="24"/>
        </w:rPr>
        <w:t xml:space="preserve"> supported prohibiting electronic smoking device use where smoking is prohibited;</w:t>
      </w:r>
      <w:r w:rsidR="006D402C">
        <w:rPr>
          <w:rStyle w:val="EndnoteReference"/>
          <w:rFonts w:cs="Times New Roman"/>
        </w:rPr>
        <w:endnoteReference w:id="98"/>
      </w:r>
      <w:r>
        <w:rPr>
          <w:rFonts w:cs="Times New Roman"/>
          <w:sz w:val="24"/>
        </w:rPr>
        <w:t xml:space="preserve"> </w:t>
      </w:r>
      <w:bookmarkStart w:id="3" w:name="_GoBack"/>
      <w:bookmarkEnd w:id="3"/>
    </w:p>
    <w:p w14:paraId="07714CC8" w14:textId="77777777" w:rsidR="009F2EE3" w:rsidRDefault="009F2EE3" w:rsidP="006C2E88">
      <w:pPr>
        <w:pStyle w:val="EndnoteText"/>
        <w:rPr>
          <w:sz w:val="24"/>
        </w:rPr>
      </w:pPr>
    </w:p>
    <w:p w14:paraId="299B430F" w14:textId="77777777" w:rsidR="006C2E88" w:rsidRPr="004D3468" w:rsidRDefault="006C2E88" w:rsidP="006C2E88">
      <w:pPr>
        <w:pStyle w:val="EndnoteText"/>
        <w:rPr>
          <w:sz w:val="24"/>
        </w:rPr>
      </w:pPr>
      <w:r w:rsidRPr="004D3468">
        <w:rPr>
          <w:sz w:val="24"/>
        </w:rPr>
        <w:t xml:space="preserve">WHEREAS, as of </w:t>
      </w:r>
      <w:r w:rsidR="001644CC">
        <w:rPr>
          <w:rFonts w:cs="Times New Roman"/>
          <w:sz w:val="24"/>
        </w:rPr>
        <w:t>March 2018</w:t>
      </w:r>
      <w:r w:rsidRPr="004D3468">
        <w:rPr>
          <w:sz w:val="24"/>
        </w:rPr>
        <w:t xml:space="preserve">, there are at least </w:t>
      </w:r>
      <w:r w:rsidR="00BA04DA">
        <w:rPr>
          <w:rFonts w:cs="Times New Roman"/>
          <w:sz w:val="24"/>
        </w:rPr>
        <w:t>104</w:t>
      </w:r>
      <w:r w:rsidRPr="004D3468">
        <w:rPr>
          <w:sz w:val="24"/>
        </w:rPr>
        <w:t xml:space="preserve"> California cities and counties with </w:t>
      </w:r>
      <w:r w:rsidR="001644CC">
        <w:rPr>
          <w:rFonts w:cs="Times New Roman"/>
          <w:sz w:val="24"/>
        </w:rPr>
        <w:t>comprehensive outdoor secondhand smoke ordinances;</w:t>
      </w:r>
      <w:r w:rsidR="006D402C">
        <w:rPr>
          <w:rStyle w:val="EndnoteReference"/>
          <w:rFonts w:cs="Times New Roman"/>
        </w:rPr>
        <w:endnoteReference w:id="99"/>
      </w:r>
      <w:r w:rsidRPr="0077469D">
        <w:rPr>
          <w:rFonts w:cs="Times New Roman"/>
          <w:sz w:val="24"/>
        </w:rPr>
        <w:t xml:space="preserve"> and</w:t>
      </w:r>
    </w:p>
    <w:p w14:paraId="44686965" w14:textId="77777777" w:rsidR="006C2E88" w:rsidRPr="00D4779F" w:rsidRDefault="006C2E88" w:rsidP="006C2E88">
      <w:pPr>
        <w:pStyle w:val="EndnoteText"/>
        <w:rPr>
          <w:sz w:val="24"/>
        </w:rPr>
      </w:pPr>
    </w:p>
    <w:p w14:paraId="74A02473" w14:textId="77777777" w:rsidR="006C2E88" w:rsidRPr="004D3468" w:rsidRDefault="006C2E88" w:rsidP="006C2E88">
      <w:pPr>
        <w:pStyle w:val="EndnoteText"/>
        <w:rPr>
          <w:sz w:val="24"/>
        </w:rPr>
      </w:pPr>
      <w:r w:rsidRPr="001C7DC2">
        <w:rPr>
          <w:sz w:val="24"/>
        </w:rPr>
        <w:t>WHEREAS</w:t>
      </w:r>
      <w:r w:rsidRPr="004D3468">
        <w:rPr>
          <w:sz w:val="24"/>
        </w:rPr>
        <w:t xml:space="preserve">, as of </w:t>
      </w:r>
      <w:r w:rsidR="00515D89">
        <w:rPr>
          <w:sz w:val="24"/>
        </w:rPr>
        <w:t>July 1, 2018</w:t>
      </w:r>
      <w:r w:rsidR="006D402C">
        <w:rPr>
          <w:sz w:val="24"/>
        </w:rPr>
        <w:t>,</w:t>
      </w:r>
      <w:r w:rsidR="00515D89">
        <w:rPr>
          <w:sz w:val="24"/>
        </w:rPr>
        <w:t xml:space="preserve"> </w:t>
      </w:r>
      <w:r w:rsidRPr="004D3468">
        <w:rPr>
          <w:sz w:val="24"/>
        </w:rPr>
        <w:t xml:space="preserve">at least </w:t>
      </w:r>
      <w:r w:rsidR="00BA04DA">
        <w:rPr>
          <w:sz w:val="24"/>
        </w:rPr>
        <w:t>120</w:t>
      </w:r>
      <w:r w:rsidRPr="004D3468">
        <w:rPr>
          <w:sz w:val="24"/>
        </w:rPr>
        <w:t xml:space="preserve"> local jurisdictions in California prohibit the use of electronic smoking devices in specific locations;</w:t>
      </w:r>
      <w:r w:rsidR="006D402C">
        <w:rPr>
          <w:rStyle w:val="EndnoteReference"/>
        </w:rPr>
        <w:endnoteReference w:id="100"/>
      </w:r>
      <w:r w:rsidR="00683870" w:rsidRPr="004D3468">
        <w:rPr>
          <w:sz w:val="24"/>
        </w:rPr>
        <w:fldChar w:fldCharType="begin" w:fldLock="1"/>
      </w:r>
      <w:r w:rsidRPr="005457D6">
        <w:rPr>
          <w:sz w:val="24"/>
        </w:rPr>
        <w:instrText>ADDIN CSL_CITATION { "citationItems" : [ { "id" : "ITEM-1", "itemData" : { "URL" : "http://center4tobaccopolicy.org/wp-content/uploads/2015/04/Local-Policies-on-Use-of-E-Cigs-April-2015.pdf", "author" : [ { "dropping-particle" : "", "family" : "American Lung Association in California the Center for Tobacco Policy and Organizing", "given" : "", "non-dropping-particle" : "", "parse-names" : false, "suffix" : "" } ], "id" : "ITEM-1", "issued" : { "date-parts" : [ [ "2015" ] ] }, "title" : "Local Policies on the Use of Electronic Cigarettes", "type" : "webpage" }, "uris" : [ "http://www.mendeley.com/documents/?uuid=a0636c8e-df6a-4628-91ac-6013be234a8b" ] } ], "mendeley" : { "formattedCitation" : "&lt;sup&gt;46&lt;/sup&gt;", "plainTextFormattedCitation" : "46", "previouslyFormattedCitation" : "&lt;sup&gt;51&lt;/sup&gt;" }, "properties" : { "noteIndex" : 0 }, "schema" : "https://github.com/citation-style-language/schema/raw/master/csl-citation.json" }</w:instrText>
      </w:r>
      <w:r w:rsidR="00683870" w:rsidRPr="004D3468">
        <w:rPr>
          <w:sz w:val="24"/>
        </w:rPr>
        <w:fldChar w:fldCharType="end"/>
      </w:r>
      <w:r w:rsidRPr="004D3468">
        <w:rPr>
          <w:sz w:val="24"/>
        </w:rPr>
        <w:t xml:space="preserve"> and </w:t>
      </w:r>
    </w:p>
    <w:p w14:paraId="3EA34B09" w14:textId="77777777" w:rsidR="006C2E88" w:rsidRPr="004D3468" w:rsidRDefault="006C2E88" w:rsidP="006C2E88">
      <w:pPr>
        <w:pStyle w:val="EndnoteText"/>
        <w:rPr>
          <w:sz w:val="24"/>
        </w:rPr>
      </w:pPr>
    </w:p>
    <w:p w14:paraId="19826A78" w14:textId="7EAFE778" w:rsidR="006C2E88" w:rsidRPr="004D3468" w:rsidRDefault="006C2E88" w:rsidP="006C2E88">
      <w:pPr>
        <w:pStyle w:val="EndnoteText"/>
        <w:rPr>
          <w:sz w:val="24"/>
        </w:rPr>
      </w:pPr>
      <w:r w:rsidRPr="00D4779F">
        <w:rPr>
          <w:sz w:val="24"/>
        </w:rPr>
        <w:t xml:space="preserve">WHEREAS, as of January 2015, there are at least </w:t>
      </w:r>
      <w:r w:rsidR="006D402C" w:rsidRPr="006D402C">
        <w:rPr>
          <w:sz w:val="24"/>
        </w:rPr>
        <w:t xml:space="preserve">382 </w:t>
      </w:r>
      <w:r w:rsidRPr="00D4779F">
        <w:rPr>
          <w:sz w:val="24"/>
        </w:rPr>
        <w:t xml:space="preserve">California cities and counties with local </w:t>
      </w:r>
      <w:r w:rsidRPr="00D4779F">
        <w:rPr>
          <w:sz w:val="24"/>
        </w:rPr>
        <w:lastRenderedPageBreak/>
        <w:t>laws restricting smoking in recreational areas,</w:t>
      </w:r>
      <w:r w:rsidR="00ED56D8">
        <w:rPr>
          <w:rStyle w:val="EndnoteReference"/>
        </w:rPr>
        <w:endnoteReference w:id="101"/>
      </w:r>
      <w:r w:rsidRPr="00D4779F">
        <w:rPr>
          <w:sz w:val="24"/>
        </w:rPr>
        <w:t xml:space="preserve"> </w:t>
      </w:r>
      <w:r w:rsidR="00ED56D8">
        <w:rPr>
          <w:sz w:val="24"/>
        </w:rPr>
        <w:t>101</w:t>
      </w:r>
      <w:r w:rsidR="00ED56D8" w:rsidRPr="006D402C">
        <w:rPr>
          <w:sz w:val="24"/>
        </w:rPr>
        <w:t xml:space="preserve"> </w:t>
      </w:r>
      <w:r w:rsidRPr="00D4779F">
        <w:rPr>
          <w:sz w:val="24"/>
        </w:rPr>
        <w:t xml:space="preserve">with local laws restricting smoking in </w:t>
      </w:r>
      <w:r w:rsidR="00ED56D8">
        <w:rPr>
          <w:sz w:val="24"/>
        </w:rPr>
        <w:t xml:space="preserve">all </w:t>
      </w:r>
      <w:r w:rsidRPr="00D4779F">
        <w:rPr>
          <w:sz w:val="24"/>
        </w:rPr>
        <w:t>outdoor dining places,</w:t>
      </w:r>
      <w:r w:rsidR="00ED56D8">
        <w:rPr>
          <w:rStyle w:val="EndnoteReference"/>
        </w:rPr>
        <w:endnoteReference w:id="102"/>
      </w:r>
      <w:r w:rsidRPr="00D4779F">
        <w:rPr>
          <w:sz w:val="24"/>
        </w:rPr>
        <w:t xml:space="preserve"> and </w:t>
      </w:r>
      <w:r w:rsidR="006D402C">
        <w:rPr>
          <w:sz w:val="24"/>
        </w:rPr>
        <w:t>126</w:t>
      </w:r>
      <w:r w:rsidRPr="00D4779F">
        <w:rPr>
          <w:sz w:val="24"/>
        </w:rPr>
        <w:t xml:space="preserve"> with</w:t>
      </w:r>
      <w:r w:rsidRPr="001C7DC2">
        <w:rPr>
          <w:sz w:val="24"/>
        </w:rPr>
        <w:t xml:space="preserve"> local laws restricting smoking </w:t>
      </w:r>
      <w:r w:rsidR="00752566">
        <w:rPr>
          <w:sz w:val="24"/>
        </w:rPr>
        <w:t>with</w:t>
      </w:r>
      <w:r w:rsidR="006D402C">
        <w:rPr>
          <w:sz w:val="24"/>
        </w:rPr>
        <w:t xml:space="preserve">in </w:t>
      </w:r>
      <w:r w:rsidR="00752566">
        <w:rPr>
          <w:sz w:val="24"/>
        </w:rPr>
        <w:t xml:space="preserve">20 feet (or more) of </w:t>
      </w:r>
      <w:r w:rsidR="006D402C">
        <w:rPr>
          <w:sz w:val="24"/>
        </w:rPr>
        <w:t>entry</w:t>
      </w:r>
      <w:r w:rsidR="00752566">
        <w:rPr>
          <w:sz w:val="24"/>
        </w:rPr>
        <w:t>ways</w:t>
      </w:r>
      <w:r w:rsidRPr="001C7DC2">
        <w:rPr>
          <w:sz w:val="24"/>
        </w:rPr>
        <w:t>;</w:t>
      </w:r>
      <w:r w:rsidR="006D402C">
        <w:rPr>
          <w:rStyle w:val="EndnoteReference"/>
        </w:rPr>
        <w:endnoteReference w:id="103"/>
      </w:r>
      <w:r w:rsidR="00683870" w:rsidRPr="004D3468">
        <w:rPr>
          <w:sz w:val="24"/>
        </w:rPr>
        <w:fldChar w:fldCharType="begin" w:fldLock="1"/>
      </w:r>
      <w:r w:rsidRPr="005457D6">
        <w:rPr>
          <w:sz w:val="24"/>
        </w:rPr>
        <w:instrText>ADDIN CSL_CITATION { "citationItems" : [ { "id" : "ITEM-1", "itemData" : { "author" : [ { "dropping-particle" : "", "family" : "Association", "given" : "American Lung", "non-dropping-particle" : "", "parse-names" : false, "suffix" : "" } ], "id" : "ITEM-1", "issued" : { "date-parts" : [ [ "2015" ] ] }, "title" : "State of Tobacco Control 2015", "type" : "report" }, "uris" : [ "http://www.mendeley.com/documents/?uuid=57b3b3f8-7194-400e-920f-fafb576a7bf6" ] } ], "mendeley" : { "formattedCitation" : "&lt;sup&gt;47&lt;/sup&gt;", "plainTextFormattedCitation" : "47", "previouslyFormattedCitation" : "&lt;sup&gt;52&lt;/sup&gt;" }, "properties" : { "noteIndex" : 0 }, "schema" : "https://github.com/citation-style-language/schema/raw/master/csl-citation.json" }</w:instrText>
      </w:r>
      <w:r w:rsidR="00683870" w:rsidRPr="004D3468">
        <w:rPr>
          <w:sz w:val="24"/>
        </w:rPr>
        <w:fldChar w:fldCharType="end"/>
      </w:r>
      <w:r w:rsidRPr="004D3468">
        <w:rPr>
          <w:sz w:val="24"/>
        </w:rPr>
        <w:t xml:space="preserve"> and</w:t>
      </w:r>
    </w:p>
    <w:p w14:paraId="3B3B3B09" w14:textId="77777777" w:rsidR="006C2E88" w:rsidRPr="004D3468" w:rsidRDefault="006C2E88" w:rsidP="006C2E88">
      <w:pPr>
        <w:pStyle w:val="EndnoteText"/>
        <w:rPr>
          <w:i/>
          <w:sz w:val="24"/>
        </w:rPr>
      </w:pPr>
    </w:p>
    <w:p w14:paraId="6A54A002" w14:textId="77777777" w:rsidR="006C2E88" w:rsidRPr="004D3468" w:rsidRDefault="006C2E88" w:rsidP="006C2E88">
      <w:pPr>
        <w:pStyle w:val="EndnoteText"/>
        <w:rPr>
          <w:sz w:val="24"/>
        </w:rPr>
      </w:pPr>
      <w:r w:rsidRPr="004D3468">
        <w:rPr>
          <w:sz w:val="24"/>
        </w:rPr>
        <w:t>WHEREAS, there is no Constitutional right to smoke;</w:t>
      </w:r>
      <w:r w:rsidR="0028664E">
        <w:rPr>
          <w:rStyle w:val="EndnoteReference"/>
        </w:rPr>
        <w:endnoteReference w:id="104"/>
      </w:r>
      <w:r w:rsidR="00683870" w:rsidRPr="001C7DC2">
        <w:rPr>
          <w:sz w:val="24"/>
        </w:rPr>
        <w:fldChar w:fldCharType="begin" w:fldLock="1"/>
      </w:r>
      <w:r w:rsidRPr="005457D6">
        <w:rPr>
          <w:sz w:val="24"/>
        </w:rPr>
        <w:instrText>ADDIN CSL_CITATION { "citationItems" : [ { "id" : "ITEM-1", "itemData" : { "author" : [ { "dropping-particle" : "", "family" : "ChangLab Solutions", "given" : "", "non-dropping-particle" : "", "parse-names" : false, "suffix" : "" } ], "id" : "ITEM-1", "issue" : "April", "issued" : { "date-parts" : [ [ "2005" ] ] }, "publisher-place" : "Oakland, CA", "title" : "There is No Constitutional Right to Smoke (CA Version", "type" : "report" }, "uris" : [ "http://www.mendeley.com/documents/?uuid=14ed5930-ac18-4888-a454-7c9aa5e026dc" ] } ], "mendeley" : { "formattedCitation" : "&lt;sup&gt;48&lt;/sup&gt;", "plainTextFormattedCitation" : "48", "previouslyFormattedCitation" : "&lt;sup&gt;53&lt;/sup&gt;" }, "properties" : { "noteIndex" : 0 }, "schema" : "https://github.com/citation-style-language/schema/raw/master/csl-citation.json" }</w:instrText>
      </w:r>
      <w:r w:rsidR="00683870" w:rsidRPr="001C7DC2">
        <w:rPr>
          <w:sz w:val="24"/>
        </w:rPr>
        <w:fldChar w:fldCharType="end"/>
      </w:r>
    </w:p>
    <w:p w14:paraId="4B8B6177" w14:textId="77777777" w:rsidR="006C2E88" w:rsidRPr="00D4779F" w:rsidRDefault="006C2E88" w:rsidP="006C2E88">
      <w:pPr>
        <w:pStyle w:val="EndnoteText"/>
        <w:rPr>
          <w:sz w:val="24"/>
        </w:rPr>
      </w:pPr>
    </w:p>
    <w:p w14:paraId="3D26EBEC" w14:textId="77777777" w:rsidR="006C2E88" w:rsidRDefault="006C2E88" w:rsidP="006C2E88">
      <w:pPr>
        <w:pStyle w:val="EndnoteText"/>
        <w:rPr>
          <w:rFonts w:cs="Times New Roman"/>
          <w:sz w:val="24"/>
        </w:rPr>
      </w:pPr>
      <w:r w:rsidRPr="001C7DC2">
        <w:rPr>
          <w:sz w:val="24"/>
        </w:rPr>
        <w:t>NOW THEREFORE, it is the intent of the [ </w:t>
      </w:r>
      <w:r w:rsidRPr="001C7DC2">
        <w:rPr>
          <w:sz w:val="24"/>
          <w:u w:val="single"/>
        </w:rPr>
        <w:t>City Council</w:t>
      </w:r>
      <w:r w:rsidRPr="001C7DC2">
        <w:rPr>
          <w:sz w:val="24"/>
        </w:rPr>
        <w:t xml:space="preserve"> / </w:t>
      </w:r>
      <w:r w:rsidRPr="001C7DC2">
        <w:rPr>
          <w:sz w:val="24"/>
          <w:u w:val="double"/>
        </w:rPr>
        <w:t>County Board of Supervisors</w:t>
      </w:r>
      <w:r w:rsidRPr="001C7DC2">
        <w:rPr>
          <w:sz w:val="24"/>
        </w:rPr>
        <w:t xml:space="preserve"> ], in enacting this ordinance, to provide for the public health, safety, and welfare by discouraging the inherently dangerous behavior of smoking [ </w:t>
      </w:r>
      <w:r w:rsidRPr="001C7DC2">
        <w:rPr>
          <w:sz w:val="24"/>
          <w:u w:val="single"/>
        </w:rPr>
        <w:t>and tobacco use</w:t>
      </w:r>
      <w:r w:rsidRPr="001C7DC2">
        <w:rPr>
          <w:sz w:val="24"/>
        </w:rPr>
        <w:t xml:space="preserve"> ] around non-tobacco users, especially children; by protecting the public from exposure to secondhand smoke where they live, work, and play; by reducing the potential for children to wrongly associate smoking [ </w:t>
      </w:r>
      <w:r w:rsidRPr="001C7DC2">
        <w:rPr>
          <w:sz w:val="24"/>
          <w:u w:val="single"/>
        </w:rPr>
        <w:t>and tobacco use</w:t>
      </w:r>
      <w:r w:rsidRPr="001C7DC2">
        <w:rPr>
          <w:sz w:val="24"/>
        </w:rPr>
        <w:t xml:space="preserve"> ] with a healthy lifestyle; and by affirming and promoting a healthy environment in the [ </w:t>
      </w:r>
      <w:r w:rsidRPr="006E390F">
        <w:rPr>
          <w:sz w:val="24"/>
          <w:u w:val="single"/>
        </w:rPr>
        <w:t>City</w:t>
      </w:r>
      <w:r w:rsidRPr="006E390F">
        <w:rPr>
          <w:sz w:val="24"/>
        </w:rPr>
        <w:t xml:space="preserve"> / </w:t>
      </w:r>
      <w:r w:rsidRPr="006E390F">
        <w:rPr>
          <w:sz w:val="24"/>
          <w:u w:val="double"/>
        </w:rPr>
        <w:t>County</w:t>
      </w:r>
      <w:r w:rsidRPr="006E390F">
        <w:rPr>
          <w:sz w:val="24"/>
        </w:rPr>
        <w:t> ].</w:t>
      </w:r>
    </w:p>
    <w:p w14:paraId="19358079" w14:textId="77777777" w:rsidR="006C2E88" w:rsidRDefault="006C2E88" w:rsidP="006C2E88">
      <w:pPr>
        <w:pStyle w:val="EndnoteText"/>
        <w:rPr>
          <w:rFonts w:cs="Times New Roman"/>
          <w:sz w:val="24"/>
        </w:rPr>
      </w:pPr>
    </w:p>
    <w:p w14:paraId="348E5D3A" w14:textId="77777777" w:rsidR="006C2E88" w:rsidRDefault="006C2E88" w:rsidP="006C2E88">
      <w:pPr>
        <w:pStyle w:val="EndnoteText"/>
        <w:rPr>
          <w:rFonts w:cs="Times New Roman"/>
          <w:sz w:val="24"/>
        </w:rPr>
      </w:pPr>
    </w:p>
    <w:p w14:paraId="549B478C" w14:textId="77777777" w:rsidR="006C2E88" w:rsidRDefault="006C2E88" w:rsidP="006C2E88">
      <w:pPr>
        <w:pStyle w:val="EndnoteText"/>
        <w:rPr>
          <w:rFonts w:cs="Times New Roman"/>
          <w:sz w:val="24"/>
        </w:rPr>
      </w:pPr>
    </w:p>
    <w:p w14:paraId="641498A7" w14:textId="77777777" w:rsidR="006C2E88" w:rsidRDefault="006C2E88" w:rsidP="006C2E88">
      <w:pPr>
        <w:pStyle w:val="EndnoteText"/>
        <w:rPr>
          <w:rFonts w:cs="Times New Roman"/>
          <w:sz w:val="24"/>
        </w:rPr>
      </w:pPr>
    </w:p>
    <w:p w14:paraId="053133DC" w14:textId="77777777" w:rsidR="006C2E88" w:rsidRPr="004D3468" w:rsidRDefault="006C2E88" w:rsidP="006C2E88">
      <w:pPr>
        <w:pStyle w:val="EndnoteText"/>
        <w:rPr>
          <w:sz w:val="24"/>
        </w:rPr>
      </w:pPr>
    </w:p>
    <w:p w14:paraId="4B9F35B2" w14:textId="77777777" w:rsidR="00615A6D" w:rsidRPr="005578AF" w:rsidRDefault="00615A6D" w:rsidP="006A5CDB">
      <w:pPr>
        <w:pStyle w:val="EndnoteText"/>
      </w:pPr>
    </w:p>
    <w:p w14:paraId="35DBBF0A" w14:textId="77777777" w:rsidR="003605E4" w:rsidRDefault="003605E4">
      <w:pPr>
        <w:spacing w:line="240" w:lineRule="auto"/>
        <w:rPr>
          <w:rFonts w:cs="Times-Roman"/>
          <w:color w:val="000000"/>
          <w:szCs w:val="20"/>
          <w:lang w:bidi="en-US"/>
        </w:rPr>
      </w:pPr>
    </w:p>
    <w:sectPr w:rsidR="003605E4" w:rsidSect="001A7EB0">
      <w:headerReference w:type="default" r:id="rId11"/>
      <w:footerReference w:type="default" r:id="rId12"/>
      <w:headerReference w:type="first" r:id="rId13"/>
      <w:footerReference w:type="first" r:id="rId14"/>
      <w:endnotePr>
        <w:numFmt w:val="decimal"/>
      </w:endnotePr>
      <w:type w:val="continuous"/>
      <w:pgSz w:w="12240" w:h="15840" w:code="1"/>
      <w:pgMar w:top="1446" w:right="1260" w:bottom="912" w:left="1800" w:header="0" w:footer="446" w:gutter="0"/>
      <w:pgNumType w:start="1"/>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CD6D7B" w14:textId="77777777" w:rsidR="00DB7190" w:rsidRDefault="00DB7190" w:rsidP="007F3AE1">
      <w:pPr>
        <w:spacing w:line="240" w:lineRule="auto"/>
      </w:pPr>
      <w:r>
        <w:separator/>
      </w:r>
    </w:p>
  </w:endnote>
  <w:endnote w:type="continuationSeparator" w:id="0">
    <w:p w14:paraId="324324CB" w14:textId="77777777" w:rsidR="00DB7190" w:rsidRDefault="00DB7190" w:rsidP="007F3AE1">
      <w:pPr>
        <w:spacing w:line="240" w:lineRule="auto"/>
      </w:pPr>
      <w:r>
        <w:continuationSeparator/>
      </w:r>
    </w:p>
  </w:endnote>
  <w:endnote w:type="continuationNotice" w:id="1">
    <w:p w14:paraId="485698D5" w14:textId="77777777" w:rsidR="00DB7190" w:rsidRDefault="00DB7190">
      <w:pPr>
        <w:spacing w:line="240" w:lineRule="auto"/>
      </w:pPr>
    </w:p>
  </w:endnote>
  <w:endnote w:id="2">
    <w:p w14:paraId="30FE254D" w14:textId="10DEEEF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obacco Key Facts. World Health Organization. </w:t>
      </w:r>
      <w:hyperlink r:id="rId1" w:history="1">
        <w:r w:rsidRPr="001E1FB1">
          <w:rPr>
            <w:rStyle w:val="Hyperlink"/>
            <w:rFonts w:cs="Times New Roman"/>
            <w:sz w:val="18"/>
            <w:szCs w:val="18"/>
            <w:u w:val="none"/>
          </w:rPr>
          <w:t>www.who.int/news-room/fact-sheets/detail/tobacco</w:t>
        </w:r>
      </w:hyperlink>
      <w:r w:rsidRPr="001E1FB1">
        <w:rPr>
          <w:rFonts w:cs="Times New Roman"/>
          <w:sz w:val="18"/>
          <w:szCs w:val="18"/>
        </w:rPr>
        <w:t>. Accessed August 17, 2018.</w:t>
      </w:r>
    </w:p>
  </w:endnote>
  <w:endnote w:id="3">
    <w:p w14:paraId="20E9C933" w14:textId="63314DD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w:t>
      </w:r>
      <w:r w:rsidRPr="001E1FB1">
        <w:rPr>
          <w:rFonts w:cs="Times New Roman"/>
          <w:iCs/>
          <w:sz w:val="18"/>
          <w:szCs w:val="18"/>
        </w:rPr>
        <w:t>The Health Consequences of Smoking — 50 Years of Progress: A Report of the Surgeon General Executive Summary</w:t>
      </w:r>
      <w:r w:rsidRPr="001E1FB1">
        <w:rPr>
          <w:rFonts w:cs="Times New Roman"/>
          <w:sz w:val="18"/>
          <w:szCs w:val="18"/>
        </w:rPr>
        <w:t>. U.S. Department of Health and Human Services</w:t>
      </w:r>
      <w:r w:rsidRPr="001E1FB1">
        <w:rPr>
          <w:rFonts w:cs="Times New Roman"/>
          <w:i/>
          <w:sz w:val="18"/>
          <w:szCs w:val="18"/>
        </w:rPr>
        <w:t xml:space="preserve">. </w:t>
      </w:r>
      <w:hyperlink r:id="rId2" w:history="1">
        <w:r w:rsidRPr="001E1FB1">
          <w:rPr>
            <w:rStyle w:val="Hyperlink"/>
            <w:rFonts w:cs="Times New Roman"/>
            <w:sz w:val="18"/>
            <w:szCs w:val="18"/>
            <w:u w:val="none"/>
          </w:rPr>
          <w:t>www.surgeongeneral.gov/library/reports/50-years-of-progress/exec-summary.pdf</w:t>
        </w:r>
      </w:hyperlink>
      <w:r w:rsidRPr="001E1FB1">
        <w:rPr>
          <w:rFonts w:cs="Times New Roman"/>
          <w:sz w:val="18"/>
          <w:szCs w:val="18"/>
        </w:rPr>
        <w:t>.</w:t>
      </w:r>
      <w:r w:rsidRPr="001E1FB1">
        <w:rPr>
          <w:rFonts w:cs="Times New Roman"/>
          <w:i/>
          <w:sz w:val="18"/>
          <w:szCs w:val="18"/>
        </w:rPr>
        <w:t xml:space="preserve"> </w:t>
      </w:r>
      <w:r w:rsidRPr="001E1FB1">
        <w:rPr>
          <w:rFonts w:cs="Times New Roman"/>
          <w:sz w:val="18"/>
          <w:szCs w:val="18"/>
        </w:rPr>
        <w:t>Accessed August 17, 2018.</w:t>
      </w:r>
    </w:p>
  </w:endnote>
  <w:endnote w:id="4">
    <w:p w14:paraId="43D87548" w14:textId="6155034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Factsheet: The Health Consequences of Smoking—50 Years of Progress: A Report of the Surgeon General. U.S. Department of Health and Human Services. </w:t>
      </w:r>
      <w:hyperlink r:id="rId3" w:history="1">
        <w:r w:rsidRPr="001E1FB1">
          <w:rPr>
            <w:rStyle w:val="Hyperlink"/>
            <w:rFonts w:cs="Times New Roman"/>
            <w:sz w:val="18"/>
            <w:szCs w:val="18"/>
            <w:u w:val="none"/>
          </w:rPr>
          <w:t>www.surgeongeneral.gov/library/reports/50-years-of-progress/fact-sheet.html</w:t>
        </w:r>
      </w:hyperlink>
      <w:r w:rsidRPr="001E1FB1">
        <w:rPr>
          <w:rFonts w:cs="Times New Roman"/>
          <w:sz w:val="18"/>
          <w:szCs w:val="18"/>
        </w:rPr>
        <w:t>. Accessed August 17, 2018.</w:t>
      </w:r>
    </w:p>
  </w:endnote>
  <w:endnote w:id="5">
    <w:p w14:paraId="62181722" w14:textId="38EA2A8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Factsheet: The Health Consequences of Smoking—50 Years of Progress: A Report of the Surgeon General. U.S. Department of Health and Human Services. </w:t>
      </w:r>
      <w:hyperlink r:id="rId4" w:history="1">
        <w:r w:rsidRPr="001E1FB1">
          <w:rPr>
            <w:rStyle w:val="Hyperlink"/>
            <w:rFonts w:cs="Times New Roman"/>
            <w:sz w:val="18"/>
            <w:szCs w:val="18"/>
            <w:u w:val="none"/>
          </w:rPr>
          <w:t>www.surgeongeneral.gov/library/reports/50-years-of-progress/fact-sheet.html</w:t>
        </w:r>
      </w:hyperlink>
      <w:r w:rsidRPr="001E1FB1">
        <w:rPr>
          <w:rFonts w:cs="Times New Roman"/>
          <w:sz w:val="18"/>
          <w:szCs w:val="18"/>
        </w:rPr>
        <w:t>. Accessed August 17, 2018.</w:t>
      </w:r>
    </w:p>
  </w:endnote>
  <w:endnote w:id="6">
    <w:p w14:paraId="12785652" w14:textId="1836964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Factsheet: The Health Consequences of Smoking—50 Years of Progress: A Report of the Surgeon General. U.S. Department of Health and Human Services. </w:t>
      </w:r>
      <w:hyperlink r:id="rId5" w:history="1">
        <w:r w:rsidRPr="001E1FB1">
          <w:rPr>
            <w:rStyle w:val="Hyperlink"/>
            <w:rFonts w:cs="Times New Roman"/>
            <w:sz w:val="18"/>
            <w:szCs w:val="18"/>
            <w:u w:val="none"/>
          </w:rPr>
          <w:t>www.surgeongeneral.gov/library/reports/50-years-of-progress/fact-sheet.html</w:t>
        </w:r>
      </w:hyperlink>
      <w:r w:rsidRPr="001E1FB1">
        <w:rPr>
          <w:rFonts w:cs="Times New Roman"/>
          <w:sz w:val="18"/>
          <w:szCs w:val="18"/>
        </w:rPr>
        <w:t>. Accessed August 17, 2018.</w:t>
      </w:r>
    </w:p>
  </w:endnote>
  <w:endnote w:id="7">
    <w:p w14:paraId="096EA1F4" w14:textId="77777777" w:rsidR="00377B4F" w:rsidRPr="001E1FB1" w:rsidRDefault="00377B4F" w:rsidP="009F2EE3">
      <w:pPr>
        <w:pStyle w:val="EndnoteText"/>
        <w:spacing w:line="240" w:lineRule="auto"/>
        <w:rPr>
          <w:rFonts w:cs="Times New Roman"/>
          <w:sz w:val="18"/>
          <w:szCs w:val="18"/>
        </w:rPr>
      </w:pPr>
      <w:r w:rsidRPr="001E1FB1">
        <w:rPr>
          <w:rStyle w:val="EndnoteReference"/>
          <w:sz w:val="20"/>
        </w:rPr>
        <w:endnoteRef/>
      </w:r>
      <w:r w:rsidRPr="001E1FB1">
        <w:rPr>
          <w:rFonts w:cs="Times New Roman"/>
          <w:sz w:val="18"/>
          <w:szCs w:val="18"/>
        </w:rPr>
        <w:t xml:space="preserve"> Centers for Disease Control and Prevention. Prevention Status Reports: Tobacco Use—California 2015. </w:t>
      </w:r>
      <w:hyperlink r:id="rId6" w:history="1">
        <w:r w:rsidRPr="001E1FB1">
          <w:rPr>
            <w:rStyle w:val="Hyperlink"/>
            <w:rFonts w:cs="Times New Roman"/>
            <w:sz w:val="18"/>
            <w:szCs w:val="18"/>
            <w:u w:val="none"/>
          </w:rPr>
          <w:t>wwwn.cdc.gov/psr/</w:t>
        </w:r>
      </w:hyperlink>
      <w:r w:rsidRPr="001E1FB1">
        <w:rPr>
          <w:rFonts w:cs="Times New Roman"/>
          <w:sz w:val="18"/>
          <w:szCs w:val="18"/>
        </w:rPr>
        <w:t>. Accessed June 15, 2018.</w:t>
      </w:r>
    </w:p>
  </w:endnote>
  <w:endnote w:id="8">
    <w:p w14:paraId="7447B114" w14:textId="77777777" w:rsidR="00377B4F" w:rsidRPr="001E1FB1" w:rsidRDefault="00377B4F" w:rsidP="009F2EE3">
      <w:pPr>
        <w:pStyle w:val="EndnoteText"/>
        <w:spacing w:line="240" w:lineRule="auto"/>
        <w:rPr>
          <w:rFonts w:cs="Times New Roman"/>
          <w:sz w:val="18"/>
          <w:szCs w:val="18"/>
        </w:rPr>
      </w:pPr>
      <w:r w:rsidRPr="001E1FB1">
        <w:rPr>
          <w:rFonts w:cs="Times New Roman"/>
          <w:sz w:val="18"/>
          <w:szCs w:val="18"/>
          <w:vertAlign w:val="superscript"/>
        </w:rPr>
        <w:endnoteRef/>
      </w:r>
      <w:r w:rsidRPr="001E1FB1">
        <w:rPr>
          <w:rFonts w:cs="Times New Roman"/>
          <w:sz w:val="18"/>
          <w:szCs w:val="18"/>
        </w:rPr>
        <w:t xml:space="preserve"> The Toll of Tobacco in California. Campaign for Tobacco-Free Kids website. </w:t>
      </w:r>
      <w:hyperlink r:id="rId7" w:history="1">
        <w:r w:rsidRPr="001E1FB1">
          <w:rPr>
            <w:rStyle w:val="Hyperlink"/>
            <w:rFonts w:cs="Times New Roman"/>
            <w:sz w:val="18"/>
            <w:szCs w:val="18"/>
            <w:u w:val="none"/>
          </w:rPr>
          <w:t>www.tobaccofreekids.org/problem/toll-us/california</w:t>
        </w:r>
      </w:hyperlink>
      <w:r w:rsidRPr="001E1FB1">
        <w:rPr>
          <w:rFonts w:cs="Times New Roman"/>
          <w:sz w:val="18"/>
          <w:szCs w:val="18"/>
        </w:rPr>
        <w:t>. Accessed June 20, 2018.</w:t>
      </w:r>
    </w:p>
  </w:endnote>
  <w:endnote w:id="9">
    <w:p w14:paraId="7D61493E" w14:textId="77777777" w:rsidR="00377B4F" w:rsidRPr="001E1FB1" w:rsidRDefault="00377B4F" w:rsidP="009F2EE3">
      <w:pPr>
        <w:pStyle w:val="EndnoteText"/>
        <w:spacing w:line="240"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he Toll of Tobacco in California. Campaign for Tobacco-Free Kids website. </w:t>
      </w:r>
      <w:hyperlink r:id="rId8" w:history="1">
        <w:r w:rsidRPr="001E1FB1">
          <w:rPr>
            <w:rStyle w:val="Hyperlink"/>
            <w:rFonts w:cs="Times New Roman"/>
            <w:sz w:val="18"/>
            <w:szCs w:val="18"/>
            <w:u w:val="none"/>
          </w:rPr>
          <w:t>www.tobaccofreekids.org/problem/toll-us/california</w:t>
        </w:r>
      </w:hyperlink>
      <w:r w:rsidRPr="001E1FB1">
        <w:rPr>
          <w:rFonts w:cs="Times New Roman"/>
          <w:sz w:val="18"/>
          <w:szCs w:val="18"/>
        </w:rPr>
        <w:t>. Accessed June 20, 2018.</w:t>
      </w:r>
    </w:p>
  </w:endnote>
  <w:endnote w:id="10">
    <w:p w14:paraId="1843CED4" w14:textId="77777777" w:rsidR="00377B4F" w:rsidRPr="001E1FB1" w:rsidRDefault="00377B4F" w:rsidP="009F2EE3">
      <w:pPr>
        <w:pStyle w:val="EndnoteText"/>
        <w:spacing w:line="240" w:lineRule="auto"/>
        <w:rPr>
          <w:rFonts w:cs="Times New Roman"/>
          <w:sz w:val="18"/>
          <w:szCs w:val="18"/>
        </w:rPr>
      </w:pPr>
      <w:r w:rsidRPr="001E1FB1">
        <w:rPr>
          <w:rFonts w:cs="Times New Roman"/>
          <w:sz w:val="18"/>
          <w:szCs w:val="18"/>
          <w:vertAlign w:val="superscript"/>
        </w:rPr>
        <w:endnoteRef/>
      </w:r>
      <w:r w:rsidRPr="001E1FB1">
        <w:rPr>
          <w:rFonts w:cs="Times New Roman"/>
          <w:sz w:val="18"/>
          <w:szCs w:val="18"/>
        </w:rPr>
        <w:t xml:space="preserve"> Lortet-Tieulent J, Sauer AG, Siegel RL, et al. State-level cancer mortality attributable to cigarette smoking in the United States. </w:t>
      </w:r>
      <w:r w:rsidRPr="001E1FB1">
        <w:rPr>
          <w:rFonts w:cs="Times New Roman"/>
          <w:i/>
          <w:sz w:val="18"/>
          <w:szCs w:val="18"/>
        </w:rPr>
        <w:t xml:space="preserve">JAMA Intern Med. </w:t>
      </w:r>
      <w:r w:rsidRPr="001E1FB1">
        <w:rPr>
          <w:rFonts w:cs="Times New Roman"/>
          <w:sz w:val="18"/>
          <w:szCs w:val="18"/>
        </w:rPr>
        <w:t>2016;176(12):1792–1798. doi:10.1001/jamainternmed.2016.6530.</w:t>
      </w:r>
    </w:p>
  </w:endnote>
  <w:endnote w:id="11">
    <w:p w14:paraId="58B9F892" w14:textId="077181A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National Cancer Institute. A Socioecological Approach to Addressing Tobacco-Related Health Disparities. National Cancer Institute Tobacco Control Monograph 22. NIH Publication No. 17-CA-8035A. </w:t>
      </w:r>
      <w:hyperlink r:id="rId9" w:history="1">
        <w:r w:rsidRPr="001E1FB1">
          <w:rPr>
            <w:rStyle w:val="Hyperlink"/>
            <w:rFonts w:cs="Times New Roman"/>
            <w:sz w:val="18"/>
            <w:szCs w:val="18"/>
            <w:u w:val="none"/>
          </w:rPr>
          <w:t>https://cancercontrol.cancer.gov/brp/tcrb/monographs/22/index.html</w:t>
        </w:r>
      </w:hyperlink>
      <w:r w:rsidRPr="001E1FB1">
        <w:rPr>
          <w:rFonts w:cs="Times New Roman"/>
          <w:sz w:val="18"/>
          <w:szCs w:val="18"/>
        </w:rPr>
        <w:t>. Accessed August 17, 2018.</w:t>
      </w:r>
    </w:p>
  </w:endnote>
  <w:endnote w:id="12">
    <w:p w14:paraId="20F62033" w14:textId="1D83A8D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0"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Accessed August 17, 2018</w:t>
      </w:r>
    </w:p>
  </w:endnote>
  <w:endnote w:id="13">
    <w:p w14:paraId="6FFAF207" w14:textId="1165CD74"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1"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August 17, 2018</w:t>
      </w:r>
    </w:p>
  </w:endnote>
  <w:endnote w:id="14">
    <w:p w14:paraId="441F8ABD" w14:textId="33CDF5DF"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2"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August 17, 2018</w:t>
      </w:r>
    </w:p>
  </w:endnote>
  <w:endnote w:id="15">
    <w:p w14:paraId="4E7C561D" w14:textId="38DC1613"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3"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August 17, 2018</w:t>
      </w:r>
    </w:p>
  </w:endnote>
  <w:endnote w:id="16">
    <w:p w14:paraId="5A8DF89B" w14:textId="77777777" w:rsidR="00377B4F" w:rsidRPr="001E1FB1" w:rsidRDefault="00377B4F" w:rsidP="009F2EE3">
      <w:pPr>
        <w:pStyle w:val="EndnoteText"/>
        <w:spacing w:line="240"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4"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July 12, 2018.</w:t>
      </w:r>
    </w:p>
  </w:endnote>
  <w:endnote w:id="17">
    <w:p w14:paraId="31638077" w14:textId="77777777" w:rsidR="00377B4F" w:rsidRPr="001E1FB1" w:rsidRDefault="00377B4F" w:rsidP="009F2EE3">
      <w:pPr>
        <w:pStyle w:val="EndnoteText"/>
        <w:spacing w:line="240"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5"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July 12, 2018.</w:t>
      </w:r>
    </w:p>
  </w:endnote>
  <w:endnote w:id="18">
    <w:p w14:paraId="0B3245E7" w14:textId="68EC4BB3"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Tobacco Control Program, California Department of Public Health. California Tobacco Facts and Figures 2016—Over 25 Years of Tobacco Control in California 2016. </w:t>
      </w:r>
      <w:hyperlink r:id="rId16" w:history="1">
        <w:r w:rsidRPr="001E1FB1">
          <w:rPr>
            <w:rStyle w:val="Hyperlink"/>
            <w:rFonts w:cs="Times New Roman"/>
            <w:sz w:val="18"/>
            <w:szCs w:val="18"/>
            <w:u w:val="none"/>
          </w:rPr>
          <w:t>www.cdph.ca.gov/Programs/CCDPHP/DCDIC/CTCB/CDPH%20Document%20Library/ResearchandEvaluation/FactsandFigures/2016FactsFiguresWeb.pdf</w:t>
        </w:r>
      </w:hyperlink>
      <w:r w:rsidRPr="001E1FB1">
        <w:rPr>
          <w:rFonts w:cs="Times New Roman"/>
          <w:sz w:val="18"/>
          <w:szCs w:val="18"/>
        </w:rPr>
        <w:t>. Accessed August 17, 2018</w:t>
      </w:r>
    </w:p>
  </w:endnote>
  <w:endnote w:id="19">
    <w:p w14:paraId="22B06AF0" w14:textId="7688FFB5"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Department of Health and Human Services. 2006 Surgeon General’s Report—The Health Consequences of Involuntary Exposure to Tobacco Smoke 2006. </w:t>
      </w:r>
      <w:hyperlink r:id="rId17" w:history="1">
        <w:r w:rsidRPr="001E1FB1">
          <w:rPr>
            <w:rStyle w:val="Hyperlink"/>
            <w:rFonts w:cs="Times New Roman"/>
            <w:sz w:val="18"/>
            <w:szCs w:val="18"/>
            <w:u w:val="none"/>
          </w:rPr>
          <w:t>www.cdc.gov/tobacco/data_statistics/sgr/2006/index.htm</w:t>
        </w:r>
      </w:hyperlink>
      <w:r w:rsidRPr="001E1FB1">
        <w:rPr>
          <w:rFonts w:cs="Times New Roman"/>
          <w:sz w:val="18"/>
          <w:szCs w:val="18"/>
        </w:rPr>
        <w:t xml:space="preserve">. </w:t>
      </w:r>
      <w:hyperlink r:id="rId18" w:history="1">
        <w:r w:rsidRPr="001E1FB1">
          <w:rPr>
            <w:rStyle w:val="Hyperlink"/>
            <w:rFonts w:cs="Times New Roman"/>
            <w:sz w:val="18"/>
            <w:szCs w:val="18"/>
            <w:u w:val="none"/>
          </w:rPr>
          <w:t>www.cdc.gov/tobacco/data_statistics/sgr/2006/index.htm</w:t>
        </w:r>
      </w:hyperlink>
      <w:r w:rsidRPr="001E1FB1">
        <w:rPr>
          <w:rFonts w:cs="Times New Roman"/>
          <w:sz w:val="18"/>
          <w:szCs w:val="18"/>
        </w:rPr>
        <w:t>. Accessed August 17, 2018.</w:t>
      </w:r>
    </w:p>
  </w:endnote>
  <w:endnote w:id="20">
    <w:p w14:paraId="65033F9E" w14:textId="228FDF0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Air Resources Board, California Environmental Protection Agency. Fact Sheet—Environmental Tobacco Smoke: A Toxic Air Contaminant 2006. </w:t>
      </w:r>
      <w:hyperlink r:id="rId19" w:history="1">
        <w:r w:rsidRPr="001E1FB1">
          <w:rPr>
            <w:rStyle w:val="Hyperlink"/>
            <w:rFonts w:cs="Times New Roman"/>
            <w:sz w:val="18"/>
            <w:szCs w:val="18"/>
            <w:u w:val="none"/>
          </w:rPr>
          <w:t>www.arb.ca.gov/toxics/ets/factsheetets.pdf</w:t>
        </w:r>
      </w:hyperlink>
      <w:r w:rsidRPr="001E1FB1">
        <w:rPr>
          <w:rFonts w:cs="Times New Roman"/>
          <w:sz w:val="18"/>
          <w:szCs w:val="18"/>
        </w:rPr>
        <w:t>. Accessed August 17, 2018.</w:t>
      </w:r>
    </w:p>
  </w:endnote>
  <w:endnote w:id="21">
    <w:p w14:paraId="48AC86B6" w14:textId="30DAF22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ifornia Identifies Secondhand Smoke as a “Toxic Air Contaminant.” California Environmental Protection Agency, Air Resource Board website. </w:t>
      </w:r>
      <w:hyperlink r:id="rId20" w:history="1">
        <w:r w:rsidRPr="001E1FB1">
          <w:rPr>
            <w:rStyle w:val="Hyperlink"/>
            <w:rFonts w:cs="Times New Roman"/>
            <w:sz w:val="18"/>
            <w:szCs w:val="18"/>
            <w:u w:val="none"/>
          </w:rPr>
          <w:t>www.arb.ca.gov/newsrel/nr012606.htm</w:t>
        </w:r>
      </w:hyperlink>
      <w:r w:rsidRPr="001E1FB1">
        <w:rPr>
          <w:rFonts w:cs="Times New Roman"/>
          <w:sz w:val="18"/>
          <w:szCs w:val="18"/>
        </w:rPr>
        <w:t>. Accessed August 17, 2018.</w:t>
      </w:r>
    </w:p>
  </w:endnote>
  <w:endnote w:id="22">
    <w:p w14:paraId="1DB8C6B1" w14:textId="30A0578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hemicals known to the state to cause cancer or reproductive toxicity. State of California Environmental Agency Office of Health Hazard Assessment website. </w:t>
      </w:r>
      <w:hyperlink r:id="rId21" w:history="1">
        <w:r w:rsidRPr="001E1FB1">
          <w:rPr>
            <w:rStyle w:val="Hyperlink"/>
            <w:rFonts w:cs="Times New Roman"/>
            <w:sz w:val="18"/>
            <w:szCs w:val="18"/>
            <w:u w:val="none"/>
          </w:rPr>
          <w:t>https://oehha.ca.gov/proposition-65/proposition-65-list</w:t>
        </w:r>
      </w:hyperlink>
      <w:r w:rsidRPr="001E1FB1">
        <w:rPr>
          <w:rFonts w:cs="Times New Roman"/>
          <w:sz w:val="18"/>
          <w:szCs w:val="18"/>
        </w:rPr>
        <w:t>. Accessed August 17, 2018.</w:t>
      </w:r>
    </w:p>
  </w:endnote>
  <w:endnote w:id="23">
    <w:p w14:paraId="54AB2E38" w14:textId="124B3A81"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he American Society of Heating Refrigerating and Air Conditioning Engineers (ASHRAE). ASHRAE Position Document on Environmental Tobacco Smoke. </w:t>
      </w:r>
      <w:hyperlink r:id="rId22" w:history="1">
        <w:r w:rsidRPr="001E1FB1">
          <w:rPr>
            <w:rStyle w:val="Hyperlink"/>
            <w:rFonts w:cs="Times New Roman"/>
            <w:sz w:val="18"/>
            <w:szCs w:val="18"/>
            <w:u w:val="none"/>
          </w:rPr>
          <w:t>www.ashrae.org/File%20Library/About/</w:t>
        </w:r>
        <w:r w:rsidRPr="001E1FB1">
          <w:rPr>
            <w:rStyle w:val="Hyperlink"/>
            <w:rFonts w:cs="Times New Roman"/>
            <w:sz w:val="18"/>
            <w:szCs w:val="18"/>
            <w:u w:val="none"/>
          </w:rPr>
          <w:br/>
          <w:t>Position%20Documents/ASHRAE_PD_Environmental_Tobacco_Smoke_2016.pdf</w:t>
        </w:r>
      </w:hyperlink>
      <w:r w:rsidRPr="001E1FB1">
        <w:rPr>
          <w:rFonts w:cs="Times New Roman"/>
          <w:sz w:val="18"/>
          <w:szCs w:val="18"/>
        </w:rPr>
        <w:t>. Accessed August 17, 2018.</w:t>
      </w:r>
    </w:p>
  </w:endnote>
  <w:endnote w:id="24">
    <w:p w14:paraId="461903D8" w14:textId="1FA914B8"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he American Society of Heating Refrigerating and Air Conditioning Engineers (ASHRAE). Ventilation for Acceptable Indoor Air Quality; ANSI/ASHRAE Standard 62.1-2013; Addenda 2015 Supplement. </w:t>
      </w:r>
      <w:hyperlink r:id="rId23" w:history="1">
        <w:r w:rsidRPr="001E1FB1">
          <w:rPr>
            <w:rStyle w:val="Hyperlink"/>
            <w:rFonts w:cs="Times New Roman"/>
            <w:sz w:val="18"/>
            <w:szCs w:val="18"/>
            <w:u w:val="none"/>
          </w:rPr>
          <w:t>www.tcspartners.org/files.cfm?filesID=58</w:t>
        </w:r>
      </w:hyperlink>
      <w:r w:rsidRPr="001E1FB1">
        <w:rPr>
          <w:rFonts w:cs="Times New Roman"/>
          <w:sz w:val="18"/>
          <w:szCs w:val="18"/>
        </w:rPr>
        <w:t>. Accessed August 17, 2018.</w:t>
      </w:r>
    </w:p>
  </w:endnote>
  <w:endnote w:id="25">
    <w:p w14:paraId="48B545B7" w14:textId="348CAC3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ureda X, Fernández E, López MJ, Nebot M. Secondhand Tobacco Smoke Exposure in Open and Semi-Open Settings: A Systematic Review. </w:t>
      </w:r>
      <w:r w:rsidRPr="001E1FB1">
        <w:rPr>
          <w:rFonts w:cs="Times New Roman"/>
          <w:i/>
          <w:sz w:val="18"/>
          <w:szCs w:val="18"/>
        </w:rPr>
        <w:t>Environ Health Perspect</w:t>
      </w:r>
      <w:r w:rsidRPr="001E1FB1">
        <w:rPr>
          <w:rFonts w:cs="Times New Roman"/>
          <w:sz w:val="18"/>
          <w:szCs w:val="18"/>
        </w:rPr>
        <w:t>. 2013;121(7):766-773. doi</w:t>
      </w:r>
      <w:r w:rsidRPr="001E1FB1">
        <w:rPr>
          <w:rFonts w:cs="Times New Roman"/>
          <w:color w:val="auto"/>
          <w:sz w:val="18"/>
          <w:szCs w:val="18"/>
        </w:rPr>
        <w:t>:</w:t>
      </w:r>
      <w:r w:rsidRPr="001E1FB1">
        <w:rPr>
          <w:rStyle w:val="Hyperlink"/>
          <w:rFonts w:cs="Times New Roman"/>
          <w:color w:val="auto"/>
          <w:sz w:val="18"/>
          <w:szCs w:val="18"/>
          <w:u w:val="none"/>
        </w:rPr>
        <w:t>10.1289/ehp.1205806</w:t>
      </w:r>
      <w:r w:rsidRPr="001E1FB1">
        <w:rPr>
          <w:rFonts w:cs="Times New Roman"/>
          <w:sz w:val="18"/>
          <w:szCs w:val="18"/>
        </w:rPr>
        <w:t>.</w:t>
      </w:r>
    </w:p>
  </w:endnote>
  <w:endnote w:id="26">
    <w:p w14:paraId="6D406BEC" w14:textId="13B68302"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icht AS, Hyland A, Travers MJ, Chapman S. Secondhand Smoke Exposure Levels in Outdoor Hospitatlity Venues: A Qualitative and Quantitative Review of the Research Literature. </w:t>
      </w:r>
      <w:r w:rsidRPr="001E1FB1">
        <w:rPr>
          <w:rFonts w:cs="Times New Roman"/>
          <w:i/>
          <w:sz w:val="18"/>
          <w:szCs w:val="18"/>
        </w:rPr>
        <w:t>Tob Control</w:t>
      </w:r>
      <w:r w:rsidRPr="001E1FB1">
        <w:rPr>
          <w:rFonts w:cs="Times New Roman"/>
          <w:sz w:val="18"/>
          <w:szCs w:val="18"/>
        </w:rPr>
        <w:t>. 2013;22(3):172-179. doi:</w:t>
      </w:r>
      <w:hyperlink r:id="rId24" w:tgtFrame="pmc_ext" w:history="1">
        <w:r w:rsidRPr="001E1FB1">
          <w:rPr>
            <w:rStyle w:val="Hyperlink"/>
            <w:rFonts w:cs="Times New Roman"/>
            <w:color w:val="auto"/>
            <w:sz w:val="18"/>
            <w:szCs w:val="18"/>
            <w:u w:val="none"/>
          </w:rPr>
          <w:t>10.1136/tobaccocontrol-2012-050493</w:t>
        </w:r>
      </w:hyperlink>
      <w:r w:rsidRPr="001E1FB1">
        <w:rPr>
          <w:rFonts w:cs="Times New Roman"/>
          <w:color w:val="auto"/>
          <w:sz w:val="18"/>
          <w:szCs w:val="18"/>
        </w:rPr>
        <w:t>.</w:t>
      </w:r>
    </w:p>
  </w:endnote>
  <w:endnote w:id="27">
    <w:p w14:paraId="5B7932E5" w14:textId="5BCCA7D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lepeis N, Ott W, Switzer P. </w:t>
      </w:r>
      <w:r w:rsidRPr="001E1FB1">
        <w:rPr>
          <w:rFonts w:cs="Times New Roman"/>
          <w:iCs/>
          <w:sz w:val="18"/>
          <w:szCs w:val="18"/>
        </w:rPr>
        <w:t>Real-Time Monitoring of Outdoor Environmental Tobacco Smoke Concentrations: A Pilot Study.</w:t>
      </w:r>
      <w:r w:rsidRPr="001E1FB1">
        <w:rPr>
          <w:rFonts w:cs="Times New Roman"/>
          <w:sz w:val="18"/>
          <w:szCs w:val="18"/>
        </w:rPr>
        <w:t xml:space="preserve"> </w:t>
      </w:r>
      <w:hyperlink r:id="rId25" w:history="1">
        <w:r w:rsidRPr="001E1FB1">
          <w:rPr>
            <w:rStyle w:val="Hyperlink"/>
            <w:rFonts w:cs="Times New Roman"/>
            <w:sz w:val="18"/>
            <w:szCs w:val="18"/>
            <w:u w:val="none"/>
          </w:rPr>
          <w:t>http://exposurescience.org/pub/reports/Outdoor_ETS_Final.pdf</w:t>
        </w:r>
      </w:hyperlink>
      <w:r w:rsidRPr="001E1FB1">
        <w:rPr>
          <w:rFonts w:cs="Times New Roman"/>
          <w:sz w:val="18"/>
          <w:szCs w:val="18"/>
        </w:rPr>
        <w:t>.</w:t>
      </w:r>
      <w:r w:rsidRPr="001E1FB1">
        <w:rPr>
          <w:rFonts w:cs="Times New Roman"/>
          <w:i/>
          <w:sz w:val="18"/>
          <w:szCs w:val="18"/>
        </w:rPr>
        <w:t xml:space="preserve"> </w:t>
      </w:r>
      <w:r w:rsidRPr="001E1FB1">
        <w:rPr>
          <w:rFonts w:cs="Times New Roman"/>
          <w:sz w:val="18"/>
          <w:szCs w:val="18"/>
        </w:rPr>
        <w:t>Accessed August 17, 2018.</w:t>
      </w:r>
    </w:p>
  </w:endnote>
  <w:endnote w:id="28">
    <w:p w14:paraId="53A2664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lepeis NE, Ott WR, Switzer P. Real-time measurement of outdoor tobacco smoke particles. </w:t>
      </w:r>
      <w:r w:rsidRPr="001E1FB1">
        <w:rPr>
          <w:rFonts w:cs="Times New Roman"/>
          <w:i/>
          <w:iCs/>
          <w:sz w:val="18"/>
          <w:szCs w:val="18"/>
        </w:rPr>
        <w:t>J Air Waste Manag Assoc</w:t>
      </w:r>
      <w:r w:rsidRPr="001E1FB1">
        <w:rPr>
          <w:rFonts w:cs="Times New Roman"/>
          <w:sz w:val="18"/>
          <w:szCs w:val="18"/>
        </w:rPr>
        <w:t>. 2007;57(5):522–534. doi:10.3155/1047-3289.57.5.522.</w:t>
      </w:r>
    </w:p>
  </w:endnote>
  <w:endnote w:id="29">
    <w:p w14:paraId="183A07D6"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lepeis NE, Ott WR, Switzer P. Real-time measurement of outdoor tobacco smoke particles. </w:t>
      </w:r>
      <w:r w:rsidRPr="001E1FB1">
        <w:rPr>
          <w:rFonts w:cs="Times New Roman"/>
          <w:i/>
          <w:iCs/>
          <w:sz w:val="18"/>
          <w:szCs w:val="18"/>
        </w:rPr>
        <w:t>J Air Waste Manag Assoc</w:t>
      </w:r>
      <w:r w:rsidRPr="001E1FB1">
        <w:rPr>
          <w:rFonts w:cs="Times New Roman"/>
          <w:sz w:val="18"/>
          <w:szCs w:val="18"/>
        </w:rPr>
        <w:t>. 2007;57(5):522–534. doi:10.3155/1047-3289.57.5.522.</w:t>
      </w:r>
    </w:p>
  </w:endnote>
  <w:endnote w:id="30">
    <w:p w14:paraId="054B5B0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lepeis NE, Ott WR, Switzer P. Real-time measurement of outdoor tobacco smoke particles. </w:t>
      </w:r>
      <w:r w:rsidRPr="001E1FB1">
        <w:rPr>
          <w:rFonts w:cs="Times New Roman"/>
          <w:i/>
          <w:iCs/>
          <w:sz w:val="18"/>
          <w:szCs w:val="18"/>
        </w:rPr>
        <w:t>J Air Waste Manag Assoc</w:t>
      </w:r>
      <w:r w:rsidRPr="001E1FB1">
        <w:rPr>
          <w:rFonts w:cs="Times New Roman"/>
          <w:sz w:val="18"/>
          <w:szCs w:val="18"/>
        </w:rPr>
        <w:t>. 2007;57(5):522–534. doi:10.3155/1047-3289.57.5.522.</w:t>
      </w:r>
    </w:p>
  </w:endnote>
  <w:endnote w:id="31">
    <w:p w14:paraId="36EF3365" w14:textId="40E79C2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Repace J. Benefits of Smokefree Regulations in Outdoor Settings: Beaches, Golf Courses, Parks, Patios, and in Motor Vehicles. </w:t>
      </w:r>
      <w:r w:rsidRPr="001E1FB1">
        <w:rPr>
          <w:rFonts w:cs="Times New Roman"/>
          <w:i/>
          <w:iCs/>
          <w:sz w:val="18"/>
          <w:szCs w:val="18"/>
        </w:rPr>
        <w:t>William Mitchell Law Rev</w:t>
      </w:r>
      <w:r w:rsidRPr="001E1FB1">
        <w:rPr>
          <w:rFonts w:cs="Times New Roman"/>
          <w:sz w:val="18"/>
          <w:szCs w:val="18"/>
        </w:rPr>
        <w:t xml:space="preserve">. 2008;34(4):1621–1638. </w:t>
      </w:r>
      <w:hyperlink r:id="rId26" w:history="1">
        <w:r w:rsidRPr="001E1FB1">
          <w:rPr>
            <w:rStyle w:val="Hyperlink"/>
            <w:rFonts w:cs="Times New Roman"/>
            <w:sz w:val="18"/>
            <w:szCs w:val="18"/>
            <w:u w:val="none"/>
          </w:rPr>
          <w:t>www.repace.com/pdf/Repace_Ch_15_Outdoor_Smoke.pdf</w:t>
        </w:r>
      </w:hyperlink>
      <w:r w:rsidRPr="001E1FB1">
        <w:rPr>
          <w:rFonts w:cs="Times New Roman"/>
          <w:sz w:val="18"/>
          <w:szCs w:val="18"/>
        </w:rPr>
        <w:t>.</w:t>
      </w:r>
      <w:r w:rsidRPr="001E1FB1">
        <w:rPr>
          <w:rFonts w:cs="Times New Roman"/>
          <w:i/>
          <w:sz w:val="18"/>
          <w:szCs w:val="18"/>
        </w:rPr>
        <w:t xml:space="preserve"> </w:t>
      </w:r>
      <w:r w:rsidRPr="001E1FB1">
        <w:rPr>
          <w:rFonts w:cs="Times New Roman"/>
          <w:sz w:val="18"/>
          <w:szCs w:val="18"/>
        </w:rPr>
        <w:t>Accessed August 17, 2018.</w:t>
      </w:r>
    </w:p>
  </w:endnote>
  <w:endnote w:id="32">
    <w:p w14:paraId="1193711A"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wang J, Lee K. Determination of Outdoor Tobacco Smoke Exposure by Distance from a Smoking Source. </w:t>
      </w:r>
      <w:r w:rsidRPr="001E1FB1">
        <w:rPr>
          <w:rFonts w:cs="Times New Roman"/>
          <w:i/>
          <w:sz w:val="18"/>
          <w:szCs w:val="18"/>
        </w:rPr>
        <w:t>Nicotine Tob Res</w:t>
      </w:r>
      <w:r w:rsidRPr="001E1FB1">
        <w:rPr>
          <w:rFonts w:cs="Times New Roman"/>
          <w:sz w:val="18"/>
          <w:szCs w:val="18"/>
        </w:rPr>
        <w:t>. 2014;16(4):478-484. doi:10.1093/ntr/ntt178.</w:t>
      </w:r>
    </w:p>
  </w:endnote>
  <w:endnote w:id="33">
    <w:p w14:paraId="6066A9E4" w14:textId="554F9AD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Factsheet: The Health Consequences of Smoking—50 Years of Progress: A Report of the Surgeon General. U.S. Department of Health and Human Services. www.surgeongeneral.gov/library/reports/50-years-of-progress/fact-sheet.html. Accessed August 17, 2018.</w:t>
      </w:r>
    </w:p>
  </w:endnote>
  <w:endnote w:id="34">
    <w:p w14:paraId="5D90798D" w14:textId="55FA442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econdhand Smoke (SHS) Facts. Centers for Disease Control and Prevention. </w:t>
      </w:r>
      <w:hyperlink r:id="rId27" w:history="1">
        <w:r w:rsidR="009F2EE3" w:rsidRPr="001E1FB1">
          <w:rPr>
            <w:rStyle w:val="Hyperlink"/>
            <w:rFonts w:cs="Times New Roman"/>
            <w:sz w:val="18"/>
            <w:szCs w:val="18"/>
            <w:u w:val="none"/>
          </w:rPr>
          <w:t>www.cdc.gov/tobacco/data_statistics/</w:t>
        </w:r>
        <w:r w:rsidR="009F2EE3" w:rsidRPr="001E1FB1">
          <w:rPr>
            <w:rStyle w:val="Hyperlink"/>
            <w:rFonts w:cs="Times New Roman"/>
            <w:sz w:val="18"/>
            <w:szCs w:val="18"/>
            <w:u w:val="none"/>
          </w:rPr>
          <w:br/>
          <w:t>fact_sheets/secondhand_smoke/general_facts/index.htm</w:t>
        </w:r>
      </w:hyperlink>
      <w:r w:rsidRPr="001E1FB1">
        <w:rPr>
          <w:rFonts w:cs="Times New Roman"/>
          <w:sz w:val="18"/>
          <w:szCs w:val="18"/>
        </w:rPr>
        <w:t>. Accessed August 17, 2018.</w:t>
      </w:r>
    </w:p>
  </w:endnote>
  <w:endnote w:id="35">
    <w:p w14:paraId="0A93FB61" w14:textId="4A5F7B8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Institute of Medicine (US) Committee on Secondhand Smoke Exposure and Acute Coronary Events. Secondhand Smoke Exposure and Cardiovascular Effects: Making Sense of the Evidence. Washington (DC): National Academies Press (US); 2010. Available from: https://www.ncbi.nlm.nih.gov/books/NBK219565/ doi: 10.17226/12649. Accessed August 17, 2018.</w:t>
      </w:r>
    </w:p>
  </w:endnote>
  <w:endnote w:id="36">
    <w:p w14:paraId="6A1F73F4" w14:textId="08BA917C"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w:t>
      </w:r>
      <w:r w:rsidRPr="001E1FB1">
        <w:rPr>
          <w:rFonts w:cs="Times New Roman"/>
          <w:iCs/>
          <w:sz w:val="18"/>
          <w:szCs w:val="18"/>
        </w:rPr>
        <w:t>The Health Consequences of Smoking — 50 Years of Progress: A Report of the Surgeon General Executive Summary</w:t>
      </w:r>
      <w:r w:rsidRPr="001E1FB1">
        <w:rPr>
          <w:rFonts w:cs="Times New Roman"/>
          <w:sz w:val="18"/>
          <w:szCs w:val="18"/>
        </w:rPr>
        <w:t>. U.S. Department of Health and Human Services</w:t>
      </w:r>
      <w:r w:rsidRPr="001E1FB1">
        <w:rPr>
          <w:rFonts w:cs="Times New Roman"/>
          <w:i/>
          <w:sz w:val="18"/>
          <w:szCs w:val="18"/>
        </w:rPr>
        <w:t xml:space="preserve">. </w:t>
      </w:r>
      <w:hyperlink r:id="rId28" w:history="1">
        <w:r w:rsidRPr="001E1FB1">
          <w:rPr>
            <w:rStyle w:val="Hyperlink"/>
            <w:rFonts w:cs="Times New Roman"/>
            <w:sz w:val="18"/>
            <w:szCs w:val="18"/>
            <w:u w:val="none"/>
          </w:rPr>
          <w:t>www.surgeongeneral.gov/library/reports/50-years-of-progress/exec-summary.pdf</w:t>
        </w:r>
      </w:hyperlink>
      <w:r w:rsidRPr="001E1FB1">
        <w:rPr>
          <w:rFonts w:cs="Times New Roman"/>
          <w:sz w:val="18"/>
          <w:szCs w:val="18"/>
        </w:rPr>
        <w:t>.</w:t>
      </w:r>
      <w:r w:rsidRPr="001E1FB1">
        <w:rPr>
          <w:rFonts w:cs="Times New Roman"/>
          <w:i/>
          <w:sz w:val="18"/>
          <w:szCs w:val="18"/>
        </w:rPr>
        <w:t xml:space="preserve"> </w:t>
      </w:r>
      <w:r w:rsidRPr="001E1FB1">
        <w:rPr>
          <w:rFonts w:cs="Times New Roman"/>
          <w:sz w:val="18"/>
          <w:szCs w:val="18"/>
        </w:rPr>
        <w:t>Accessed August 17, 2018.Accessed August 17, 2018.</w:t>
      </w:r>
    </w:p>
  </w:endnote>
  <w:endnote w:id="37">
    <w:p w14:paraId="53B04EED" w14:textId="3810DFBC"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enters for Disease Control and Prevention (CDC). CDC Vital Signs—Secondhand Smoke: An Unequal Danger 2015. </w:t>
      </w:r>
      <w:hyperlink r:id="rId29" w:history="1">
        <w:r w:rsidRPr="001E1FB1">
          <w:rPr>
            <w:rStyle w:val="Hyperlink"/>
            <w:rFonts w:cs="Times New Roman"/>
            <w:sz w:val="18"/>
            <w:szCs w:val="18"/>
            <w:u w:val="none"/>
          </w:rPr>
          <w:t>www.cdc.gov/vitalsigns/pdf/2015-02-vitalsigns.pdf</w:t>
        </w:r>
      </w:hyperlink>
      <w:r w:rsidRPr="001E1FB1">
        <w:rPr>
          <w:rFonts w:cs="Times New Roman"/>
          <w:sz w:val="18"/>
          <w:szCs w:val="18"/>
        </w:rPr>
        <w:t>. Accessed August 17, 2018.</w:t>
      </w:r>
    </w:p>
  </w:endnote>
  <w:endnote w:id="38">
    <w:p w14:paraId="2DD0BA88" w14:textId="3FBB73B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hemicals known to the state to cause cancer or reproductive toxicity. State of California Environmental Agency Office of Health Hazard Assessment website. </w:t>
      </w:r>
      <w:hyperlink r:id="rId30" w:history="1">
        <w:r w:rsidRPr="001E1FB1">
          <w:rPr>
            <w:rStyle w:val="Hyperlink"/>
            <w:rFonts w:cs="Times New Roman"/>
            <w:sz w:val="18"/>
            <w:szCs w:val="18"/>
            <w:u w:val="none"/>
          </w:rPr>
          <w:t>https://oehha.ca.gov/proposition-65/proposition-65-list</w:t>
        </w:r>
      </w:hyperlink>
      <w:r w:rsidRPr="001E1FB1">
        <w:rPr>
          <w:rFonts w:cs="Times New Roman"/>
          <w:sz w:val="18"/>
          <w:szCs w:val="18"/>
        </w:rPr>
        <w:t>. Accessed August 17, 2018.</w:t>
      </w:r>
    </w:p>
  </w:endnote>
  <w:endnote w:id="39">
    <w:p w14:paraId="3BB244BD" w14:textId="57EA7DF5" w:rsidR="00377B4F" w:rsidRPr="001E1FB1" w:rsidRDefault="001E1FB1" w:rsidP="00297576">
      <w:pPr>
        <w:pStyle w:val="EndnoteText"/>
        <w:spacing w:line="276" w:lineRule="auto"/>
        <w:rPr>
          <w:rFonts w:cs="Times New Roman"/>
          <w:sz w:val="18"/>
          <w:szCs w:val="18"/>
        </w:rPr>
      </w:pPr>
      <w:r w:rsidRPr="001E1FB1">
        <w:rPr>
          <w:rFonts w:cs="Times New Roman"/>
          <w:sz w:val="18"/>
          <w:szCs w:val="18"/>
        </w:rPr>
        <w:br/>
      </w:r>
      <w:r w:rsidRPr="001E1FB1">
        <w:rPr>
          <w:rFonts w:cs="Times New Roman"/>
          <w:sz w:val="18"/>
          <w:szCs w:val="18"/>
        </w:rPr>
        <w:br/>
      </w:r>
      <w:r w:rsidRPr="001E1FB1">
        <w:rPr>
          <w:rFonts w:cs="Times New Roman"/>
          <w:sz w:val="18"/>
          <w:szCs w:val="18"/>
        </w:rPr>
        <w:br/>
      </w:r>
      <w:r w:rsidR="00377B4F" w:rsidRPr="001E1FB1">
        <w:rPr>
          <w:rStyle w:val="EndnoteReference"/>
          <w:rFonts w:cs="Times New Roman"/>
          <w:szCs w:val="18"/>
        </w:rPr>
        <w:endnoteRef/>
      </w:r>
      <w:r w:rsidR="00377B4F" w:rsidRPr="001E1FB1">
        <w:rPr>
          <w:rFonts w:cs="Times New Roman"/>
          <w:sz w:val="18"/>
          <w:szCs w:val="18"/>
        </w:rPr>
        <w:t xml:space="preserve"> California Department of Public Health, California Tobacco Control Program. </w:t>
      </w:r>
      <w:r w:rsidR="00377B4F" w:rsidRPr="001E1FB1">
        <w:rPr>
          <w:rFonts w:cs="Times New Roman"/>
          <w:iCs/>
          <w:sz w:val="18"/>
          <w:szCs w:val="18"/>
        </w:rPr>
        <w:t>State Health Officer’s Report on E-Cigarettes: A Community Health Threat</w:t>
      </w:r>
      <w:r w:rsidR="00377B4F" w:rsidRPr="001E1FB1">
        <w:rPr>
          <w:rFonts w:cs="Times New Roman"/>
          <w:sz w:val="18"/>
          <w:szCs w:val="18"/>
        </w:rPr>
        <w:t xml:space="preserve">. </w:t>
      </w:r>
      <w:hyperlink r:id="rId31" w:history="1">
        <w:r w:rsidR="00297576" w:rsidRPr="001E1FB1">
          <w:rPr>
            <w:rStyle w:val="Hyperlink"/>
            <w:rFonts w:cs="Times New Roman"/>
            <w:sz w:val="18"/>
            <w:szCs w:val="18"/>
            <w:u w:val="none"/>
          </w:rPr>
          <w:t>www.cdph.ca.gov/Programs/CCDPHP/DCDIC/CTCB</w:t>
        </w:r>
        <w:r w:rsidR="00297576" w:rsidRPr="001E1FB1">
          <w:rPr>
            <w:rStyle w:val="Hyperlink"/>
            <w:rFonts w:cs="Times New Roman"/>
            <w:sz w:val="18"/>
            <w:szCs w:val="18"/>
            <w:u w:val="none"/>
          </w:rPr>
          <w:br/>
          <w:t>/CDPH%20Document%20Library/Policy/ElectronicSmokingDevices/StateHealthEcigReport.pdf</w:t>
        </w:r>
      </w:hyperlink>
      <w:r w:rsidR="00377B4F" w:rsidRPr="001E1FB1">
        <w:rPr>
          <w:rFonts w:cs="Times New Roman"/>
          <w:sz w:val="18"/>
          <w:szCs w:val="18"/>
        </w:rPr>
        <w:t>. Accessed August 17, 2018.</w:t>
      </w:r>
    </w:p>
  </w:endnote>
  <w:endnote w:id="40">
    <w:p w14:paraId="3BCE6AB1" w14:textId="1D49F2B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2" w:history="1">
        <w:r w:rsidR="001E1FB1" w:rsidRPr="001E1FB1">
          <w:rPr>
            <w:rStyle w:val="Hyperlink"/>
            <w:rFonts w:cs="Times New Roman"/>
            <w:sz w:val="18"/>
            <w:szCs w:val="18"/>
            <w:u w:val="none"/>
          </w:rPr>
          <w:t>https://e-cigarettes.surgeongeneral.gov/documents/</w:t>
        </w:r>
        <w:r w:rsidR="001E1FB1"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41">
    <w:p w14:paraId="78DFD121" w14:textId="00621E1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Grana R, Benowitz N, Glantz S. </w:t>
      </w:r>
      <w:r w:rsidRPr="001E1FB1">
        <w:rPr>
          <w:rFonts w:cs="Times New Roman"/>
          <w:iCs/>
          <w:sz w:val="18"/>
          <w:szCs w:val="18"/>
        </w:rPr>
        <w:t>Background Paper on E-cigarettes (Electronic Nicotine Delivery Systems)</w:t>
      </w:r>
      <w:r w:rsidRPr="001E1FB1">
        <w:rPr>
          <w:rFonts w:cs="Times New Roman"/>
          <w:sz w:val="18"/>
          <w:szCs w:val="18"/>
        </w:rPr>
        <w:t xml:space="preserve">; 2013. </w:t>
      </w:r>
      <w:r w:rsidRPr="001E1FB1">
        <w:rPr>
          <w:rFonts w:cs="Times New Roman"/>
          <w:i/>
          <w:sz w:val="18"/>
          <w:szCs w:val="18"/>
        </w:rPr>
        <w:t xml:space="preserve">UCSF: Center for Tobacco Control Research and Education. </w:t>
      </w:r>
      <w:hyperlink r:id="rId33" w:history="1">
        <w:r w:rsidRPr="001E1FB1">
          <w:rPr>
            <w:rStyle w:val="Hyperlink"/>
            <w:rFonts w:cs="Times New Roman"/>
            <w:sz w:val="18"/>
            <w:szCs w:val="18"/>
            <w:u w:val="none"/>
          </w:rPr>
          <w:t>http://escholarship.org/uc/item/13p2b72n</w:t>
        </w:r>
      </w:hyperlink>
      <w:r w:rsidRPr="001E1FB1">
        <w:rPr>
          <w:rFonts w:cs="Times New Roman"/>
          <w:sz w:val="18"/>
          <w:szCs w:val="18"/>
        </w:rPr>
        <w:t>. Accessed June 18, 2018</w:t>
      </w:r>
    </w:p>
  </w:endnote>
  <w:endnote w:id="42">
    <w:p w14:paraId="3D66CE1C"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Williams M, Villarreal A, Bozhilov K, Lin S, Talbot P. Metal and silicate particles including nanoparticles are present in electronic cigarette cartomizer fluid and aerosol. </w:t>
      </w:r>
      <w:r w:rsidRPr="001E1FB1">
        <w:rPr>
          <w:rFonts w:cs="Times New Roman"/>
          <w:i/>
          <w:iCs/>
          <w:sz w:val="18"/>
          <w:szCs w:val="18"/>
        </w:rPr>
        <w:t>PLoS One</w:t>
      </w:r>
      <w:r w:rsidRPr="001E1FB1">
        <w:rPr>
          <w:rFonts w:cs="Times New Roman"/>
          <w:sz w:val="18"/>
          <w:szCs w:val="18"/>
        </w:rPr>
        <w:t>. 2013;8(3):e57987. doi:10.1371/journal.pone.0057987.</w:t>
      </w:r>
    </w:p>
  </w:endnote>
  <w:endnote w:id="43">
    <w:p w14:paraId="2BFDCA09" w14:textId="44FFF052"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aller K, Ruppert L, Kahnert S, Bethke C, Nair U, Pötschke-Langer M. Electronic Cigarettes—An Overview. Heidelberg, Germany: German Cancer Research Center; 2013. </w:t>
      </w:r>
      <w:hyperlink r:id="rId34" w:history="1">
        <w:r w:rsidRPr="001E1FB1">
          <w:rPr>
            <w:rStyle w:val="Hyperlink"/>
            <w:rFonts w:cs="Times New Roman"/>
            <w:sz w:val="18"/>
            <w:szCs w:val="18"/>
            <w:u w:val="none"/>
          </w:rPr>
          <w:t>www.dkfz.de/de/tabakkontrolle/download/Publikationen/</w:t>
        </w:r>
        <w:r w:rsidRPr="001E1FB1">
          <w:rPr>
            <w:rStyle w:val="Hyperlink"/>
            <w:rFonts w:cs="Times New Roman"/>
            <w:sz w:val="18"/>
            <w:szCs w:val="18"/>
            <w:u w:val="none"/>
          </w:rPr>
          <w:br/>
          <w:t>RoteReihe/Band_19_e-cigarettes_an_overview.pdf</w:t>
        </w:r>
      </w:hyperlink>
      <w:r w:rsidRPr="001E1FB1">
        <w:rPr>
          <w:rFonts w:cs="Times New Roman"/>
          <w:sz w:val="18"/>
          <w:szCs w:val="18"/>
        </w:rPr>
        <w:t>. Accessed June 18, 2018.</w:t>
      </w:r>
    </w:p>
  </w:endnote>
  <w:endnote w:id="44">
    <w:p w14:paraId="423C8825"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Goniewicz ML, Knysak J, Gawron M, et al. Levels of selected carcinogens and toxicants in vapour from electronic cigarettes. </w:t>
      </w:r>
      <w:r w:rsidRPr="001E1FB1">
        <w:rPr>
          <w:rFonts w:cs="Times New Roman"/>
          <w:i/>
          <w:iCs/>
          <w:sz w:val="18"/>
          <w:szCs w:val="18"/>
        </w:rPr>
        <w:t>Tob Control</w:t>
      </w:r>
      <w:r w:rsidRPr="001E1FB1">
        <w:rPr>
          <w:rFonts w:cs="Times New Roman"/>
          <w:sz w:val="18"/>
          <w:szCs w:val="18"/>
        </w:rPr>
        <w:t>. 2013;1:1–8. doi:10.1136/tobaccocontrol-2012-050859.</w:t>
      </w:r>
    </w:p>
  </w:endnote>
  <w:endnote w:id="45">
    <w:p w14:paraId="273FDB38"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ripp T, Markewitz D, Uhde E, Salthammer T. Does e-cigarette consumption cause passive vaping? </w:t>
      </w:r>
      <w:r w:rsidRPr="001E1FB1">
        <w:rPr>
          <w:rFonts w:cs="Times New Roman"/>
          <w:i/>
          <w:iCs/>
          <w:sz w:val="18"/>
          <w:szCs w:val="18"/>
        </w:rPr>
        <w:t>Indoor Air</w:t>
      </w:r>
      <w:r w:rsidRPr="001E1FB1">
        <w:rPr>
          <w:rFonts w:cs="Times New Roman"/>
          <w:sz w:val="18"/>
          <w:szCs w:val="18"/>
        </w:rPr>
        <w:t>. 2013;23(1):25–31. doi:10.1111/j.1600-0668.2012.00792.x.</w:t>
      </w:r>
    </w:p>
  </w:endnote>
  <w:endnote w:id="46">
    <w:p w14:paraId="715BD211" w14:textId="0CEE44B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5" w:history="1">
        <w:r w:rsidRPr="001E1FB1">
          <w:rPr>
            <w:rStyle w:val="Hyperlink"/>
            <w:rFonts w:cs="Times New Roman"/>
            <w:sz w:val="18"/>
            <w:szCs w:val="18"/>
            <w:u w:val="none"/>
          </w:rPr>
          <w:t>https://e-cigarettes.surgeongeneral.gov/documents/</w:t>
        </w:r>
        <w:r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47">
    <w:p w14:paraId="6A96C3B8"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Zhang G, Wang Z, Zhang K, et al. Safety Assessment of Electronic Cigarettes and Their Relationship with Cardiovascular Disease. </w:t>
      </w:r>
      <w:r w:rsidRPr="001E1FB1">
        <w:rPr>
          <w:rFonts w:cs="Times New Roman"/>
          <w:i/>
          <w:iCs/>
          <w:sz w:val="18"/>
          <w:szCs w:val="18"/>
        </w:rPr>
        <w:t>International Journal of Environmental Research and Public Health</w:t>
      </w:r>
      <w:r w:rsidRPr="001E1FB1">
        <w:rPr>
          <w:rFonts w:cs="Times New Roman"/>
          <w:sz w:val="18"/>
          <w:szCs w:val="18"/>
        </w:rPr>
        <w:t>. 2018;15(1):75. doi:10.3390/ijerph15010075.</w:t>
      </w:r>
    </w:p>
  </w:endnote>
  <w:endnote w:id="48">
    <w:p w14:paraId="34DF594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taudt MR, Salit J, Kaner RJ, Hollmann C, Crystal RG. Altered lung biology of healthy never smokers following acute inhalation of E-cigarettes. </w:t>
      </w:r>
      <w:r w:rsidRPr="001E1FB1">
        <w:rPr>
          <w:rFonts w:cs="Times New Roman"/>
          <w:i/>
          <w:iCs/>
          <w:sz w:val="18"/>
          <w:szCs w:val="18"/>
        </w:rPr>
        <w:t>Respiratory Research</w:t>
      </w:r>
      <w:r w:rsidRPr="001E1FB1">
        <w:rPr>
          <w:rFonts w:cs="Times New Roman"/>
          <w:sz w:val="18"/>
          <w:szCs w:val="18"/>
        </w:rPr>
        <w:t>. 2018;19:78. doi:10.1186/s12931-018-0778-z.</w:t>
      </w:r>
    </w:p>
  </w:endnote>
  <w:endnote w:id="49">
    <w:p w14:paraId="77703CFF"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zortzi A, Teloniatis SI, Matiampa G. et al. Passive exposure to e-cigarette emissions: Immediate respiratory effects. </w:t>
      </w:r>
      <w:r w:rsidRPr="001E1FB1">
        <w:rPr>
          <w:rFonts w:cs="Times New Roman"/>
          <w:i/>
          <w:sz w:val="18"/>
          <w:szCs w:val="18"/>
        </w:rPr>
        <w:t>Tob. Prev. Cessation</w:t>
      </w:r>
      <w:r w:rsidRPr="001E1FB1">
        <w:rPr>
          <w:rFonts w:cs="Times New Roman"/>
          <w:sz w:val="18"/>
          <w:szCs w:val="18"/>
        </w:rPr>
        <w:t>. 2018;4(May):18. doi.org/10.18332/tpc/89977.</w:t>
      </w:r>
    </w:p>
  </w:endnote>
  <w:endnote w:id="50">
    <w:p w14:paraId="27E104CA"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Behar RZ, Luo W, McWhirther KJ, Pankow JF, Talbot P. Analytical and toxicological evaluation of flavor chemicals in electronic cigarette refill fluids. </w:t>
      </w:r>
      <w:r w:rsidRPr="001E1FB1">
        <w:rPr>
          <w:rFonts w:cs="Times New Roman"/>
          <w:i/>
          <w:sz w:val="18"/>
          <w:szCs w:val="18"/>
        </w:rPr>
        <w:t>Scientific Reports.</w:t>
      </w:r>
      <w:r w:rsidRPr="001E1FB1">
        <w:rPr>
          <w:rFonts w:cs="Times New Roman"/>
          <w:sz w:val="18"/>
          <w:szCs w:val="18"/>
        </w:rPr>
        <w:t xml:space="preserve"> 2018; 8(1):8288. doi.org/10.1038/s41598-018-25575–6.</w:t>
      </w:r>
    </w:p>
  </w:endnote>
  <w:endnote w:id="51">
    <w:p w14:paraId="7E81807C" w14:textId="31B25CDC"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hields PG, Berman M, Brasky TM, et al. A Review of Pulmonary Toxicity of Electronic Cigarettes In The Context of Smoking: A Focus On Inflammation. </w:t>
      </w:r>
      <w:r w:rsidRPr="001E1FB1">
        <w:rPr>
          <w:rFonts w:cs="Times New Roman"/>
          <w:i/>
          <w:iCs/>
          <w:sz w:val="18"/>
          <w:szCs w:val="18"/>
        </w:rPr>
        <w:t>Cancer epidemiology, biomarkers &amp; prevention: a publication of the American Association for Cancer Research, cosponsored by the American Society of Preventive Oncology</w:t>
      </w:r>
      <w:r w:rsidRPr="001E1FB1">
        <w:rPr>
          <w:rFonts w:cs="Times New Roman"/>
          <w:sz w:val="18"/>
          <w:szCs w:val="18"/>
        </w:rPr>
        <w:t>. 2017;26(8):1175-1191. doi:10.1158/1055-9965.EPI-17-0358.</w:t>
      </w:r>
    </w:p>
  </w:endnote>
  <w:endnote w:id="52">
    <w:p w14:paraId="492B23B6"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hun LF, Moazed F, Calfee CS, Matthay MA, Gotts JE. Pulmonary toxicity of e-cigarettes. </w:t>
      </w:r>
      <w:r w:rsidRPr="001E1FB1">
        <w:rPr>
          <w:rFonts w:cs="Times New Roman"/>
          <w:i/>
          <w:iCs/>
          <w:sz w:val="18"/>
          <w:szCs w:val="18"/>
        </w:rPr>
        <w:t>American Journal of Physiology - Lung Cellular and Molecular Physiology</w:t>
      </w:r>
      <w:r w:rsidRPr="001E1FB1">
        <w:rPr>
          <w:rFonts w:cs="Times New Roman"/>
          <w:sz w:val="18"/>
          <w:szCs w:val="18"/>
        </w:rPr>
        <w:t>. 2017;313(2):L193-L206. doi:10.1152/ajplung.00071.2017.</w:t>
      </w:r>
    </w:p>
  </w:endnote>
  <w:endnote w:id="53">
    <w:p w14:paraId="1705D0F7" w14:textId="4692C98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6" w:history="1">
        <w:r w:rsidRPr="001E1FB1">
          <w:rPr>
            <w:rStyle w:val="Hyperlink"/>
            <w:rFonts w:cs="Times New Roman"/>
            <w:sz w:val="18"/>
            <w:szCs w:val="18"/>
            <w:u w:val="none"/>
          </w:rPr>
          <w:t>https://e-cigarettes.surgeongeneral.gov/documents/</w:t>
        </w:r>
        <w:r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54">
    <w:p w14:paraId="552E5105" w14:textId="699A31E1"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aller K, Ruppert L, Kahnert S, Bethke C, Nair U, Pötschke-Langer M. Electronic Cigarettes—An Overview. Heidelberg, Germany: German Cancer Research Center; 2013. </w:t>
      </w:r>
      <w:hyperlink r:id="rId37" w:history="1">
        <w:r w:rsidRPr="001E1FB1">
          <w:rPr>
            <w:rStyle w:val="Hyperlink"/>
            <w:rFonts w:cs="Times New Roman"/>
            <w:sz w:val="18"/>
            <w:szCs w:val="18"/>
            <w:u w:val="none"/>
          </w:rPr>
          <w:t>www.dkfz.de/de/tabakkontrolle/download/Publikationen/</w:t>
        </w:r>
        <w:r w:rsidRPr="001E1FB1">
          <w:rPr>
            <w:rStyle w:val="Hyperlink"/>
            <w:rFonts w:cs="Times New Roman"/>
            <w:sz w:val="18"/>
            <w:szCs w:val="18"/>
            <w:u w:val="none"/>
          </w:rPr>
          <w:br/>
          <w:t>RoteReihe/Band_19_e-cigarettes_an_overview.pdf</w:t>
        </w:r>
      </w:hyperlink>
      <w:r w:rsidRPr="001E1FB1">
        <w:rPr>
          <w:rFonts w:cs="Times New Roman"/>
          <w:sz w:val="18"/>
          <w:szCs w:val="18"/>
        </w:rPr>
        <w:t>. Accessed June 18, 2018.</w:t>
      </w:r>
    </w:p>
  </w:endnote>
  <w:endnote w:id="55">
    <w:p w14:paraId="6CE71CFB"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ripp T, Markewitz D, Uhde E, Salthammer T. Does e-cigarette consumption cause passive vaping? </w:t>
      </w:r>
      <w:r w:rsidRPr="001E1FB1">
        <w:rPr>
          <w:rFonts w:cs="Times New Roman"/>
          <w:i/>
          <w:iCs/>
          <w:sz w:val="18"/>
          <w:szCs w:val="18"/>
        </w:rPr>
        <w:t>Indoor Air</w:t>
      </w:r>
      <w:r w:rsidRPr="001E1FB1">
        <w:rPr>
          <w:rFonts w:cs="Times New Roman"/>
          <w:sz w:val="18"/>
          <w:szCs w:val="18"/>
        </w:rPr>
        <w:t>. 2013;23(1):25–31. doi:10.1111/j.1600-0668.2012.00792.x.</w:t>
      </w:r>
    </w:p>
  </w:endnote>
  <w:endnote w:id="56">
    <w:p w14:paraId="794FC629"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ober W, Szendrei K, Matzen W, et al. Use of electronic cigarettes (e-cigarettes) impairs indoor air quality and increases FeNO levels of e-cigarette consumers. </w:t>
      </w:r>
      <w:r w:rsidRPr="001E1FB1">
        <w:rPr>
          <w:rFonts w:cs="Times New Roman"/>
          <w:i/>
          <w:iCs/>
          <w:sz w:val="18"/>
          <w:szCs w:val="18"/>
        </w:rPr>
        <w:t>Int J Hyg Environ Health</w:t>
      </w:r>
      <w:r w:rsidRPr="001E1FB1">
        <w:rPr>
          <w:rFonts w:cs="Times New Roman"/>
          <w:sz w:val="18"/>
          <w:szCs w:val="18"/>
        </w:rPr>
        <w:t>. 2014 Jul;217(6):628–37. doi:10.1016/j.ijheh.2013.11.003.</w:t>
      </w:r>
    </w:p>
  </w:endnote>
  <w:endnote w:id="57">
    <w:p w14:paraId="04721234" w14:textId="71AF3E60"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8" w:history="1">
        <w:r w:rsidRPr="001E1FB1">
          <w:rPr>
            <w:rStyle w:val="Hyperlink"/>
            <w:rFonts w:cs="Times New Roman"/>
            <w:sz w:val="18"/>
            <w:szCs w:val="18"/>
            <w:u w:val="none"/>
          </w:rPr>
          <w:t>https://e-cigarettes.surgeongeneral.gov/documents/</w:t>
        </w:r>
        <w:r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58">
    <w:p w14:paraId="316DC252" w14:textId="77777777" w:rsidR="001E1FB1" w:rsidRDefault="001E1FB1" w:rsidP="009F2EE3">
      <w:pPr>
        <w:pStyle w:val="EndnoteText"/>
        <w:spacing w:line="276" w:lineRule="auto"/>
        <w:rPr>
          <w:rFonts w:cs="Times New Roman"/>
          <w:sz w:val="18"/>
          <w:szCs w:val="18"/>
        </w:rPr>
      </w:pPr>
    </w:p>
    <w:p w14:paraId="5AC490BD" w14:textId="77777777" w:rsidR="001E1FB1" w:rsidRDefault="001E1FB1" w:rsidP="009F2EE3">
      <w:pPr>
        <w:pStyle w:val="EndnoteText"/>
        <w:spacing w:line="276" w:lineRule="auto"/>
        <w:rPr>
          <w:rFonts w:cs="Times New Roman"/>
          <w:sz w:val="18"/>
          <w:szCs w:val="18"/>
        </w:rPr>
      </w:pPr>
    </w:p>
    <w:p w14:paraId="1CDBE9B0" w14:textId="66826AA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S. Surgeon General. E-Cigarette Use Among Youth and Young Adults: A Report of the Surgeon General 2016.</w:t>
      </w:r>
      <w:r w:rsidRPr="001E1FB1">
        <w:rPr>
          <w:rFonts w:cs="Times New Roman"/>
          <w:i/>
          <w:sz w:val="18"/>
          <w:szCs w:val="18"/>
        </w:rPr>
        <w:t xml:space="preserve"> </w:t>
      </w:r>
      <w:r w:rsidRPr="001E1FB1">
        <w:rPr>
          <w:rFonts w:cs="Times New Roman"/>
          <w:sz w:val="18"/>
          <w:szCs w:val="18"/>
        </w:rPr>
        <w:t xml:space="preserve">U.S. Department of Health and Human Services. </w:t>
      </w:r>
      <w:hyperlink r:id="rId39" w:history="1">
        <w:r w:rsidRPr="001E1FB1">
          <w:rPr>
            <w:rStyle w:val="Hyperlink"/>
            <w:rFonts w:cs="Times New Roman"/>
            <w:sz w:val="18"/>
            <w:szCs w:val="18"/>
            <w:u w:val="none"/>
          </w:rPr>
          <w:t>https://e-cigarettes.surgeongeneral.gov/documents/</w:t>
        </w:r>
        <w:r w:rsidRPr="001E1FB1">
          <w:rPr>
            <w:rStyle w:val="Hyperlink"/>
            <w:rFonts w:cs="Times New Roman"/>
            <w:sz w:val="18"/>
            <w:szCs w:val="18"/>
            <w:u w:val="none"/>
          </w:rPr>
          <w:br/>
          <w:t>2016_SGR_Full_Report_non-508.pdf</w:t>
        </w:r>
      </w:hyperlink>
      <w:r w:rsidRPr="001E1FB1">
        <w:rPr>
          <w:rFonts w:cs="Times New Roman"/>
          <w:sz w:val="18"/>
          <w:szCs w:val="18"/>
        </w:rPr>
        <w:t>. Accessed August 17, 2018.</w:t>
      </w:r>
    </w:p>
  </w:endnote>
  <w:endnote w:id="59">
    <w:p w14:paraId="368F0C4C" w14:textId="576FD204" w:rsidR="00377B4F" w:rsidRPr="001E1FB1" w:rsidRDefault="00377B4F" w:rsidP="00954117">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he American Society of Heating Refrigerating and Air Conditioning Engineers (ASHRAE). ASHRAE Position Document on Environmental Tobacco Smoke. </w:t>
      </w:r>
      <w:hyperlink r:id="rId40" w:history="1">
        <w:r w:rsidRPr="001E1FB1">
          <w:rPr>
            <w:rStyle w:val="Hyperlink"/>
            <w:rFonts w:cs="Times New Roman"/>
            <w:sz w:val="18"/>
            <w:szCs w:val="18"/>
            <w:u w:val="none"/>
          </w:rPr>
          <w:t>www.ashrae.org/File%20Library/About/</w:t>
        </w:r>
        <w:r w:rsidRPr="001E1FB1">
          <w:rPr>
            <w:rStyle w:val="Hyperlink"/>
            <w:rFonts w:cs="Times New Roman"/>
            <w:sz w:val="18"/>
            <w:szCs w:val="18"/>
            <w:u w:val="none"/>
          </w:rPr>
          <w:br/>
          <w:t>Position%20Documents/ASHRAE_PD_Environmental_Tobacco_Smoke_2016.pdf</w:t>
        </w:r>
      </w:hyperlink>
      <w:r w:rsidRPr="001E1FB1">
        <w:rPr>
          <w:rFonts w:cs="Times New Roman"/>
          <w:sz w:val="18"/>
          <w:szCs w:val="18"/>
        </w:rPr>
        <w:t>. Accessed August 17, 2018.</w:t>
      </w:r>
      <w:r w:rsidR="00954117" w:rsidRPr="001E1FB1">
        <w:rPr>
          <w:rFonts w:cs="Times New Roman"/>
          <w:sz w:val="18"/>
          <w:szCs w:val="18"/>
        </w:rPr>
        <w:t xml:space="preserve"> </w:t>
      </w:r>
    </w:p>
  </w:endnote>
  <w:endnote w:id="60">
    <w:p w14:paraId="22872CE3" w14:textId="7F46453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obacco Education and Research Oversight Comittee (TEROC). </w:t>
      </w:r>
      <w:r w:rsidRPr="001E1FB1">
        <w:rPr>
          <w:rFonts w:cs="Times New Roman"/>
          <w:iCs/>
          <w:sz w:val="18"/>
          <w:szCs w:val="18"/>
        </w:rPr>
        <w:t>Position on Electronic-Cigarettes (e-cigarettes)</w:t>
      </w:r>
      <w:r w:rsidRPr="001E1FB1">
        <w:rPr>
          <w:rFonts w:cs="Times New Roman"/>
          <w:sz w:val="18"/>
          <w:szCs w:val="18"/>
        </w:rPr>
        <w:t xml:space="preserve"> 2015. </w:t>
      </w:r>
      <w:hyperlink r:id="rId41" w:history="1">
        <w:r w:rsidRPr="001E1FB1">
          <w:rPr>
            <w:rStyle w:val="Hyperlink"/>
            <w:rFonts w:cs="Times New Roman"/>
            <w:sz w:val="18"/>
            <w:szCs w:val="18"/>
            <w:u w:val="none"/>
          </w:rPr>
          <w:t>www.cdph.ca.gov/Programs/CCDPHP/DCDIC/CTCB/CDPH%20Document%20Library/TEROC/InfoGraphicReportsLetters/TEROCECigarettePositionStatement122215.pdf</w:t>
        </w:r>
      </w:hyperlink>
      <w:r w:rsidRPr="001E1FB1">
        <w:rPr>
          <w:rFonts w:cs="Times New Roman"/>
          <w:sz w:val="18"/>
          <w:szCs w:val="18"/>
        </w:rPr>
        <w:t>. Accessed June 18, 2018.</w:t>
      </w:r>
    </w:p>
  </w:endnote>
  <w:endnote w:id="61">
    <w:p w14:paraId="6F091A88" w14:textId="3F5CD794"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hemicals known to the state to cause cancer or reproductive toxicity. State of California Environmental Agency Office of Health Hazard Assessment website. </w:t>
      </w:r>
      <w:hyperlink r:id="rId42" w:history="1">
        <w:r w:rsidRPr="001E1FB1">
          <w:rPr>
            <w:rStyle w:val="Hyperlink"/>
            <w:rFonts w:cs="Times New Roman"/>
            <w:sz w:val="18"/>
            <w:szCs w:val="18"/>
            <w:u w:val="none"/>
          </w:rPr>
          <w:t>https://oehha.ca.gov/proposition-65/proposition-65-list</w:t>
        </w:r>
      </w:hyperlink>
      <w:r w:rsidRPr="001E1FB1">
        <w:rPr>
          <w:rFonts w:cs="Times New Roman"/>
          <w:sz w:val="18"/>
          <w:szCs w:val="18"/>
        </w:rPr>
        <w:t>. Accessed June 19, 2018.</w:t>
      </w:r>
    </w:p>
  </w:endnote>
  <w:endnote w:id="62">
    <w:p w14:paraId="4B4BC67F"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Reproductive and Cancer Hazard Assessment Branch, Office of Environmental Health Hazard Assessment, California Environmental Protection Agency. Evidence on the Carcinogenicity of Cannabis Smoke 2009.  </w:t>
      </w:r>
      <w:hyperlink r:id="rId43" w:history="1">
        <w:r w:rsidRPr="001E1FB1">
          <w:rPr>
            <w:rStyle w:val="Hyperlink"/>
            <w:rFonts w:cs="Times New Roman"/>
            <w:sz w:val="18"/>
            <w:szCs w:val="18"/>
            <w:u w:val="none"/>
          </w:rPr>
          <w:t>https://oehha.ca.gov/media/downloads/proposition-65/chemicals/finalmjsmokehid.pdf</w:t>
        </w:r>
      </w:hyperlink>
      <w:r w:rsidRPr="001E1FB1">
        <w:rPr>
          <w:rFonts w:cs="Times New Roman"/>
          <w:sz w:val="18"/>
          <w:szCs w:val="18"/>
        </w:rPr>
        <w:t>. Accessed June 19, 2018.</w:t>
      </w:r>
    </w:p>
  </w:endnote>
  <w:endnote w:id="63">
    <w:p w14:paraId="350ACFFA"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Reproductive and Cancer Hazard Assessment Branch, Office of Environmental Health Hazard Assessment, California Environmental Protection Agency. Evidence on the Carcinogenicity of Cannabis Smoke 2009.  </w:t>
      </w:r>
      <w:hyperlink r:id="rId44" w:history="1">
        <w:r w:rsidRPr="001E1FB1">
          <w:rPr>
            <w:rStyle w:val="Hyperlink"/>
            <w:rFonts w:cs="Times New Roman"/>
            <w:sz w:val="18"/>
            <w:szCs w:val="18"/>
            <w:u w:val="none"/>
          </w:rPr>
          <w:t>https://oehha.ca.gov/media/downloads/proposition-65/chemicals/finalmjsmokehid.pdf</w:t>
        </w:r>
      </w:hyperlink>
      <w:r w:rsidRPr="001E1FB1">
        <w:rPr>
          <w:rFonts w:cs="Times New Roman"/>
          <w:sz w:val="18"/>
          <w:szCs w:val="18"/>
        </w:rPr>
        <w:t>. Accessed June 19, 2018.</w:t>
      </w:r>
    </w:p>
  </w:endnote>
  <w:endnote w:id="64">
    <w:p w14:paraId="7AD97B7D"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errmann, ES, Cone, EJ, Mitchell, JM, et al. Non-Smoker Exposure to Secondhand Cannabis Smoke II: Effect of Room Ventilation on the Physiological, Subjective, and Behavioral/Cognitive Effects. </w:t>
      </w:r>
      <w:r w:rsidRPr="001E1FB1">
        <w:rPr>
          <w:rFonts w:cs="Times New Roman"/>
          <w:i/>
          <w:sz w:val="18"/>
          <w:szCs w:val="18"/>
        </w:rPr>
        <w:t>Drug Alcohol Depend.</w:t>
      </w:r>
      <w:r w:rsidRPr="001E1FB1">
        <w:rPr>
          <w:rFonts w:cs="Times New Roman"/>
          <w:sz w:val="18"/>
          <w:szCs w:val="18"/>
        </w:rPr>
        <w:t xml:space="preserve"> 2015 Jun 1;151:194–202. doi: 10.1016/j.drugalcdep.2015.03.019.</w:t>
      </w:r>
    </w:p>
  </w:endnote>
  <w:endnote w:id="65">
    <w:p w14:paraId="04636A2B"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olitzki H, Dowsett LE, Spackman E, Noseworthy T, Clement F. Health effects of exposure to second- and third-hand marijuana smoke: a systematic review. </w:t>
      </w:r>
      <w:r w:rsidRPr="001E1FB1">
        <w:rPr>
          <w:rFonts w:cs="Times New Roman"/>
          <w:i/>
          <w:iCs/>
          <w:sz w:val="18"/>
          <w:szCs w:val="18"/>
        </w:rPr>
        <w:t>CMAJ Open</w:t>
      </w:r>
      <w:r w:rsidRPr="001E1FB1">
        <w:rPr>
          <w:rFonts w:cs="Times New Roman"/>
          <w:sz w:val="18"/>
          <w:szCs w:val="18"/>
        </w:rPr>
        <w:t>. 2017;5(4):E814-E822. doi:10.9778/cmajo.20170112.</w:t>
      </w:r>
    </w:p>
  </w:endnote>
  <w:endnote w:id="66">
    <w:p w14:paraId="74EC9B8E" w14:textId="28D78871"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5"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67">
    <w:p w14:paraId="34188FAC" w14:textId="6F9A1FCE"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6"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68">
    <w:p w14:paraId="2D4C8158" w14:textId="06C309FD"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7"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69">
    <w:p w14:paraId="6B0AC7DC" w14:textId="0362F4F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8"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70">
    <w:p w14:paraId="17A23A49" w14:textId="065CA191"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49"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71">
    <w:p w14:paraId="45A2C3A2" w14:textId="2AAEF87E"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ommunity Preventive Services Task Force, U.S. Department of Health and Human Services. Tobacco Use and Secondhand Smoke Exposure: Smoke-Free Policies 2012. </w:t>
      </w:r>
      <w:hyperlink r:id="rId50" w:history="1">
        <w:r w:rsidRPr="001E1FB1">
          <w:rPr>
            <w:rStyle w:val="Hyperlink"/>
            <w:rFonts w:cs="Times New Roman"/>
            <w:sz w:val="18"/>
            <w:szCs w:val="18"/>
            <w:u w:val="none"/>
          </w:rPr>
          <w:t>www.thecommunityguide.org/findings/tobacco-use-and-secondhand-smoke-exposure-smoke-free-policies</w:t>
        </w:r>
      </w:hyperlink>
      <w:r w:rsidRPr="001E1FB1">
        <w:rPr>
          <w:rFonts w:cs="Times New Roman"/>
          <w:sz w:val="18"/>
          <w:szCs w:val="18"/>
        </w:rPr>
        <w:t>. Accessed September 11, 2018.</w:t>
      </w:r>
    </w:p>
  </w:endnote>
  <w:endnote w:id="72">
    <w:p w14:paraId="1037F1C6" w14:textId="157FB1D3"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enters for Disease Control and Prevention (CDC). Smokeless Tobacco: Health Effects. </w:t>
      </w:r>
      <w:hyperlink r:id="rId51" w:history="1">
        <w:r w:rsidRPr="001E1FB1">
          <w:rPr>
            <w:rStyle w:val="Hyperlink"/>
            <w:rFonts w:cs="Times New Roman"/>
            <w:sz w:val="18"/>
            <w:szCs w:val="18"/>
            <w:u w:val="none"/>
          </w:rPr>
          <w:t>www.cdc.gov/tobacco/data_statistics/fact_sheets/smokeless/health_effects/index.htm</w:t>
        </w:r>
      </w:hyperlink>
      <w:r w:rsidRPr="001E1FB1">
        <w:rPr>
          <w:rFonts w:cs="Times New Roman"/>
          <w:sz w:val="18"/>
          <w:szCs w:val="18"/>
        </w:rPr>
        <w:t>. Accessed September 11, 2018.</w:t>
      </w:r>
    </w:p>
  </w:endnote>
  <w:endnote w:id="73">
    <w:p w14:paraId="4D42FD30" w14:textId="221FA60F"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National Cancer Institute. Smokeless Tobacco and Cancer. 2010. Available at: </w:t>
      </w:r>
      <w:hyperlink r:id="rId52" w:history="1">
        <w:r w:rsidRPr="00954117">
          <w:rPr>
            <w:rStyle w:val="Hyperlink"/>
            <w:rFonts w:cs="Times New Roman"/>
            <w:sz w:val="18"/>
            <w:szCs w:val="18"/>
            <w:u w:val="none"/>
          </w:rPr>
          <w:t>www.cancer.gov/cancertopics/causes-prevention/risk/tobacco/smokeless-fact-sheet</w:t>
        </w:r>
      </w:hyperlink>
      <w:r w:rsidRPr="00954117">
        <w:rPr>
          <w:rFonts w:cs="Times New Roman"/>
          <w:sz w:val="18"/>
          <w:szCs w:val="18"/>
        </w:rPr>
        <w:t xml:space="preserve">. </w:t>
      </w:r>
      <w:r w:rsidRPr="001E1FB1">
        <w:rPr>
          <w:rFonts w:cs="Times New Roman"/>
          <w:sz w:val="18"/>
          <w:szCs w:val="18"/>
        </w:rPr>
        <w:t>Accessed September 11, 2018.</w:t>
      </w:r>
    </w:p>
  </w:endnote>
  <w:endnote w:id="74">
    <w:p w14:paraId="1DF8067D"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enley SJ, Thun M, Connell C, Calle E. Two Large Prospective Studies of Mortality Among Men Who Use Snuff or Chewing Tobacco (United States). </w:t>
      </w:r>
      <w:r w:rsidRPr="001E1FB1">
        <w:rPr>
          <w:rFonts w:cs="Times New Roman"/>
          <w:i/>
          <w:iCs/>
          <w:sz w:val="18"/>
          <w:szCs w:val="18"/>
        </w:rPr>
        <w:t>Cancer Causes Control</w:t>
      </w:r>
      <w:r w:rsidRPr="001E1FB1">
        <w:rPr>
          <w:rFonts w:cs="Times New Roman"/>
          <w:sz w:val="18"/>
          <w:szCs w:val="18"/>
        </w:rPr>
        <w:t>. 2005;16(4):347–58. doi:10.1007/s10552-004-5519-6.</w:t>
      </w:r>
    </w:p>
  </w:endnote>
  <w:endnote w:id="75">
    <w:p w14:paraId="4F1D9A0A" w14:textId="58E91276"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Boffetta P, Straif K. Use of smokeless tobacco and risk of myocardial infarction and stroke: systematic review with meta-analysis. 2009:1–6. doi:10.1136/bmj.b3060.</w:t>
      </w:r>
    </w:p>
  </w:endnote>
  <w:endnote w:id="76">
    <w:p w14:paraId="3DAB470D"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Arefalk G, Hambraeus K, Lind L, Michaëlsson K, Lindahl B, Sundström J. Discontinuation of smokeless tobacco and mortality risk after myocardial infarction. </w:t>
      </w:r>
      <w:r w:rsidRPr="001E1FB1">
        <w:rPr>
          <w:rFonts w:cs="Times New Roman"/>
          <w:i/>
          <w:iCs/>
          <w:sz w:val="18"/>
          <w:szCs w:val="18"/>
        </w:rPr>
        <w:t>Circulation</w:t>
      </w:r>
      <w:r w:rsidRPr="001E1FB1">
        <w:rPr>
          <w:rFonts w:cs="Times New Roman"/>
          <w:sz w:val="18"/>
          <w:szCs w:val="18"/>
        </w:rPr>
        <w:t>. 2014;130(4):325–32. doi:10.1161/CIRCULATIONAHA.113.007252.</w:t>
      </w:r>
    </w:p>
  </w:endnote>
  <w:endnote w:id="77">
    <w:p w14:paraId="6ED19A42"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Baba S, Wikström A-K, Stephansson O, Cnattingius S. Influence of snuff and smoking habits in early pregnancy on risks for stillbirth and early neonatal mortality. </w:t>
      </w:r>
      <w:r w:rsidRPr="001E1FB1">
        <w:rPr>
          <w:rFonts w:cs="Times New Roman"/>
          <w:i/>
          <w:iCs/>
          <w:sz w:val="18"/>
          <w:szCs w:val="18"/>
        </w:rPr>
        <w:t>Nicotine Tob Res</w:t>
      </w:r>
      <w:r w:rsidRPr="001E1FB1">
        <w:rPr>
          <w:rFonts w:cs="Times New Roman"/>
          <w:sz w:val="18"/>
          <w:szCs w:val="18"/>
        </w:rPr>
        <w:t>. 2014;16(1):78–83. doi:10.1093/ntr/ntt117.</w:t>
      </w:r>
    </w:p>
  </w:endnote>
  <w:endnote w:id="78">
    <w:p w14:paraId="7A17BC5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Wallbank LA, MacKenzie R, Beggs PJ. Environmental impacts of tobacco product waste: International and Australian policy responses. </w:t>
      </w:r>
      <w:r w:rsidRPr="001E1FB1">
        <w:rPr>
          <w:rFonts w:cs="Times New Roman"/>
          <w:i/>
          <w:iCs/>
          <w:sz w:val="18"/>
          <w:szCs w:val="18"/>
        </w:rPr>
        <w:t>Ambio</w:t>
      </w:r>
      <w:r w:rsidRPr="001E1FB1">
        <w:rPr>
          <w:rFonts w:cs="Times New Roman"/>
          <w:sz w:val="18"/>
          <w:szCs w:val="18"/>
        </w:rPr>
        <w:t>. 2017;46(3):361-370. doi:10.1007/s13280-016-0851-0.</w:t>
      </w:r>
    </w:p>
  </w:endnote>
  <w:endnote w:id="79">
    <w:p w14:paraId="43830F74" w14:textId="7472ACDB" w:rsidR="00377B4F" w:rsidRPr="001E1FB1" w:rsidRDefault="00377B4F" w:rsidP="003A641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Rath JM, Rubenstein R a, Curry LE, Shank SE, Cartwright JC. Cigarette litter: Smokers’ attitudes and behaviors. </w:t>
      </w:r>
      <w:r w:rsidRPr="001E1FB1">
        <w:rPr>
          <w:rFonts w:cs="Times New Roman"/>
          <w:i/>
          <w:iCs/>
          <w:sz w:val="18"/>
          <w:szCs w:val="18"/>
        </w:rPr>
        <w:t>Int J Environ Res Public Health</w:t>
      </w:r>
      <w:r w:rsidRPr="001E1FB1">
        <w:rPr>
          <w:rFonts w:cs="Times New Roman"/>
          <w:sz w:val="18"/>
          <w:szCs w:val="18"/>
        </w:rPr>
        <w:t>. 2012;9(6):2189–203. doi:10.3390/ijerph9062189.</w:t>
      </w:r>
      <w:r w:rsidR="003A6413" w:rsidRPr="001E1FB1">
        <w:rPr>
          <w:rFonts w:cs="Times New Roman"/>
          <w:sz w:val="18"/>
          <w:szCs w:val="18"/>
        </w:rPr>
        <w:t xml:space="preserve"> </w:t>
      </w:r>
    </w:p>
  </w:endnote>
  <w:endnote w:id="80">
    <w:p w14:paraId="611EB887"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chneider JE, Peterson NA, Kiss N, Ebeid O, Doyle AS. Tobacco litter costs and public policy: a framework and methodology for considering the use of fees to offset abatement costs. </w:t>
      </w:r>
      <w:r w:rsidRPr="001E1FB1">
        <w:rPr>
          <w:rFonts w:cs="Times New Roman"/>
          <w:i/>
          <w:iCs/>
          <w:sz w:val="18"/>
          <w:szCs w:val="18"/>
        </w:rPr>
        <w:t>Tob Control</w:t>
      </w:r>
      <w:r w:rsidRPr="001E1FB1">
        <w:rPr>
          <w:rFonts w:cs="Times New Roman"/>
          <w:sz w:val="18"/>
          <w:szCs w:val="18"/>
        </w:rPr>
        <w:t>. 2011;20 Suppl 1(Suppl 1):i36–41. doi:10.1136/tc.2010.041707.</w:t>
      </w:r>
    </w:p>
  </w:endnote>
  <w:endnote w:id="81">
    <w:p w14:paraId="7299F845" w14:textId="6E5E44D8"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003A6413">
        <w:rPr>
          <w:rFonts w:cs="Times New Roman"/>
          <w:sz w:val="18"/>
          <w:szCs w:val="18"/>
        </w:rPr>
        <w:t xml:space="preserve"> </w:t>
      </w:r>
      <w:r w:rsidRPr="001E1FB1">
        <w:rPr>
          <w:rFonts w:cs="Times New Roman"/>
          <w:sz w:val="18"/>
          <w:szCs w:val="18"/>
        </w:rPr>
        <w:t xml:space="preserve">Economic &amp; Environmental Impact. Keep America Beautiful website. </w:t>
      </w:r>
      <w:hyperlink r:id="rId53" w:history="1">
        <w:r w:rsidRPr="001E1FB1">
          <w:rPr>
            <w:rStyle w:val="Hyperlink"/>
            <w:rFonts w:cs="Times New Roman"/>
            <w:sz w:val="18"/>
            <w:szCs w:val="18"/>
            <w:u w:val="none"/>
          </w:rPr>
          <w:t>www.kab.org/cigarette-litter-prevention/economic-environmental-impact</w:t>
        </w:r>
      </w:hyperlink>
      <w:r w:rsidRPr="001E1FB1">
        <w:rPr>
          <w:rStyle w:val="Hyperlink"/>
          <w:rFonts w:cs="Times New Roman"/>
          <w:sz w:val="18"/>
          <w:szCs w:val="18"/>
          <w:u w:val="none"/>
        </w:rPr>
        <w:t xml:space="preserve">. </w:t>
      </w:r>
      <w:r w:rsidRPr="001E1FB1">
        <w:rPr>
          <w:rStyle w:val="Hyperlink"/>
          <w:rFonts w:cs="Times New Roman"/>
          <w:color w:val="auto"/>
          <w:sz w:val="18"/>
          <w:szCs w:val="18"/>
          <w:u w:val="none"/>
        </w:rPr>
        <w:t>Accessed September 11, 2018.</w:t>
      </w:r>
      <w:r w:rsidRPr="001E1FB1">
        <w:rPr>
          <w:rFonts w:cs="Times New Roman"/>
          <w:color w:val="auto"/>
          <w:sz w:val="18"/>
          <w:szCs w:val="18"/>
        </w:rPr>
        <w:t xml:space="preserve"> </w:t>
      </w:r>
    </w:p>
  </w:endnote>
  <w:endnote w:id="82">
    <w:p w14:paraId="17D6581E" w14:textId="33325D1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Ocean Conservancy. Tracking Trash: 25 Years of Action for the Ocean 2011. </w:t>
      </w:r>
      <w:hyperlink r:id="rId54" w:history="1">
        <w:r w:rsidRPr="001E1FB1">
          <w:rPr>
            <w:rStyle w:val="Hyperlink"/>
            <w:rFonts w:cs="Times New Roman"/>
            <w:sz w:val="18"/>
            <w:szCs w:val="18"/>
            <w:u w:val="none"/>
          </w:rPr>
          <w:t>https://oceanconservancy.org/wp-content/uploads/2017/04/2011-Ocean-Conservancy-ICC-Report.pdf</w:t>
        </w:r>
      </w:hyperlink>
      <w:r w:rsidRPr="001E1FB1">
        <w:rPr>
          <w:rFonts w:cs="Times New Roman"/>
          <w:sz w:val="18"/>
          <w:szCs w:val="18"/>
        </w:rPr>
        <w:t>. Accessed September 11, 2018.</w:t>
      </w:r>
    </w:p>
  </w:endnote>
  <w:endnote w:id="83">
    <w:p w14:paraId="14FF43DA" w14:textId="2E2A6525"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Ocean Conservancy. Tracking Trash: 25 Years of Action for the Ocean 2011. </w:t>
      </w:r>
      <w:hyperlink r:id="rId55" w:history="1">
        <w:r w:rsidRPr="001E1FB1">
          <w:rPr>
            <w:rStyle w:val="Hyperlink"/>
            <w:rFonts w:cs="Times New Roman"/>
            <w:sz w:val="18"/>
            <w:szCs w:val="18"/>
            <w:u w:val="none"/>
          </w:rPr>
          <w:t>https://oceanconservancy.org/wp-content/uploads/2017/04/2011-Ocean-Conservancy-ICC-Report.pdf</w:t>
        </w:r>
      </w:hyperlink>
      <w:r w:rsidRPr="001E1FB1">
        <w:rPr>
          <w:rFonts w:cs="Times New Roman"/>
          <w:sz w:val="18"/>
          <w:szCs w:val="18"/>
        </w:rPr>
        <w:t>. Accessed September 11, 2018.</w:t>
      </w:r>
    </w:p>
  </w:endnote>
  <w:endnote w:id="84">
    <w:p w14:paraId="1FDACA94"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Novotny TE, Lum K, Smith E, Wang V, Barnes R. Cigarettes butts and the case for an environmental policy on hazardous cigarette waste. </w:t>
      </w:r>
      <w:r w:rsidRPr="001E1FB1">
        <w:rPr>
          <w:rFonts w:cs="Times New Roman"/>
          <w:i/>
          <w:iCs/>
          <w:sz w:val="18"/>
          <w:szCs w:val="18"/>
        </w:rPr>
        <w:t>Int J Environ Res Public Health</w:t>
      </w:r>
      <w:r w:rsidRPr="001E1FB1">
        <w:rPr>
          <w:rFonts w:cs="Times New Roman"/>
          <w:sz w:val="18"/>
          <w:szCs w:val="18"/>
        </w:rPr>
        <w:t>. 2009;6(5):1691–705. doi:10.3390/ijerph6051691.</w:t>
      </w:r>
    </w:p>
  </w:endnote>
  <w:endnote w:id="85">
    <w:p w14:paraId="279A5513" w14:textId="777777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Mowry JB, Spyker D a, Cantilena LR, Bailey JE, Ford M. 2012 Annual report of the American Association of Poison Control Centers’ National Poison Data System (NPDS): 30th annual report. </w:t>
      </w:r>
      <w:r w:rsidRPr="001E1FB1">
        <w:rPr>
          <w:rFonts w:cs="Times New Roman"/>
          <w:i/>
          <w:iCs/>
          <w:sz w:val="18"/>
          <w:szCs w:val="18"/>
        </w:rPr>
        <w:t>Clin Toxicol</w:t>
      </w:r>
      <w:r w:rsidRPr="001E1FB1">
        <w:rPr>
          <w:rFonts w:cs="Times New Roman"/>
          <w:sz w:val="18"/>
          <w:szCs w:val="18"/>
        </w:rPr>
        <w:t>. 2013;51(10):949–1229. doi:10.3109/15563650.2013.863906.</w:t>
      </w:r>
    </w:p>
  </w:endnote>
  <w:endnote w:id="86">
    <w:p w14:paraId="66BE946A" w14:textId="48AE0D2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amboj, A, Spiller HA,  Casavant, MJ, Chounthirath, T, Smith, GA. Pediatric Exposure to E-Cigarettes, Nicotine, and Tobacco Products in the United States. </w:t>
      </w:r>
      <w:r w:rsidRPr="001E1FB1">
        <w:rPr>
          <w:rFonts w:cs="Times New Roman"/>
          <w:i/>
          <w:sz w:val="18"/>
          <w:szCs w:val="18"/>
        </w:rPr>
        <w:t>Pediatrics</w:t>
      </w:r>
      <w:r w:rsidRPr="001E1FB1">
        <w:rPr>
          <w:rFonts w:cs="Times New Roman"/>
          <w:sz w:val="18"/>
          <w:szCs w:val="18"/>
        </w:rPr>
        <w:t>. 2016, e20160041. </w:t>
      </w:r>
      <w:r w:rsidRPr="001E1FB1">
        <w:rPr>
          <w:rFonts w:cs="Times New Roman"/>
          <w:bCs/>
          <w:sz w:val="18"/>
          <w:szCs w:val="18"/>
        </w:rPr>
        <w:t>doi</w:t>
      </w:r>
      <w:r w:rsidRPr="001E1FB1">
        <w:rPr>
          <w:rFonts w:cs="Times New Roman"/>
          <w:b/>
          <w:bCs/>
          <w:sz w:val="18"/>
          <w:szCs w:val="18"/>
        </w:rPr>
        <w:t>:</w:t>
      </w:r>
      <w:r w:rsidRPr="001E1FB1">
        <w:rPr>
          <w:rFonts w:cs="Times New Roman"/>
          <w:sz w:val="18"/>
          <w:szCs w:val="18"/>
        </w:rPr>
        <w:t xml:space="preserve"> 10.1542/peds.2016-0041. Available at: </w:t>
      </w:r>
      <w:hyperlink r:id="rId56" w:history="1">
        <w:r w:rsidRPr="001E1FB1">
          <w:rPr>
            <w:rStyle w:val="Hyperlink"/>
            <w:rFonts w:cs="Times New Roman"/>
            <w:sz w:val="18"/>
            <w:szCs w:val="18"/>
            <w:u w:val="none"/>
          </w:rPr>
          <w:t>http://pediatrics.aappublications.org/content/early/2016/05/05/peds.2016-0041</w:t>
        </w:r>
      </w:hyperlink>
      <w:r w:rsidRPr="001E1FB1">
        <w:rPr>
          <w:rStyle w:val="Hyperlink"/>
          <w:rFonts w:cs="Times New Roman"/>
          <w:sz w:val="18"/>
          <w:szCs w:val="18"/>
          <w:u w:val="none"/>
        </w:rPr>
        <w:t>.</w:t>
      </w:r>
      <w:r w:rsidRPr="001E1FB1">
        <w:rPr>
          <w:rFonts w:cs="Times New Roman"/>
          <w:sz w:val="18"/>
          <w:szCs w:val="18"/>
        </w:rPr>
        <w:t xml:space="preserve"> Accessed September 11, 2018.</w:t>
      </w:r>
    </w:p>
  </w:endnote>
  <w:endnote w:id="87">
    <w:p w14:paraId="1D308FB4" w14:textId="13497D07" w:rsidR="00377B4F" w:rsidRPr="001E1FB1" w:rsidRDefault="00377B4F" w:rsidP="009F2EE3">
      <w:pPr>
        <w:pStyle w:val="EndnoteText"/>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ewander W, Wine H, Carnevale R, et al. Ingestion of cigarettes and cigarette butts by children --</w:t>
      </w:r>
      <w:r w:rsidRPr="001E1FB1">
        <w:rPr>
          <w:rFonts w:cs="Times New Roman"/>
          <w:sz w:val="18"/>
          <w:szCs w:val="18"/>
        </w:rPr>
        <w:softHyphen/>
        <w:t xml:space="preserve"> Rhode Island, January 1994 -</w:t>
      </w:r>
      <w:r w:rsidRPr="001E1FB1">
        <w:rPr>
          <w:rFonts w:cs="Times New Roman"/>
          <w:sz w:val="18"/>
          <w:szCs w:val="18"/>
        </w:rPr>
        <w:softHyphen/>
        <w:t xml:space="preserve"> July 1996. </w:t>
      </w:r>
      <w:r w:rsidRPr="001E1FB1">
        <w:rPr>
          <w:rFonts w:cs="Times New Roman"/>
          <w:i/>
          <w:iCs/>
          <w:sz w:val="18"/>
          <w:szCs w:val="18"/>
        </w:rPr>
        <w:t>Morb Mortal Wkly Rep</w:t>
      </w:r>
      <w:r w:rsidRPr="001E1FB1">
        <w:rPr>
          <w:rFonts w:cs="Times New Roman"/>
          <w:sz w:val="18"/>
          <w:szCs w:val="18"/>
        </w:rPr>
        <w:t xml:space="preserve">. 1997;40(6):125–128. Available at: </w:t>
      </w:r>
      <w:hyperlink r:id="rId57" w:history="1">
        <w:r w:rsidRPr="003A6413">
          <w:rPr>
            <w:rStyle w:val="Hyperlink"/>
            <w:rFonts w:cs="Times New Roman"/>
            <w:sz w:val="18"/>
            <w:szCs w:val="18"/>
            <w:u w:val="none"/>
          </w:rPr>
          <w:t>www.cdc.gov/mmwr/preview/mmwrhtml/00046181.htm</w:t>
        </w:r>
      </w:hyperlink>
      <w:r w:rsidRPr="003A6413">
        <w:rPr>
          <w:rFonts w:cs="Times New Roman"/>
          <w:sz w:val="18"/>
          <w:szCs w:val="18"/>
        </w:rPr>
        <w:t>.</w:t>
      </w:r>
      <w:r w:rsidRPr="001E1FB1">
        <w:rPr>
          <w:rFonts w:cs="Times New Roman"/>
          <w:i/>
          <w:sz w:val="18"/>
          <w:szCs w:val="18"/>
        </w:rPr>
        <w:t xml:space="preserve"> </w:t>
      </w:r>
      <w:r w:rsidRPr="001E1FB1">
        <w:rPr>
          <w:rFonts w:cs="Times New Roman"/>
          <w:sz w:val="18"/>
          <w:szCs w:val="18"/>
        </w:rPr>
        <w:t>Accessed September 11, 2018.</w:t>
      </w:r>
    </w:p>
  </w:endnote>
  <w:endnote w:id="88">
    <w:p w14:paraId="38509088" w14:textId="104E7479"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Kamboj, A, Spiller HA,  Casavant, MJ, Chounthirath, T, Smith, GA. Pediatric Exposure to E-Cigarettes, Nicotine, and Tobacco Products in the United States. </w:t>
      </w:r>
      <w:r w:rsidRPr="001E1FB1">
        <w:rPr>
          <w:rFonts w:cs="Times New Roman"/>
          <w:i/>
          <w:sz w:val="18"/>
          <w:szCs w:val="18"/>
        </w:rPr>
        <w:t>Pediatrics</w:t>
      </w:r>
      <w:r w:rsidRPr="001E1FB1">
        <w:rPr>
          <w:rFonts w:cs="Times New Roman"/>
          <w:sz w:val="18"/>
          <w:szCs w:val="18"/>
        </w:rPr>
        <w:t>. 2016, e20160041. </w:t>
      </w:r>
      <w:r w:rsidRPr="001E1FB1">
        <w:rPr>
          <w:rFonts w:cs="Times New Roman"/>
          <w:bCs/>
          <w:sz w:val="18"/>
          <w:szCs w:val="18"/>
        </w:rPr>
        <w:t>doi</w:t>
      </w:r>
      <w:r w:rsidRPr="001E1FB1">
        <w:rPr>
          <w:rFonts w:cs="Times New Roman"/>
          <w:b/>
          <w:bCs/>
          <w:sz w:val="18"/>
          <w:szCs w:val="18"/>
        </w:rPr>
        <w:t>:</w:t>
      </w:r>
      <w:r w:rsidRPr="001E1FB1">
        <w:rPr>
          <w:rFonts w:cs="Times New Roman"/>
          <w:sz w:val="18"/>
          <w:szCs w:val="18"/>
        </w:rPr>
        <w:t xml:space="preserve"> 10.1542/peds.2016-0041. Available at: </w:t>
      </w:r>
      <w:hyperlink r:id="rId58" w:history="1">
        <w:r w:rsidRPr="001E1FB1">
          <w:rPr>
            <w:rStyle w:val="Hyperlink"/>
            <w:rFonts w:cs="Times New Roman"/>
            <w:sz w:val="18"/>
            <w:szCs w:val="18"/>
            <w:u w:val="none"/>
          </w:rPr>
          <w:t>http://pediatrics.aappublications.org/content/early/2016/05/05/peds.2016-0041</w:t>
        </w:r>
      </w:hyperlink>
      <w:r w:rsidRPr="001E1FB1">
        <w:rPr>
          <w:rFonts w:cs="Times New Roman"/>
          <w:sz w:val="18"/>
          <w:szCs w:val="18"/>
        </w:rPr>
        <w:t>. Accessed September 11, 2018.</w:t>
      </w:r>
    </w:p>
  </w:endnote>
  <w:endnote w:id="89">
    <w:p w14:paraId="05C58C13" w14:textId="5E172977"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Lab. Code § 6404.5 (West 2016).</w:t>
      </w:r>
    </w:p>
  </w:endnote>
  <w:endnote w:id="90">
    <w:p w14:paraId="069B6024" w14:textId="11E6A5BD"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Johnson R, Pearson A. </w:t>
      </w:r>
      <w:r w:rsidRPr="001E1FB1">
        <w:rPr>
          <w:rFonts w:cs="Times New Roman"/>
          <w:iCs/>
          <w:sz w:val="18"/>
          <w:szCs w:val="18"/>
        </w:rPr>
        <w:t>Left Behind in the Smoke: How Exemptions in California’s Smokefree Workplace Act Impact Health Inequities</w:t>
      </w:r>
      <w:r w:rsidRPr="001E1FB1">
        <w:rPr>
          <w:rFonts w:cs="Times New Roman"/>
          <w:sz w:val="18"/>
          <w:szCs w:val="18"/>
        </w:rPr>
        <w:t>. ChangeLab Solutions; 2014. Available at:</w:t>
      </w:r>
      <w:r w:rsidRPr="003A6413">
        <w:rPr>
          <w:rFonts w:cs="Times New Roman"/>
          <w:sz w:val="18"/>
          <w:szCs w:val="18"/>
        </w:rPr>
        <w:t xml:space="preserve"> </w:t>
      </w:r>
      <w:hyperlink r:id="rId59" w:history="1">
        <w:r w:rsidRPr="003A6413">
          <w:rPr>
            <w:rStyle w:val="Hyperlink"/>
            <w:rFonts w:cs="Times New Roman"/>
            <w:sz w:val="18"/>
            <w:szCs w:val="18"/>
            <w:u w:val="none"/>
          </w:rPr>
          <w:t>http://changelabsolutions.org/publications/smokefree-workplaces-inequities</w:t>
        </w:r>
      </w:hyperlink>
      <w:r w:rsidRPr="003A6413">
        <w:rPr>
          <w:rFonts w:cs="Times New Roman"/>
          <w:sz w:val="18"/>
          <w:szCs w:val="18"/>
        </w:rPr>
        <w:t>.</w:t>
      </w:r>
      <w:r w:rsidRPr="001E1FB1">
        <w:rPr>
          <w:rFonts w:cs="Times New Roman"/>
          <w:i/>
          <w:sz w:val="18"/>
          <w:szCs w:val="18"/>
        </w:rPr>
        <w:t xml:space="preserve"> </w:t>
      </w:r>
      <w:r w:rsidRPr="001E1FB1">
        <w:rPr>
          <w:rFonts w:cs="Times New Roman"/>
          <w:sz w:val="18"/>
          <w:szCs w:val="18"/>
        </w:rPr>
        <w:t>Accessed September 11, 2018.</w:t>
      </w:r>
    </w:p>
  </w:endnote>
  <w:endnote w:id="91">
    <w:p w14:paraId="25069E10" w14:textId="720E0E0F"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Max W, Sung H-Y, Shi Y. Exposure to Secondhand Smoke at Home and at Work in California. </w:t>
      </w:r>
      <w:r w:rsidRPr="001E1FB1">
        <w:rPr>
          <w:rFonts w:cs="Times New Roman"/>
          <w:i/>
          <w:iCs/>
          <w:sz w:val="18"/>
          <w:szCs w:val="18"/>
        </w:rPr>
        <w:t>Public Health Reports</w:t>
      </w:r>
      <w:r w:rsidRPr="001E1FB1">
        <w:rPr>
          <w:rFonts w:cs="Times New Roman"/>
          <w:sz w:val="18"/>
          <w:szCs w:val="18"/>
        </w:rPr>
        <w:t>. 2012;127(1):81-88. doi:10.1177/003335491212700109.</w:t>
      </w:r>
    </w:p>
  </w:endnote>
  <w:endnote w:id="92">
    <w:p w14:paraId="09EA9732" w14:textId="203E5AD3"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Holmes LM, Ling PM. Workplace secondhand smoke exposure: a lingering hazard for young adults in California. </w:t>
      </w:r>
      <w:r w:rsidRPr="001E1FB1">
        <w:rPr>
          <w:rFonts w:cs="Times New Roman"/>
          <w:i/>
          <w:iCs/>
          <w:sz w:val="18"/>
          <w:szCs w:val="18"/>
        </w:rPr>
        <w:t>Tobacco Control</w:t>
      </w:r>
      <w:r w:rsidRPr="001E1FB1">
        <w:rPr>
          <w:rFonts w:cs="Times New Roman"/>
          <w:sz w:val="18"/>
          <w:szCs w:val="18"/>
        </w:rPr>
        <w:t>. 2017;26(E1):e79-e84. doi:10.1136/tobaccocontrol-2016-052921.</w:t>
      </w:r>
    </w:p>
  </w:endnote>
  <w:endnote w:id="93">
    <w:p w14:paraId="07B7024E" w14:textId="132F106B"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Lab. Code § 6404.5(i) (West 2016)</w:t>
      </w:r>
    </w:p>
  </w:endnote>
  <w:endnote w:id="94">
    <w:p w14:paraId="12E0131A" w14:textId="0F95A274"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Health &amp; Safety Code § 104495 (West 2016)</w:t>
      </w:r>
    </w:p>
  </w:endnote>
  <w:endnote w:id="95">
    <w:p w14:paraId="394978BB" w14:textId="0935644E"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Gov. Code §§ 7596–7598 (West 2016)</w:t>
      </w:r>
    </w:p>
  </w:endnote>
  <w:endnote w:id="96">
    <w:p w14:paraId="6815FF54" w14:textId="5CEC4D61" w:rsidR="00377B4F" w:rsidRPr="001E1FB1" w:rsidRDefault="00377B4F" w:rsidP="009F2EE3">
      <w:pPr>
        <w:pStyle w:val="EndnoteText"/>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Cal. Ed. Code § 89031 (West 2016)</w:t>
      </w:r>
    </w:p>
  </w:endnote>
  <w:endnote w:id="97">
    <w:p w14:paraId="52A95ED2" w14:textId="2884313E"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Goodwin Simon Victoria Research. Study of California Voters’ Attitudes About Secondhand Smoke Exposure. </w:t>
      </w:r>
      <w:r w:rsidRPr="001E1FB1">
        <w:rPr>
          <w:rFonts w:cs="Times New Roman"/>
          <w:i/>
          <w:iCs/>
          <w:sz w:val="18"/>
          <w:szCs w:val="18"/>
        </w:rPr>
        <w:t>Cent Tob Policy Organ</w:t>
      </w:r>
      <w:r w:rsidRPr="001E1FB1">
        <w:rPr>
          <w:rFonts w:cs="Times New Roman"/>
          <w:sz w:val="18"/>
          <w:szCs w:val="18"/>
        </w:rPr>
        <w:t>. 2008. Available at:</w:t>
      </w:r>
      <w:r w:rsidRPr="00FC6552">
        <w:rPr>
          <w:rFonts w:cs="Times New Roman"/>
          <w:sz w:val="18"/>
          <w:szCs w:val="18"/>
        </w:rPr>
        <w:t xml:space="preserve"> </w:t>
      </w:r>
      <w:hyperlink r:id="rId60" w:history="1">
        <w:r w:rsidRPr="00FC6552">
          <w:rPr>
            <w:rStyle w:val="Hyperlink"/>
            <w:rFonts w:cs="Times New Roman"/>
            <w:sz w:val="18"/>
            <w:szCs w:val="18"/>
            <w:u w:val="none"/>
          </w:rPr>
          <w:t>http://center4tobaccopolicy.org/tobacco-policy/smokefree-outdoor-areas/secondhand-smoke-california-voters/</w:t>
        </w:r>
      </w:hyperlink>
      <w:r w:rsidRPr="00FC6552">
        <w:rPr>
          <w:rFonts w:cs="Times New Roman"/>
          <w:sz w:val="18"/>
          <w:szCs w:val="18"/>
        </w:rPr>
        <w:t xml:space="preserve">. </w:t>
      </w:r>
      <w:r w:rsidRPr="001E1FB1">
        <w:rPr>
          <w:rFonts w:cs="Times New Roman"/>
          <w:sz w:val="18"/>
          <w:szCs w:val="18"/>
        </w:rPr>
        <w:t>Accessed September 11, 2018.</w:t>
      </w:r>
    </w:p>
  </w:endnote>
  <w:endnote w:id="98">
    <w:p w14:paraId="46A783AB" w14:textId="0A129FD4"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Unger JB, Barker D,  Baezconde-Garbanati L, Soto, DW, Sussman, S. Support for electronic cigarette regulations among California voters. </w:t>
      </w:r>
      <w:r w:rsidRPr="001E1FB1">
        <w:rPr>
          <w:rFonts w:cs="Times New Roman"/>
          <w:i/>
          <w:sz w:val="18"/>
          <w:szCs w:val="18"/>
        </w:rPr>
        <w:t>Tob Control</w:t>
      </w:r>
      <w:r w:rsidRPr="001E1FB1">
        <w:rPr>
          <w:rFonts w:cs="Times New Roman"/>
          <w:sz w:val="18"/>
          <w:szCs w:val="18"/>
        </w:rPr>
        <w:t xml:space="preserve"> 2017; 26 :334–337 doi:10.1136/tobaccocontrol-2016-052918. Available at: </w:t>
      </w:r>
      <w:hyperlink r:id="rId61" w:history="1">
        <w:r w:rsidRPr="001E1FB1">
          <w:rPr>
            <w:rStyle w:val="Hyperlink"/>
            <w:rFonts w:cs="Times New Roman"/>
            <w:sz w:val="18"/>
            <w:szCs w:val="18"/>
            <w:u w:val="none"/>
          </w:rPr>
          <w:t>https://escholarship.org/uc/item/38f3z7zg</w:t>
        </w:r>
      </w:hyperlink>
      <w:r w:rsidRPr="001E1FB1">
        <w:rPr>
          <w:rFonts w:cs="Times New Roman"/>
          <w:sz w:val="18"/>
          <w:szCs w:val="18"/>
        </w:rPr>
        <w:t>. Accessed September 11, 2018.</w:t>
      </w:r>
    </w:p>
  </w:endnote>
  <w:endnote w:id="99">
    <w:p w14:paraId="237307BF" w14:textId="7A951EA5"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Table of Comprehensive Smokefree Policies. Center for Tobacco Policy and Organizing website. </w:t>
      </w:r>
      <w:hyperlink r:id="rId62" w:history="1">
        <w:r w:rsidRPr="001E1FB1">
          <w:rPr>
            <w:rStyle w:val="Hyperlink"/>
            <w:rFonts w:cs="Times New Roman"/>
            <w:sz w:val="18"/>
            <w:szCs w:val="18"/>
            <w:u w:val="none"/>
          </w:rPr>
          <w:t>https://center4tobaccopolicy.org/wp-content/uploads/2018/03/Table-of-Comprehensive-Outdoor-Secondhand-Smoke-Ordinances-2018-03-15.pdf</w:t>
        </w:r>
      </w:hyperlink>
      <w:r w:rsidRPr="001E1FB1">
        <w:rPr>
          <w:rStyle w:val="Hyperlink"/>
          <w:rFonts w:cs="Times New Roman"/>
          <w:sz w:val="18"/>
          <w:szCs w:val="18"/>
          <w:u w:val="none"/>
        </w:rPr>
        <w:t xml:space="preserve">. </w:t>
      </w:r>
      <w:r w:rsidRPr="001E1FB1">
        <w:rPr>
          <w:rStyle w:val="Hyperlink"/>
          <w:rFonts w:cs="Times New Roman"/>
          <w:color w:val="auto"/>
          <w:sz w:val="18"/>
          <w:szCs w:val="18"/>
          <w:u w:val="none"/>
        </w:rPr>
        <w:t>Accessed September 11, 2018.</w:t>
      </w:r>
      <w:r w:rsidRPr="001E1FB1">
        <w:rPr>
          <w:rFonts w:cs="Times New Roman"/>
          <w:color w:val="auto"/>
          <w:sz w:val="18"/>
          <w:szCs w:val="18"/>
        </w:rPr>
        <w:t xml:space="preserve"> </w:t>
      </w:r>
    </w:p>
  </w:endnote>
  <w:endnote w:id="100">
    <w:p w14:paraId="0EFCEEF3" w14:textId="078A4A25"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States and Municipalities with Laws Regulating Use of Electronic Cigarettes. Americans for Nonsmokers Rights website. </w:t>
      </w:r>
      <w:hyperlink r:id="rId63" w:history="1">
        <w:r w:rsidRPr="001E1FB1">
          <w:rPr>
            <w:rStyle w:val="Hyperlink"/>
            <w:rFonts w:cs="Times New Roman"/>
            <w:sz w:val="18"/>
            <w:szCs w:val="18"/>
            <w:u w:val="none"/>
          </w:rPr>
          <w:t>https://no-smoke.org/wp-content/uploads/pdf/ecigslaws.pdf</w:t>
        </w:r>
      </w:hyperlink>
      <w:r w:rsidRPr="001E1FB1">
        <w:rPr>
          <w:rFonts w:cs="Times New Roman"/>
          <w:sz w:val="18"/>
          <w:szCs w:val="18"/>
        </w:rPr>
        <w:t>. Accessed September 11, 2018.</w:t>
      </w:r>
    </w:p>
  </w:endnote>
  <w:endnote w:id="101">
    <w:p w14:paraId="6898D174" w14:textId="44C0DACD" w:rsidR="00377B4F" w:rsidRPr="001E1FB1" w:rsidRDefault="00377B4F" w:rsidP="00FC6552">
      <w:pPr>
        <w:pStyle w:val="EndnoteText"/>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ist of Municipalities That Restrict Smoking in Recreation Areas. Center for Tobacco Policy and Organizing website. </w:t>
      </w:r>
      <w:hyperlink r:id="rId64" w:history="1">
        <w:r w:rsidRPr="001E1FB1">
          <w:rPr>
            <w:rStyle w:val="Hyperlink"/>
            <w:rFonts w:cs="Times New Roman"/>
            <w:sz w:val="18"/>
            <w:szCs w:val="18"/>
            <w:u w:val="none"/>
          </w:rPr>
          <w:t>https://center4tobaccopolicy.org/wp-content/uploads/2018/03/List-of-Municipalities-that-Restrict-Smoking-in-Recreation-Areas-2018-03-15.pdf</w:t>
        </w:r>
      </w:hyperlink>
      <w:r w:rsidRPr="001E1FB1">
        <w:rPr>
          <w:rFonts w:cs="Times New Roman"/>
          <w:sz w:val="18"/>
          <w:szCs w:val="18"/>
        </w:rPr>
        <w:t>. Accessed September 11, 2018.</w:t>
      </w:r>
    </w:p>
  </w:endnote>
  <w:endnote w:id="102">
    <w:p w14:paraId="3275B85A" w14:textId="490EF027" w:rsidR="00377B4F" w:rsidRPr="001E1FB1" w:rsidRDefault="00377B4F" w:rsidP="009F2EE3">
      <w:pPr>
        <w:pStyle w:val="EndnoteText"/>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ist of Municipalities That Restrict Smoking in Outdoor Dining Areas. Center for Tobacco Policy and Organizing website. </w:t>
      </w:r>
      <w:hyperlink r:id="rId65" w:history="1">
        <w:r w:rsidRPr="001E1FB1">
          <w:rPr>
            <w:rStyle w:val="Hyperlink"/>
            <w:rFonts w:cs="Times New Roman"/>
            <w:sz w:val="18"/>
            <w:szCs w:val="18"/>
            <w:u w:val="none"/>
          </w:rPr>
          <w:t>https://center4tobaccopolicy.org/wp-content/uploads/2018/03/Municipalities-that-Restrict-Smoking-in-Outdoor-Dining-2018-03-15.pdf</w:t>
        </w:r>
      </w:hyperlink>
      <w:r w:rsidRPr="001E1FB1">
        <w:rPr>
          <w:rFonts w:cs="Times New Roman"/>
          <w:sz w:val="18"/>
          <w:szCs w:val="18"/>
        </w:rPr>
        <w:t>. Accessed September 11, 2018.</w:t>
      </w:r>
    </w:p>
  </w:endnote>
  <w:endnote w:id="103">
    <w:p w14:paraId="18679B79" w14:textId="0545082A"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List of Municipalities That Restrict Smoking in Entryways. Center for Tobacco Policy and Organizing website. </w:t>
      </w:r>
      <w:hyperlink r:id="rId66" w:history="1">
        <w:r w:rsidR="00FC6552" w:rsidRPr="00FC6552">
          <w:rPr>
            <w:rStyle w:val="Hyperlink"/>
            <w:rFonts w:cs="Times New Roman"/>
            <w:sz w:val="18"/>
            <w:szCs w:val="18"/>
            <w:u w:val="none"/>
          </w:rPr>
          <w:t>https://center4tobaccopolicy.org/wp-content/uploads/2018/03/Municipalities-that-Restrict-Smoking-in-Entryways-2018-03-15-1.pdf</w:t>
        </w:r>
      </w:hyperlink>
      <w:r w:rsidRPr="00FC6552">
        <w:rPr>
          <w:rFonts w:cs="Times New Roman"/>
          <w:sz w:val="18"/>
          <w:szCs w:val="18"/>
        </w:rPr>
        <w:t>.</w:t>
      </w:r>
      <w:r w:rsidRPr="001E1FB1">
        <w:rPr>
          <w:rFonts w:cs="Times New Roman"/>
          <w:sz w:val="18"/>
          <w:szCs w:val="18"/>
        </w:rPr>
        <w:t xml:space="preserve"> Accessed September 11, 2018. </w:t>
      </w:r>
    </w:p>
  </w:endnote>
  <w:endnote w:id="104">
    <w:p w14:paraId="59C43777" w14:textId="250D9ACC" w:rsidR="00377B4F" w:rsidRPr="001E1FB1" w:rsidRDefault="00377B4F" w:rsidP="009F2EE3">
      <w:pPr>
        <w:pStyle w:val="EndnoteText"/>
        <w:spacing w:line="276" w:lineRule="auto"/>
        <w:rPr>
          <w:rFonts w:cs="Times New Roman"/>
          <w:sz w:val="18"/>
          <w:szCs w:val="18"/>
        </w:rPr>
      </w:pPr>
      <w:r w:rsidRPr="001E1FB1">
        <w:rPr>
          <w:rStyle w:val="EndnoteReference"/>
          <w:rFonts w:cs="Times New Roman"/>
          <w:szCs w:val="18"/>
        </w:rPr>
        <w:endnoteRef/>
      </w:r>
      <w:r w:rsidRPr="001E1FB1">
        <w:rPr>
          <w:rFonts w:cs="Times New Roman"/>
          <w:sz w:val="18"/>
          <w:szCs w:val="18"/>
        </w:rPr>
        <w:t xml:space="preserve"> </w:t>
      </w:r>
      <w:r w:rsidRPr="001E1FB1">
        <w:rPr>
          <w:rFonts w:cs="Times New Roman"/>
          <w:iCs/>
          <w:sz w:val="18"/>
          <w:szCs w:val="18"/>
        </w:rPr>
        <w:t>There is No Constitutional Right to Smoke, CA Version</w:t>
      </w:r>
      <w:r w:rsidRPr="001E1FB1">
        <w:rPr>
          <w:rFonts w:cs="Times New Roman"/>
          <w:sz w:val="18"/>
          <w:szCs w:val="18"/>
        </w:rPr>
        <w:t>. ChangeLab Solutions website. Available at:</w:t>
      </w:r>
      <w:r w:rsidRPr="001E1FB1">
        <w:rPr>
          <w:rFonts w:cs="Times New Roman"/>
          <w:i/>
          <w:sz w:val="18"/>
          <w:szCs w:val="18"/>
        </w:rPr>
        <w:t xml:space="preserve"> </w:t>
      </w:r>
      <w:hyperlink r:id="rId67" w:history="1">
        <w:r w:rsidRPr="00FC6552">
          <w:rPr>
            <w:rStyle w:val="Hyperlink"/>
            <w:rFonts w:cs="Times New Roman"/>
            <w:sz w:val="18"/>
            <w:szCs w:val="18"/>
            <w:u w:val="none"/>
          </w:rPr>
          <w:t>http://changelabsolutions.org/publications/no-right-to-smoke-CA</w:t>
        </w:r>
      </w:hyperlink>
      <w:r w:rsidRPr="00FC6552">
        <w:rPr>
          <w:rFonts w:cs="Times New Roman"/>
          <w:sz w:val="18"/>
          <w:szCs w:val="18"/>
        </w:rPr>
        <w:t>.</w:t>
      </w:r>
      <w:r w:rsidRPr="001E1FB1">
        <w:rPr>
          <w:rFonts w:cs="Times New Roman"/>
          <w:sz w:val="18"/>
          <w:szCs w:val="18"/>
        </w:rPr>
        <w:t xml:space="preserve"> Accessed September 11, 201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New Roman Bold">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Times-Roman">
    <w:altName w:val="Times"/>
    <w:charset w:val="00"/>
    <w:family w:val="auto"/>
    <w:pitch w:val="variable"/>
    <w:sig w:usb0="00000001" w:usb1="00000000" w:usb2="00000000" w:usb3="00000000" w:csb0="00000007" w:csb1="00000000"/>
  </w:font>
  <w:font w:name="Times-Italic">
    <w:altName w:val="Times"/>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Caslon-Italic">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EFF" w:usb1="C000605B" w:usb2="00000029" w:usb3="00000000" w:csb0="000101FF" w:csb1="00000000"/>
  </w:font>
  <w:font w:name="Garamond">
    <w:panose1 w:val="020204040303010108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Hebrew">
    <w:panose1 w:val="00000000000000000000"/>
    <w:charset w:val="B1"/>
    <w:family w:val="auto"/>
    <w:pitch w:val="variable"/>
    <w:sig w:usb0="80000843" w:usb1="40002002" w:usb2="00000000" w:usb3="00000000" w:csb0="00000021"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D0F2D9" w14:textId="77777777" w:rsidR="00377B4F" w:rsidRPr="00837C26" w:rsidRDefault="00377B4F" w:rsidP="00837C26">
    <w:pPr>
      <w:pStyle w:val="NormalText"/>
      <w:ind w:firstLine="0"/>
      <w:rPr>
        <w:i/>
        <w:color w:val="767878"/>
        <w:sz w:val="20"/>
      </w:rPr>
    </w:pPr>
    <w:r>
      <w:rPr>
        <w:i/>
        <w:color w:val="767878"/>
        <w:sz w:val="20"/>
      </w:rPr>
      <w:t xml:space="preserve">Comprehensive </w:t>
    </w:r>
    <w:proofErr w:type="spellStart"/>
    <w:r>
      <w:rPr>
        <w:i/>
        <w:color w:val="767878"/>
        <w:sz w:val="20"/>
      </w:rPr>
      <w:t>Smokefree</w:t>
    </w:r>
    <w:proofErr w:type="spellEnd"/>
    <w:r>
      <w:rPr>
        <w:i/>
        <w:color w:val="767878"/>
        <w:sz w:val="20"/>
      </w:rPr>
      <w:t xml:space="preserve"> [and</w:t>
    </w:r>
    <w:r w:rsidRPr="00A250CF">
      <w:rPr>
        <w:i/>
        <w:color w:val="767878"/>
        <w:sz w:val="20"/>
      </w:rPr>
      <w:t xml:space="preserve"> Tobacco </w:t>
    </w:r>
    <w:r>
      <w:rPr>
        <w:i/>
        <w:color w:val="767878"/>
        <w:sz w:val="20"/>
      </w:rPr>
      <w:t>Free] Places Ordinance</w:t>
    </w:r>
    <w:r>
      <w:rPr>
        <w:i/>
        <w:color w:val="767878"/>
        <w:sz w:val="20"/>
      </w:rPr>
      <w:tab/>
      <w:t xml:space="preserve">             </w:t>
    </w:r>
    <w:r w:rsidRPr="00D75BD1">
      <w:rPr>
        <w:rFonts w:ascii="Arial" w:hAnsi="Arial" w:cs="Arial"/>
        <w:color w:val="0070C0"/>
        <w:sz w:val="19"/>
        <w:szCs w:val="19"/>
      </w:rPr>
      <w:t>changelabsolutions.org</w:t>
    </w:r>
    <w:r>
      <w:rPr>
        <w:rStyle w:val="PageNumber"/>
        <w:i/>
      </w:rPr>
      <w:t xml:space="preserve">              </w:t>
    </w:r>
    <w:r w:rsidRPr="00D75BD1">
      <w:rPr>
        <w:rStyle w:val="PageNumber"/>
        <w:rFonts w:ascii="Arial Hebrew" w:hAnsi="Arial Hebrew"/>
        <w:i/>
        <w:sz w:val="20"/>
      </w:rPr>
      <w:t xml:space="preserve"> </w:t>
    </w:r>
    <w:r w:rsidRPr="002F4D52">
      <w:rPr>
        <w:rStyle w:val="PageNumber"/>
        <w:rFonts w:ascii="Times New Roman" w:hAnsi="Times New Roman"/>
        <w:b/>
        <w:i/>
        <w:sz w:val="20"/>
      </w:rPr>
      <w:fldChar w:fldCharType="begin"/>
    </w:r>
    <w:r w:rsidRPr="002F4D52">
      <w:rPr>
        <w:rStyle w:val="PageNumber"/>
        <w:rFonts w:ascii="Times New Roman" w:hAnsi="Times New Roman"/>
        <w:b/>
        <w:i/>
        <w:sz w:val="20"/>
      </w:rPr>
      <w:instrText xml:space="preserve"> PAGE </w:instrText>
    </w:r>
    <w:r w:rsidRPr="002F4D52">
      <w:rPr>
        <w:rStyle w:val="PageNumber"/>
        <w:rFonts w:ascii="Times New Roman" w:hAnsi="Times New Roman"/>
        <w:b/>
        <w:i/>
        <w:sz w:val="20"/>
      </w:rPr>
      <w:fldChar w:fldCharType="separate"/>
    </w:r>
    <w:r w:rsidR="00DD67FD">
      <w:rPr>
        <w:rStyle w:val="PageNumber"/>
        <w:rFonts w:ascii="Times New Roman" w:hAnsi="Times New Roman"/>
        <w:b/>
        <w:i/>
        <w:noProof/>
        <w:sz w:val="20"/>
      </w:rPr>
      <w:t>2</w:t>
    </w:r>
    <w:r w:rsidRPr="002F4D52">
      <w:rPr>
        <w:rStyle w:val="PageNumber"/>
        <w:rFonts w:ascii="Times New Roman" w:hAnsi="Times New Roman"/>
        <w:b/>
        <w:i/>
        <w:sz w:val="20"/>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08EDB" w14:textId="77777777" w:rsidR="00377B4F" w:rsidRDefault="00377B4F" w:rsidP="00932120">
    <w:pPr>
      <w:spacing w:after="240"/>
      <w:ind w:left="1890"/>
      <w:rPr>
        <w:rFonts w:ascii="Arial" w:hAnsi="Arial"/>
        <w:color w:val="464847"/>
      </w:rPr>
    </w:pPr>
  </w:p>
  <w:p w14:paraId="1515461F" w14:textId="77777777" w:rsidR="00377B4F" w:rsidRPr="00240E4E" w:rsidRDefault="00377B4F" w:rsidP="00CF3D9D">
    <w:pPr>
      <w:pStyle w:val="nPlancovertext"/>
      <w:tabs>
        <w:tab w:val="left" w:pos="1980"/>
        <w:tab w:val="left" w:pos="5784"/>
      </w:tabs>
      <w:ind w:left="1980"/>
      <w:rPr>
        <w:rFonts w:cs="Lucida Grande"/>
        <w:color w:val="0070C0"/>
        <w:sz w:val="20"/>
        <w:szCs w:val="20"/>
      </w:rPr>
    </w:pPr>
    <w:r w:rsidRPr="00240E4E">
      <w:rPr>
        <w:rFonts w:ascii="Arial" w:hAnsi="Arial"/>
        <w:color w:val="0070C0"/>
        <w:sz w:val="20"/>
        <w:szCs w:val="20"/>
      </w:rPr>
      <w:t>changelabsolutions.org/</w:t>
    </w:r>
    <w:proofErr w:type="spellStart"/>
    <w:r w:rsidRPr="00240E4E">
      <w:rPr>
        <w:rFonts w:ascii="Arial" w:hAnsi="Arial"/>
        <w:color w:val="0070C0"/>
        <w:sz w:val="20"/>
        <w:szCs w:val="20"/>
      </w:rPr>
      <w:t>tobaccoquestions</w:t>
    </w:r>
    <w:proofErr w:type="spellEnd"/>
    <w:r w:rsidRPr="00240E4E">
      <w:rPr>
        <w:rFonts w:ascii="Arial" w:hAnsi="Arial"/>
        <w:color w:val="0070C0"/>
        <w:sz w:val="20"/>
        <w:szCs w:val="20"/>
      </w:rPr>
      <w:t xml:space="preserve">    </w:t>
    </w:r>
  </w:p>
  <w:p w14:paraId="6C2FCFBA" w14:textId="77777777" w:rsidR="00377B4F" w:rsidRDefault="00377B4F" w:rsidP="00D93B5B">
    <w:pPr>
      <w:jc w:val="both"/>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9B1987" w14:textId="77777777" w:rsidR="00DB7190" w:rsidRDefault="00DB7190" w:rsidP="007F3AE1">
      <w:pPr>
        <w:spacing w:line="240" w:lineRule="auto"/>
      </w:pPr>
      <w:r>
        <w:separator/>
      </w:r>
    </w:p>
  </w:footnote>
  <w:footnote w:type="continuationSeparator" w:id="0">
    <w:p w14:paraId="612197E0" w14:textId="77777777" w:rsidR="00DB7190" w:rsidRDefault="00DB7190" w:rsidP="007F3AE1">
      <w:pPr>
        <w:spacing w:line="240" w:lineRule="auto"/>
      </w:pPr>
      <w:r>
        <w:continuationSeparator/>
      </w:r>
    </w:p>
  </w:footnote>
  <w:footnote w:type="continuationNotice" w:id="1">
    <w:p w14:paraId="1AF01827" w14:textId="77777777" w:rsidR="00DB7190" w:rsidRDefault="00DB7190">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96D79" w14:textId="77777777" w:rsidR="00377B4F" w:rsidRPr="004846CA" w:rsidRDefault="00377B4F" w:rsidP="004846CA">
    <w:pPr>
      <w:tabs>
        <w:tab w:val="right" w:pos="8914"/>
      </w:tabs>
      <w:spacing w:line="480" w:lineRule="auto"/>
      <w:ind w:left="5400" w:firstLine="3514"/>
      <w:rPr>
        <w:b/>
      </w:rPr>
    </w:pPr>
    <w:r w:rsidRPr="00837C26">
      <w:rPr>
        <w:noProof/>
      </w:rPr>
      <w:drawing>
        <wp:anchor distT="0" distB="0" distL="114300" distR="114300" simplePos="0" relativeHeight="251656704" behindDoc="1" locked="0" layoutInCell="1" allowOverlap="1" wp14:anchorId="7BF21D5D" wp14:editId="125D6D87">
          <wp:simplePos x="0" y="0"/>
          <wp:positionH relativeFrom="column">
            <wp:posOffset>-62865</wp:posOffset>
          </wp:positionH>
          <wp:positionV relativeFrom="paragraph">
            <wp:posOffset>231140</wp:posOffset>
          </wp:positionV>
          <wp:extent cx="2125134" cy="533400"/>
          <wp:effectExtent l="25400" t="0" r="8466" b="0"/>
          <wp:wrapNone/>
          <wp:docPr id="2" name="Picture 0" descr="CLS_2nd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S_2ndPg.jpg"/>
                  <pic:cNvPicPr/>
                </pic:nvPicPr>
                <pic:blipFill>
                  <a:blip r:embed="rId1"/>
                  <a:stretch>
                    <a:fillRect/>
                  </a:stretch>
                </pic:blipFill>
                <pic:spPr>
                  <a:xfrm>
                    <a:off x="0" y="0"/>
                    <a:ext cx="2125134" cy="533400"/>
                  </a:xfrm>
                  <a:prstGeom prst="rect">
                    <a:avLst/>
                  </a:prstGeom>
                </pic:spPr>
              </pic:pic>
            </a:graphicData>
          </a:graphic>
        </wp:anchor>
      </w:drawing>
    </w:r>
    <w:r>
      <w:rPr>
        <w:b/>
      </w:rPr>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EC4711" w14:textId="77777777" w:rsidR="00377B4F" w:rsidRDefault="00377B4F" w:rsidP="00B95110">
    <w:pPr>
      <w:ind w:left="-1800"/>
      <w:rPr>
        <w:noProof/>
      </w:rPr>
    </w:pPr>
  </w:p>
  <w:p w14:paraId="376F2FAB" w14:textId="77777777" w:rsidR="00377B4F" w:rsidRDefault="00377B4F" w:rsidP="00B95110">
    <w:pPr>
      <w:ind w:left="-1800"/>
    </w:pPr>
    <w:r>
      <w:rPr>
        <w:noProof/>
      </w:rPr>
      <w:drawing>
        <wp:anchor distT="0" distB="0" distL="114300" distR="114300" simplePos="0" relativeHeight="251657728" behindDoc="1" locked="0" layoutInCell="1" allowOverlap="1" wp14:anchorId="253F8785" wp14:editId="113ECAFE">
          <wp:simplePos x="0" y="0"/>
          <wp:positionH relativeFrom="column">
            <wp:posOffset>50800</wp:posOffset>
          </wp:positionH>
          <wp:positionV relativeFrom="paragraph">
            <wp:posOffset>167640</wp:posOffset>
          </wp:positionV>
          <wp:extent cx="4102735" cy="1104900"/>
          <wp:effectExtent l="25400" t="0" r="12065" b="0"/>
          <wp:wrapNone/>
          <wp:docPr id="5" name="Picture 6" descr="ChangeLabSolutions_logo_primary_t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LabSolutions_logo_primary_tag.jpg"/>
                  <pic:cNvPicPr/>
                </pic:nvPicPr>
                <pic:blipFill>
                  <a:blip r:embed="rId1"/>
                  <a:stretch>
                    <a:fillRect/>
                  </a:stretch>
                </pic:blipFill>
                <pic:spPr>
                  <a:xfrm>
                    <a:off x="0" y="0"/>
                    <a:ext cx="4102735" cy="1104900"/>
                  </a:xfrm>
                  <a:prstGeom prst="rect">
                    <a:avLst/>
                  </a:prstGeom>
                </pic:spPr>
              </pic:pic>
            </a:graphicData>
          </a:graphic>
        </wp:anchor>
      </w:drawing>
    </w:r>
  </w:p>
  <w:p w14:paraId="3F847A74" w14:textId="77777777" w:rsidR="00377B4F" w:rsidRDefault="00377B4F" w:rsidP="00B95110">
    <w:pPr>
      <w:ind w:left="-1800"/>
    </w:pPr>
  </w:p>
  <w:p w14:paraId="585A8AFB" w14:textId="77777777" w:rsidR="00377B4F" w:rsidRDefault="00377B4F" w:rsidP="00B95110">
    <w:pPr>
      <w:ind w:left="-1800"/>
    </w:pPr>
  </w:p>
  <w:p w14:paraId="2492AD08" w14:textId="77777777" w:rsidR="00377B4F" w:rsidRDefault="00377B4F" w:rsidP="00B95110">
    <w:pPr>
      <w:ind w:left="-1800"/>
    </w:pPr>
  </w:p>
  <w:p w14:paraId="2A04CA53" w14:textId="77777777" w:rsidR="00377B4F" w:rsidRDefault="00377B4F" w:rsidP="00B95110">
    <w:pPr>
      <w:ind w:left="-18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53E49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8AE8A76"/>
    <w:lvl w:ilvl="0">
      <w:start w:val="1"/>
      <w:numFmt w:val="decimal"/>
      <w:pStyle w:val="MacroText"/>
      <w:lvlText w:val="%1."/>
      <w:lvlJc w:val="left"/>
      <w:pPr>
        <w:tabs>
          <w:tab w:val="num" w:pos="1800"/>
        </w:tabs>
        <w:ind w:left="1800" w:hanging="360"/>
      </w:pPr>
    </w:lvl>
  </w:abstractNum>
  <w:abstractNum w:abstractNumId="2">
    <w:nsid w:val="FFFFFF7D"/>
    <w:multiLevelType w:val="singleLevel"/>
    <w:tmpl w:val="538A4AFC"/>
    <w:lvl w:ilvl="0">
      <w:start w:val="1"/>
      <w:numFmt w:val="decimal"/>
      <w:pStyle w:val="ListNumber5"/>
      <w:lvlText w:val="%1."/>
      <w:lvlJc w:val="left"/>
      <w:pPr>
        <w:tabs>
          <w:tab w:val="num" w:pos="1440"/>
        </w:tabs>
        <w:ind w:left="1440" w:hanging="360"/>
      </w:pPr>
    </w:lvl>
  </w:abstractNum>
  <w:abstractNum w:abstractNumId="3">
    <w:nsid w:val="FFFFFF7E"/>
    <w:multiLevelType w:val="singleLevel"/>
    <w:tmpl w:val="A6024E82"/>
    <w:lvl w:ilvl="0">
      <w:start w:val="1"/>
      <w:numFmt w:val="decimal"/>
      <w:pStyle w:val="ListNumber4"/>
      <w:lvlText w:val="%1."/>
      <w:lvlJc w:val="left"/>
      <w:pPr>
        <w:tabs>
          <w:tab w:val="num" w:pos="1080"/>
        </w:tabs>
        <w:ind w:left="1080" w:hanging="360"/>
      </w:pPr>
    </w:lvl>
  </w:abstractNum>
  <w:abstractNum w:abstractNumId="4">
    <w:nsid w:val="FFFFFF7F"/>
    <w:multiLevelType w:val="singleLevel"/>
    <w:tmpl w:val="F4AE6134"/>
    <w:lvl w:ilvl="0">
      <w:start w:val="1"/>
      <w:numFmt w:val="decimal"/>
      <w:pStyle w:val="ListNumber3"/>
      <w:lvlText w:val="%1."/>
      <w:lvlJc w:val="left"/>
      <w:pPr>
        <w:tabs>
          <w:tab w:val="num" w:pos="720"/>
        </w:tabs>
        <w:ind w:left="720" w:hanging="360"/>
      </w:pPr>
    </w:lvl>
  </w:abstractNum>
  <w:abstractNum w:abstractNumId="5">
    <w:nsid w:val="FFFFFF80"/>
    <w:multiLevelType w:val="singleLevel"/>
    <w:tmpl w:val="619C1460"/>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18B654E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C6A530"/>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A6C2CC12"/>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069A8766"/>
    <w:lvl w:ilvl="0">
      <w:start w:val="1"/>
      <w:numFmt w:val="decimal"/>
      <w:pStyle w:val="ListNumber2"/>
      <w:lvlText w:val="%1."/>
      <w:lvlJc w:val="left"/>
      <w:pPr>
        <w:tabs>
          <w:tab w:val="num" w:pos="360"/>
        </w:tabs>
        <w:ind w:left="360" w:hanging="360"/>
      </w:pPr>
    </w:lvl>
  </w:abstractNum>
  <w:abstractNum w:abstractNumId="10">
    <w:nsid w:val="FFFFFF89"/>
    <w:multiLevelType w:val="singleLevel"/>
    <w:tmpl w:val="0924FAC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name w:val="WWNum1"/>
    <w:lvl w:ilvl="0">
      <w:start w:val="1"/>
      <w:numFmt w:val="bullet"/>
      <w:lvlText w:val=""/>
      <w:lvlJc w:val="left"/>
      <w:pPr>
        <w:tabs>
          <w:tab w:val="num" w:pos="360"/>
        </w:tabs>
        <w:ind w:left="360" w:hanging="360"/>
      </w:pPr>
      <w:rPr>
        <w:rFonts w:ascii="Symbol" w:hAnsi="Symbol"/>
        <w:sz w:val="20"/>
      </w:rPr>
    </w:lvl>
    <w:lvl w:ilvl="1">
      <w:start w:val="1"/>
      <w:numFmt w:val="decimal"/>
      <w:lvlText w:val="%2."/>
      <w:lvlJc w:val="left"/>
      <w:pPr>
        <w:tabs>
          <w:tab w:val="num" w:pos="1080"/>
        </w:tabs>
        <w:ind w:left="1080" w:hanging="360"/>
      </w:pPr>
    </w:lvl>
    <w:lvl w:ilvl="2">
      <w:start w:val="1"/>
      <w:numFmt w:val="decimal"/>
      <w:lvlText w:val="%2.%3."/>
      <w:lvlJc w:val="left"/>
      <w:pPr>
        <w:tabs>
          <w:tab w:val="num" w:pos="1800"/>
        </w:tabs>
        <w:ind w:left="1800" w:hanging="360"/>
      </w:pPr>
    </w:lvl>
    <w:lvl w:ilvl="3">
      <w:start w:val="1"/>
      <w:numFmt w:val="decimal"/>
      <w:lvlText w:val="%2.%3.%4."/>
      <w:lvlJc w:val="left"/>
      <w:pPr>
        <w:tabs>
          <w:tab w:val="num" w:pos="2520"/>
        </w:tabs>
        <w:ind w:left="2520" w:hanging="360"/>
      </w:pPr>
    </w:lvl>
    <w:lvl w:ilvl="4">
      <w:start w:val="1"/>
      <w:numFmt w:val="decimal"/>
      <w:lvlText w:val="%2.%3.%4.%5."/>
      <w:lvlJc w:val="left"/>
      <w:pPr>
        <w:tabs>
          <w:tab w:val="num" w:pos="3240"/>
        </w:tabs>
        <w:ind w:left="3240" w:hanging="360"/>
      </w:pPr>
    </w:lvl>
    <w:lvl w:ilvl="5">
      <w:start w:val="1"/>
      <w:numFmt w:val="decimal"/>
      <w:lvlText w:val="%2.%3.%4.%5.%6."/>
      <w:lvlJc w:val="left"/>
      <w:pPr>
        <w:tabs>
          <w:tab w:val="num" w:pos="3960"/>
        </w:tabs>
        <w:ind w:left="3960" w:hanging="360"/>
      </w:pPr>
    </w:lvl>
    <w:lvl w:ilvl="6">
      <w:start w:val="1"/>
      <w:numFmt w:val="decimal"/>
      <w:lvlText w:val="%2.%3.%4.%5.%6.%7."/>
      <w:lvlJc w:val="left"/>
      <w:pPr>
        <w:tabs>
          <w:tab w:val="num" w:pos="4680"/>
        </w:tabs>
        <w:ind w:left="4680" w:hanging="360"/>
      </w:pPr>
    </w:lvl>
    <w:lvl w:ilvl="7">
      <w:start w:val="1"/>
      <w:numFmt w:val="decimal"/>
      <w:lvlText w:val="%2.%3.%4.%5.%6.%7.%8."/>
      <w:lvlJc w:val="left"/>
      <w:pPr>
        <w:tabs>
          <w:tab w:val="num" w:pos="5400"/>
        </w:tabs>
        <w:ind w:left="5400" w:hanging="360"/>
      </w:pPr>
    </w:lvl>
    <w:lvl w:ilvl="8">
      <w:start w:val="1"/>
      <w:numFmt w:val="decimal"/>
      <w:lvlText w:val="%2.%3.%4.%5.%6.%7.%8.%9."/>
      <w:lvlJc w:val="left"/>
      <w:pPr>
        <w:tabs>
          <w:tab w:val="num" w:pos="6120"/>
        </w:tabs>
        <w:ind w:left="6120" w:hanging="360"/>
      </w:pPr>
    </w:lvl>
  </w:abstractNum>
  <w:abstractNum w:abstractNumId="12">
    <w:nsid w:val="0C636C6E"/>
    <w:multiLevelType w:val="hybridMultilevel"/>
    <w:tmpl w:val="8DB03904"/>
    <w:lvl w:ilvl="0" w:tplc="B7EA0EEA">
      <w:start w:val="1"/>
      <w:numFmt w:val="bullet"/>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201BC5"/>
    <w:multiLevelType w:val="hybridMultilevel"/>
    <w:tmpl w:val="16C24DC8"/>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cs="Symbol"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Symbol"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Symbol" w:hint="default"/>
      </w:rPr>
    </w:lvl>
    <w:lvl w:ilvl="8" w:tplc="04090005" w:tentative="1">
      <w:start w:val="1"/>
      <w:numFmt w:val="bullet"/>
      <w:lvlText w:val=""/>
      <w:lvlJc w:val="left"/>
      <w:pPr>
        <w:ind w:left="6520" w:hanging="360"/>
      </w:pPr>
      <w:rPr>
        <w:rFonts w:ascii="Wingdings" w:hAnsi="Wingdings" w:hint="default"/>
      </w:rPr>
    </w:lvl>
  </w:abstractNum>
  <w:abstractNum w:abstractNumId="14">
    <w:nsid w:val="25B71893"/>
    <w:multiLevelType w:val="hybridMultilevel"/>
    <w:tmpl w:val="3CD64EC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5">
    <w:nsid w:val="315F47BF"/>
    <w:multiLevelType w:val="hybridMultilevel"/>
    <w:tmpl w:val="37808B42"/>
    <w:lvl w:ilvl="0" w:tplc="17D49F08">
      <w:start w:val="1"/>
      <w:numFmt w:val="bullet"/>
      <w:pStyle w:val="comments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D0823ED"/>
    <w:multiLevelType w:val="hybridMultilevel"/>
    <w:tmpl w:val="F50C6C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42603F"/>
    <w:multiLevelType w:val="hybridMultilevel"/>
    <w:tmpl w:val="1C94A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9477AA4"/>
    <w:multiLevelType w:val="hybridMultilevel"/>
    <w:tmpl w:val="AFD28736"/>
    <w:lvl w:ilvl="0" w:tplc="B7EA0EEA">
      <w:start w:val="1"/>
      <w:numFmt w:val="bullet"/>
      <w:pStyle w:val="bullets"/>
      <w:lvlText w:val=""/>
      <w:lvlJc w:val="left"/>
      <w:pPr>
        <w:ind w:left="900" w:hanging="252"/>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F329C3"/>
    <w:multiLevelType w:val="hybridMultilevel"/>
    <w:tmpl w:val="31F4BD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0">
    <w:nsid w:val="61734882"/>
    <w:multiLevelType w:val="hybridMultilevel"/>
    <w:tmpl w:val="F0A8F15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nsid w:val="6D07674A"/>
    <w:multiLevelType w:val="hybridMultilevel"/>
    <w:tmpl w:val="BEB4A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F149B8"/>
    <w:multiLevelType w:val="hybridMultilevel"/>
    <w:tmpl w:val="CF0C7B8E"/>
    <w:lvl w:ilvl="0" w:tplc="873449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6A2FDF"/>
    <w:multiLevelType w:val="hybridMultilevel"/>
    <w:tmpl w:val="FEFC8DAC"/>
    <w:lvl w:ilvl="0" w:tplc="38662350">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4">
    <w:nsid w:val="7504615F"/>
    <w:multiLevelType w:val="hybridMultilevel"/>
    <w:tmpl w:val="62140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95F1163"/>
    <w:multiLevelType w:val="hybridMultilevel"/>
    <w:tmpl w:val="76F4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B455C0D"/>
    <w:multiLevelType w:val="hybridMultilevel"/>
    <w:tmpl w:val="6F9C19F8"/>
    <w:lvl w:ilvl="0" w:tplc="FFFFFFFF">
      <w:start w:val="1"/>
      <w:numFmt w:val="decimal"/>
      <w:pStyle w:val="bullets1"/>
      <w:lvlText w:val="%1."/>
      <w:lvlJc w:val="left"/>
      <w:pPr>
        <w:ind w:left="432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BCE7019"/>
    <w:multiLevelType w:val="hybridMultilevel"/>
    <w:tmpl w:val="ECEE057A"/>
    <w:lvl w:ilvl="0" w:tplc="608A179E">
      <w:start w:val="1"/>
      <w:numFmt w:val="bullet"/>
      <w:lvlText w:val=""/>
      <w:lvlJc w:val="left"/>
      <w:pPr>
        <w:ind w:left="720" w:hanging="360"/>
      </w:pPr>
      <w:rPr>
        <w:rFonts w:ascii="Symbol" w:hAnsi="Symbol" w:hint="default"/>
        <w:sz w:val="24"/>
        <w:szCs w:val="24"/>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9D50BF"/>
    <w:multiLevelType w:val="hybridMultilevel"/>
    <w:tmpl w:val="F4BA1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3"/>
  </w:num>
  <w:num w:numId="4">
    <w:abstractNumId w:val="2"/>
  </w:num>
  <w:num w:numId="5">
    <w:abstractNumId w:val="1"/>
  </w:num>
  <w:num w:numId="6">
    <w:abstractNumId w:val="15"/>
  </w:num>
  <w:num w:numId="7">
    <w:abstractNumId w:val="18"/>
  </w:num>
  <w:num w:numId="8">
    <w:abstractNumId w:val="10"/>
  </w:num>
  <w:num w:numId="9">
    <w:abstractNumId w:val="8"/>
  </w:num>
  <w:num w:numId="10">
    <w:abstractNumId w:val="7"/>
  </w:num>
  <w:num w:numId="11">
    <w:abstractNumId w:val="6"/>
  </w:num>
  <w:num w:numId="12">
    <w:abstractNumId w:val="5"/>
  </w:num>
  <w:num w:numId="13">
    <w:abstractNumId w:val="13"/>
  </w:num>
  <w:num w:numId="14">
    <w:abstractNumId w:val="28"/>
  </w:num>
  <w:num w:numId="15">
    <w:abstractNumId w:val="17"/>
  </w:num>
  <w:num w:numId="16">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24"/>
  </w:num>
  <w:num w:numId="19">
    <w:abstractNumId w:val="21"/>
  </w:num>
  <w:num w:numId="20">
    <w:abstractNumId w:val="20"/>
  </w:num>
  <w:num w:numId="21">
    <w:abstractNumId w:val="26"/>
  </w:num>
  <w:num w:numId="22">
    <w:abstractNumId w:val="16"/>
  </w:num>
  <w:num w:numId="23">
    <w:abstractNumId w:val="19"/>
  </w:num>
  <w:num w:numId="24">
    <w:abstractNumId w:val="12"/>
  </w:num>
  <w:num w:numId="25">
    <w:abstractNumId w:val="22"/>
  </w:num>
  <w:num w:numId="26">
    <w:abstractNumId w:val="25"/>
  </w:num>
  <w:num w:numId="27">
    <w:abstractNumId w:val="27"/>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9"/>
  <w:embedSystemFonts/>
  <w:proofState w:spelling="clean" w:grammar="clean"/>
  <w:defaultTabStop w:val="36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8c8e8e"/>
    </o:shapedefaults>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5E9"/>
    <w:rsid w:val="000037D3"/>
    <w:rsid w:val="000041AD"/>
    <w:rsid w:val="000049F8"/>
    <w:rsid w:val="00004BF6"/>
    <w:rsid w:val="00010590"/>
    <w:rsid w:val="000109B0"/>
    <w:rsid w:val="00010BE4"/>
    <w:rsid w:val="00010DD9"/>
    <w:rsid w:val="00014051"/>
    <w:rsid w:val="00014F9B"/>
    <w:rsid w:val="000152E8"/>
    <w:rsid w:val="00022250"/>
    <w:rsid w:val="00022C25"/>
    <w:rsid w:val="000240E9"/>
    <w:rsid w:val="00024F7A"/>
    <w:rsid w:val="00025945"/>
    <w:rsid w:val="00027204"/>
    <w:rsid w:val="000310EC"/>
    <w:rsid w:val="000323D1"/>
    <w:rsid w:val="000325E2"/>
    <w:rsid w:val="0003385D"/>
    <w:rsid w:val="000409E1"/>
    <w:rsid w:val="00040CAF"/>
    <w:rsid w:val="00041E04"/>
    <w:rsid w:val="000440FA"/>
    <w:rsid w:val="0004676A"/>
    <w:rsid w:val="000519D6"/>
    <w:rsid w:val="0005736A"/>
    <w:rsid w:val="00063B41"/>
    <w:rsid w:val="00066478"/>
    <w:rsid w:val="00070B20"/>
    <w:rsid w:val="000720AF"/>
    <w:rsid w:val="0007621F"/>
    <w:rsid w:val="000763EB"/>
    <w:rsid w:val="00076AA9"/>
    <w:rsid w:val="00077540"/>
    <w:rsid w:val="0007766A"/>
    <w:rsid w:val="00080A02"/>
    <w:rsid w:val="00081778"/>
    <w:rsid w:val="00083509"/>
    <w:rsid w:val="00083F23"/>
    <w:rsid w:val="00085B44"/>
    <w:rsid w:val="00085C67"/>
    <w:rsid w:val="00093F24"/>
    <w:rsid w:val="0009513B"/>
    <w:rsid w:val="00096332"/>
    <w:rsid w:val="000963F2"/>
    <w:rsid w:val="00096CEC"/>
    <w:rsid w:val="000A64D1"/>
    <w:rsid w:val="000A78D9"/>
    <w:rsid w:val="000B16E9"/>
    <w:rsid w:val="000B1FF0"/>
    <w:rsid w:val="000B3BC4"/>
    <w:rsid w:val="000B4DEF"/>
    <w:rsid w:val="000B6E98"/>
    <w:rsid w:val="000C037F"/>
    <w:rsid w:val="000C508C"/>
    <w:rsid w:val="000C59E2"/>
    <w:rsid w:val="000C7122"/>
    <w:rsid w:val="000D043F"/>
    <w:rsid w:val="000D40A7"/>
    <w:rsid w:val="000D5548"/>
    <w:rsid w:val="000D599F"/>
    <w:rsid w:val="000E6D5C"/>
    <w:rsid w:val="000F15BD"/>
    <w:rsid w:val="000F17FC"/>
    <w:rsid w:val="000F2473"/>
    <w:rsid w:val="000F277C"/>
    <w:rsid w:val="000F5BEA"/>
    <w:rsid w:val="000F5C02"/>
    <w:rsid w:val="000F76A4"/>
    <w:rsid w:val="0010016F"/>
    <w:rsid w:val="0010044D"/>
    <w:rsid w:val="001011CA"/>
    <w:rsid w:val="00101E94"/>
    <w:rsid w:val="00103E97"/>
    <w:rsid w:val="0010683F"/>
    <w:rsid w:val="00106F83"/>
    <w:rsid w:val="00107C79"/>
    <w:rsid w:val="00113809"/>
    <w:rsid w:val="001144FA"/>
    <w:rsid w:val="00114C02"/>
    <w:rsid w:val="00114EC2"/>
    <w:rsid w:val="00115E8A"/>
    <w:rsid w:val="00123FA2"/>
    <w:rsid w:val="00124AB7"/>
    <w:rsid w:val="0012543B"/>
    <w:rsid w:val="00126E67"/>
    <w:rsid w:val="00132276"/>
    <w:rsid w:val="00132E0A"/>
    <w:rsid w:val="001335FC"/>
    <w:rsid w:val="00133725"/>
    <w:rsid w:val="001347C1"/>
    <w:rsid w:val="00135157"/>
    <w:rsid w:val="00135655"/>
    <w:rsid w:val="00135FD0"/>
    <w:rsid w:val="0013640D"/>
    <w:rsid w:val="00137027"/>
    <w:rsid w:val="00143727"/>
    <w:rsid w:val="00145DDA"/>
    <w:rsid w:val="001477B6"/>
    <w:rsid w:val="0015063C"/>
    <w:rsid w:val="00154C56"/>
    <w:rsid w:val="00154DA4"/>
    <w:rsid w:val="00160310"/>
    <w:rsid w:val="00162005"/>
    <w:rsid w:val="001639F8"/>
    <w:rsid w:val="001644CC"/>
    <w:rsid w:val="00165976"/>
    <w:rsid w:val="00167304"/>
    <w:rsid w:val="00167786"/>
    <w:rsid w:val="00167B09"/>
    <w:rsid w:val="001712DC"/>
    <w:rsid w:val="001734B9"/>
    <w:rsid w:val="00185BB9"/>
    <w:rsid w:val="001864C2"/>
    <w:rsid w:val="001867FD"/>
    <w:rsid w:val="00192228"/>
    <w:rsid w:val="00193192"/>
    <w:rsid w:val="00194043"/>
    <w:rsid w:val="001966C1"/>
    <w:rsid w:val="001A1F43"/>
    <w:rsid w:val="001A71B1"/>
    <w:rsid w:val="001A7EB0"/>
    <w:rsid w:val="001B0E1F"/>
    <w:rsid w:val="001B15FC"/>
    <w:rsid w:val="001B1B7A"/>
    <w:rsid w:val="001B2CB9"/>
    <w:rsid w:val="001B3926"/>
    <w:rsid w:val="001B41CD"/>
    <w:rsid w:val="001B46E8"/>
    <w:rsid w:val="001B491D"/>
    <w:rsid w:val="001B508C"/>
    <w:rsid w:val="001B785B"/>
    <w:rsid w:val="001C0E01"/>
    <w:rsid w:val="001C0EBA"/>
    <w:rsid w:val="001C1019"/>
    <w:rsid w:val="001C1EEF"/>
    <w:rsid w:val="001C3925"/>
    <w:rsid w:val="001C4985"/>
    <w:rsid w:val="001C7DC2"/>
    <w:rsid w:val="001D07B8"/>
    <w:rsid w:val="001D08AE"/>
    <w:rsid w:val="001D26B5"/>
    <w:rsid w:val="001D6BDE"/>
    <w:rsid w:val="001D73BC"/>
    <w:rsid w:val="001E1347"/>
    <w:rsid w:val="001E1875"/>
    <w:rsid w:val="001E1FB1"/>
    <w:rsid w:val="001E726E"/>
    <w:rsid w:val="001F2F38"/>
    <w:rsid w:val="001F46E5"/>
    <w:rsid w:val="001F5F45"/>
    <w:rsid w:val="001F6323"/>
    <w:rsid w:val="001F770A"/>
    <w:rsid w:val="00201A05"/>
    <w:rsid w:val="0020578E"/>
    <w:rsid w:val="00207082"/>
    <w:rsid w:val="00213A14"/>
    <w:rsid w:val="0021795D"/>
    <w:rsid w:val="002209D5"/>
    <w:rsid w:val="00224F7E"/>
    <w:rsid w:val="00225832"/>
    <w:rsid w:val="00225CE6"/>
    <w:rsid w:val="002268A0"/>
    <w:rsid w:val="00232EA9"/>
    <w:rsid w:val="0023405E"/>
    <w:rsid w:val="00236AB5"/>
    <w:rsid w:val="00241118"/>
    <w:rsid w:val="002435DD"/>
    <w:rsid w:val="00244190"/>
    <w:rsid w:val="00245485"/>
    <w:rsid w:val="00245B7B"/>
    <w:rsid w:val="002460DD"/>
    <w:rsid w:val="00246861"/>
    <w:rsid w:val="00246C5A"/>
    <w:rsid w:val="00251410"/>
    <w:rsid w:val="00253B0E"/>
    <w:rsid w:val="00263F18"/>
    <w:rsid w:val="0026568C"/>
    <w:rsid w:val="00265812"/>
    <w:rsid w:val="00265A16"/>
    <w:rsid w:val="002739AD"/>
    <w:rsid w:val="0028394B"/>
    <w:rsid w:val="00283F4E"/>
    <w:rsid w:val="0028434D"/>
    <w:rsid w:val="00284B9F"/>
    <w:rsid w:val="00285A77"/>
    <w:rsid w:val="0028664E"/>
    <w:rsid w:val="002905D0"/>
    <w:rsid w:val="00292D18"/>
    <w:rsid w:val="00292F41"/>
    <w:rsid w:val="002933BA"/>
    <w:rsid w:val="0029708A"/>
    <w:rsid w:val="00297576"/>
    <w:rsid w:val="00297AEA"/>
    <w:rsid w:val="002A073D"/>
    <w:rsid w:val="002A0C25"/>
    <w:rsid w:val="002A46F8"/>
    <w:rsid w:val="002A475E"/>
    <w:rsid w:val="002A58D1"/>
    <w:rsid w:val="002A663D"/>
    <w:rsid w:val="002A6F33"/>
    <w:rsid w:val="002A73D4"/>
    <w:rsid w:val="002A7DDA"/>
    <w:rsid w:val="002B02B9"/>
    <w:rsid w:val="002B03F1"/>
    <w:rsid w:val="002B0DA9"/>
    <w:rsid w:val="002B2813"/>
    <w:rsid w:val="002B2B81"/>
    <w:rsid w:val="002B3950"/>
    <w:rsid w:val="002B39D6"/>
    <w:rsid w:val="002B5041"/>
    <w:rsid w:val="002D3BAB"/>
    <w:rsid w:val="002D43C3"/>
    <w:rsid w:val="002D4AA7"/>
    <w:rsid w:val="002D50C7"/>
    <w:rsid w:val="002D5FF2"/>
    <w:rsid w:val="002E1346"/>
    <w:rsid w:val="002E18B9"/>
    <w:rsid w:val="002E4265"/>
    <w:rsid w:val="002E4FD5"/>
    <w:rsid w:val="002E6716"/>
    <w:rsid w:val="002F31E4"/>
    <w:rsid w:val="002F4512"/>
    <w:rsid w:val="002F4D52"/>
    <w:rsid w:val="002F4ED4"/>
    <w:rsid w:val="002F50E7"/>
    <w:rsid w:val="0030135F"/>
    <w:rsid w:val="00302258"/>
    <w:rsid w:val="0030408E"/>
    <w:rsid w:val="00304C7C"/>
    <w:rsid w:val="00305446"/>
    <w:rsid w:val="00307603"/>
    <w:rsid w:val="00315047"/>
    <w:rsid w:val="00326F8C"/>
    <w:rsid w:val="003273C8"/>
    <w:rsid w:val="003276C3"/>
    <w:rsid w:val="00330185"/>
    <w:rsid w:val="00330953"/>
    <w:rsid w:val="0033131D"/>
    <w:rsid w:val="00333DC6"/>
    <w:rsid w:val="00336669"/>
    <w:rsid w:val="00336996"/>
    <w:rsid w:val="0034212B"/>
    <w:rsid w:val="00342174"/>
    <w:rsid w:val="003605E4"/>
    <w:rsid w:val="00360777"/>
    <w:rsid w:val="00363DBD"/>
    <w:rsid w:val="00372F10"/>
    <w:rsid w:val="00373060"/>
    <w:rsid w:val="00373805"/>
    <w:rsid w:val="00374ECC"/>
    <w:rsid w:val="00376769"/>
    <w:rsid w:val="00377B4F"/>
    <w:rsid w:val="00383172"/>
    <w:rsid w:val="00384B83"/>
    <w:rsid w:val="00385DDA"/>
    <w:rsid w:val="00386AF6"/>
    <w:rsid w:val="00386E7D"/>
    <w:rsid w:val="0038736E"/>
    <w:rsid w:val="00387745"/>
    <w:rsid w:val="00390BB7"/>
    <w:rsid w:val="00392B3E"/>
    <w:rsid w:val="00392DA9"/>
    <w:rsid w:val="003945B4"/>
    <w:rsid w:val="00395B5C"/>
    <w:rsid w:val="00397299"/>
    <w:rsid w:val="003A04A3"/>
    <w:rsid w:val="003A3736"/>
    <w:rsid w:val="003A384E"/>
    <w:rsid w:val="003A4F9B"/>
    <w:rsid w:val="003A6413"/>
    <w:rsid w:val="003A7118"/>
    <w:rsid w:val="003B008E"/>
    <w:rsid w:val="003B0C7C"/>
    <w:rsid w:val="003B5C5F"/>
    <w:rsid w:val="003B6FE8"/>
    <w:rsid w:val="003C12F9"/>
    <w:rsid w:val="003C6678"/>
    <w:rsid w:val="003C69FD"/>
    <w:rsid w:val="003C7805"/>
    <w:rsid w:val="003D02F7"/>
    <w:rsid w:val="003D1004"/>
    <w:rsid w:val="003D4718"/>
    <w:rsid w:val="003D7C0F"/>
    <w:rsid w:val="003E0B3A"/>
    <w:rsid w:val="003E0FD0"/>
    <w:rsid w:val="003E141C"/>
    <w:rsid w:val="003E1A4C"/>
    <w:rsid w:val="003E2EB9"/>
    <w:rsid w:val="003E6D26"/>
    <w:rsid w:val="003E6FB1"/>
    <w:rsid w:val="003E7F8D"/>
    <w:rsid w:val="003F0406"/>
    <w:rsid w:val="003F2E03"/>
    <w:rsid w:val="003F4808"/>
    <w:rsid w:val="003F616B"/>
    <w:rsid w:val="00402383"/>
    <w:rsid w:val="004023B3"/>
    <w:rsid w:val="00403CB6"/>
    <w:rsid w:val="004104C8"/>
    <w:rsid w:val="0041107F"/>
    <w:rsid w:val="004213EC"/>
    <w:rsid w:val="004226A7"/>
    <w:rsid w:val="004227EE"/>
    <w:rsid w:val="00423ECC"/>
    <w:rsid w:val="004241A4"/>
    <w:rsid w:val="00424758"/>
    <w:rsid w:val="00424A21"/>
    <w:rsid w:val="00425D23"/>
    <w:rsid w:val="00427231"/>
    <w:rsid w:val="00431DBA"/>
    <w:rsid w:val="0043368D"/>
    <w:rsid w:val="004400C6"/>
    <w:rsid w:val="00442D14"/>
    <w:rsid w:val="0044336A"/>
    <w:rsid w:val="00445A8C"/>
    <w:rsid w:val="00447F56"/>
    <w:rsid w:val="004514B5"/>
    <w:rsid w:val="004514BF"/>
    <w:rsid w:val="00457973"/>
    <w:rsid w:val="00460ABA"/>
    <w:rsid w:val="00460ED5"/>
    <w:rsid w:val="0046212C"/>
    <w:rsid w:val="004627BA"/>
    <w:rsid w:val="004629F1"/>
    <w:rsid w:val="0047496E"/>
    <w:rsid w:val="0047498E"/>
    <w:rsid w:val="004846CA"/>
    <w:rsid w:val="004855B8"/>
    <w:rsid w:val="00485BBB"/>
    <w:rsid w:val="00486EB9"/>
    <w:rsid w:val="0049036C"/>
    <w:rsid w:val="00490D9E"/>
    <w:rsid w:val="00491DA2"/>
    <w:rsid w:val="0049202B"/>
    <w:rsid w:val="00492215"/>
    <w:rsid w:val="00493809"/>
    <w:rsid w:val="00493FFF"/>
    <w:rsid w:val="004A27D9"/>
    <w:rsid w:val="004A57F5"/>
    <w:rsid w:val="004A6EEC"/>
    <w:rsid w:val="004A7D7D"/>
    <w:rsid w:val="004B0BDD"/>
    <w:rsid w:val="004B162A"/>
    <w:rsid w:val="004B183A"/>
    <w:rsid w:val="004B1DE5"/>
    <w:rsid w:val="004B3973"/>
    <w:rsid w:val="004B4615"/>
    <w:rsid w:val="004B6DF8"/>
    <w:rsid w:val="004C2000"/>
    <w:rsid w:val="004C2FB6"/>
    <w:rsid w:val="004C38DC"/>
    <w:rsid w:val="004C4485"/>
    <w:rsid w:val="004C6F25"/>
    <w:rsid w:val="004D3468"/>
    <w:rsid w:val="004D3ACA"/>
    <w:rsid w:val="004D3E11"/>
    <w:rsid w:val="004D7441"/>
    <w:rsid w:val="004D7FF0"/>
    <w:rsid w:val="004E0E09"/>
    <w:rsid w:val="004E10A1"/>
    <w:rsid w:val="004E5902"/>
    <w:rsid w:val="004E68E5"/>
    <w:rsid w:val="004E720B"/>
    <w:rsid w:val="004E77A4"/>
    <w:rsid w:val="004F03C8"/>
    <w:rsid w:val="004F07A4"/>
    <w:rsid w:val="004F2215"/>
    <w:rsid w:val="004F2736"/>
    <w:rsid w:val="004F2F49"/>
    <w:rsid w:val="004F3235"/>
    <w:rsid w:val="004F3DB2"/>
    <w:rsid w:val="004F5D5F"/>
    <w:rsid w:val="00501CC0"/>
    <w:rsid w:val="00501FAF"/>
    <w:rsid w:val="00503E13"/>
    <w:rsid w:val="00504BAB"/>
    <w:rsid w:val="00506226"/>
    <w:rsid w:val="0051381F"/>
    <w:rsid w:val="00515D89"/>
    <w:rsid w:val="0051603C"/>
    <w:rsid w:val="0051777C"/>
    <w:rsid w:val="00521C87"/>
    <w:rsid w:val="00523388"/>
    <w:rsid w:val="00523F2E"/>
    <w:rsid w:val="00524757"/>
    <w:rsid w:val="00524F98"/>
    <w:rsid w:val="00527A19"/>
    <w:rsid w:val="0053003C"/>
    <w:rsid w:val="0053010C"/>
    <w:rsid w:val="005317E4"/>
    <w:rsid w:val="00535B95"/>
    <w:rsid w:val="005378BD"/>
    <w:rsid w:val="0054078F"/>
    <w:rsid w:val="005414BE"/>
    <w:rsid w:val="005416D6"/>
    <w:rsid w:val="00542D54"/>
    <w:rsid w:val="00544672"/>
    <w:rsid w:val="005457D6"/>
    <w:rsid w:val="005502C0"/>
    <w:rsid w:val="00551B49"/>
    <w:rsid w:val="005525BB"/>
    <w:rsid w:val="00553822"/>
    <w:rsid w:val="00556E43"/>
    <w:rsid w:val="00557BA5"/>
    <w:rsid w:val="00560963"/>
    <w:rsid w:val="005645E4"/>
    <w:rsid w:val="005667CB"/>
    <w:rsid w:val="00567579"/>
    <w:rsid w:val="00567682"/>
    <w:rsid w:val="005730C7"/>
    <w:rsid w:val="005731D0"/>
    <w:rsid w:val="00573D41"/>
    <w:rsid w:val="005766AE"/>
    <w:rsid w:val="005827A4"/>
    <w:rsid w:val="005844B3"/>
    <w:rsid w:val="00586C93"/>
    <w:rsid w:val="005904D6"/>
    <w:rsid w:val="00590C10"/>
    <w:rsid w:val="00593FCA"/>
    <w:rsid w:val="0059451E"/>
    <w:rsid w:val="00595955"/>
    <w:rsid w:val="00596E0D"/>
    <w:rsid w:val="005A3653"/>
    <w:rsid w:val="005A6F8C"/>
    <w:rsid w:val="005A746F"/>
    <w:rsid w:val="005A7D30"/>
    <w:rsid w:val="005B0866"/>
    <w:rsid w:val="005B24BD"/>
    <w:rsid w:val="005B2E5A"/>
    <w:rsid w:val="005B4090"/>
    <w:rsid w:val="005B7098"/>
    <w:rsid w:val="005C0A36"/>
    <w:rsid w:val="005C1EA7"/>
    <w:rsid w:val="005C2ED0"/>
    <w:rsid w:val="005C38F8"/>
    <w:rsid w:val="005C457A"/>
    <w:rsid w:val="005C637D"/>
    <w:rsid w:val="005D3C12"/>
    <w:rsid w:val="005D3F9D"/>
    <w:rsid w:val="005D44A5"/>
    <w:rsid w:val="005D473E"/>
    <w:rsid w:val="005D73C0"/>
    <w:rsid w:val="005E4372"/>
    <w:rsid w:val="005E5567"/>
    <w:rsid w:val="005E5CDC"/>
    <w:rsid w:val="005E6FE4"/>
    <w:rsid w:val="005F167F"/>
    <w:rsid w:val="005F1719"/>
    <w:rsid w:val="005F1AE8"/>
    <w:rsid w:val="005F7C45"/>
    <w:rsid w:val="00600974"/>
    <w:rsid w:val="00600D50"/>
    <w:rsid w:val="00601350"/>
    <w:rsid w:val="006045CD"/>
    <w:rsid w:val="00612694"/>
    <w:rsid w:val="0061523C"/>
    <w:rsid w:val="00615992"/>
    <w:rsid w:val="00615A6D"/>
    <w:rsid w:val="0061652D"/>
    <w:rsid w:val="006175FC"/>
    <w:rsid w:val="00620478"/>
    <w:rsid w:val="0062235A"/>
    <w:rsid w:val="006327CB"/>
    <w:rsid w:val="00633E2B"/>
    <w:rsid w:val="0063765B"/>
    <w:rsid w:val="0064026D"/>
    <w:rsid w:val="00644228"/>
    <w:rsid w:val="0064676B"/>
    <w:rsid w:val="00646FF0"/>
    <w:rsid w:val="00650685"/>
    <w:rsid w:val="00650917"/>
    <w:rsid w:val="00650E85"/>
    <w:rsid w:val="00655600"/>
    <w:rsid w:val="0065565A"/>
    <w:rsid w:val="00656793"/>
    <w:rsid w:val="00660899"/>
    <w:rsid w:val="006629A4"/>
    <w:rsid w:val="00665D65"/>
    <w:rsid w:val="00665E92"/>
    <w:rsid w:val="00666528"/>
    <w:rsid w:val="0067010A"/>
    <w:rsid w:val="006719A1"/>
    <w:rsid w:val="00671CAC"/>
    <w:rsid w:val="0068298A"/>
    <w:rsid w:val="00682A32"/>
    <w:rsid w:val="00683870"/>
    <w:rsid w:val="00684DF0"/>
    <w:rsid w:val="006862F8"/>
    <w:rsid w:val="00687D51"/>
    <w:rsid w:val="006932A7"/>
    <w:rsid w:val="0069347F"/>
    <w:rsid w:val="0069390E"/>
    <w:rsid w:val="00694B75"/>
    <w:rsid w:val="00696239"/>
    <w:rsid w:val="00696567"/>
    <w:rsid w:val="00696656"/>
    <w:rsid w:val="006979C4"/>
    <w:rsid w:val="006A1F49"/>
    <w:rsid w:val="006A32BE"/>
    <w:rsid w:val="006A5CDB"/>
    <w:rsid w:val="006A64B1"/>
    <w:rsid w:val="006A69AB"/>
    <w:rsid w:val="006A79DD"/>
    <w:rsid w:val="006B31F7"/>
    <w:rsid w:val="006B437A"/>
    <w:rsid w:val="006B4DBB"/>
    <w:rsid w:val="006B5B9D"/>
    <w:rsid w:val="006B624C"/>
    <w:rsid w:val="006B6BFC"/>
    <w:rsid w:val="006C22D4"/>
    <w:rsid w:val="006C2E88"/>
    <w:rsid w:val="006D1BB6"/>
    <w:rsid w:val="006D1F00"/>
    <w:rsid w:val="006D402C"/>
    <w:rsid w:val="006E2396"/>
    <w:rsid w:val="006E390F"/>
    <w:rsid w:val="006E3F8C"/>
    <w:rsid w:val="006E61F8"/>
    <w:rsid w:val="006F0F4E"/>
    <w:rsid w:val="006F117E"/>
    <w:rsid w:val="006F4D5E"/>
    <w:rsid w:val="006F5B3E"/>
    <w:rsid w:val="006F74C5"/>
    <w:rsid w:val="00701B60"/>
    <w:rsid w:val="00702CC7"/>
    <w:rsid w:val="00704EE9"/>
    <w:rsid w:val="00706268"/>
    <w:rsid w:val="007068AC"/>
    <w:rsid w:val="007069D5"/>
    <w:rsid w:val="00707AA8"/>
    <w:rsid w:val="00707C00"/>
    <w:rsid w:val="00716D3B"/>
    <w:rsid w:val="00720D85"/>
    <w:rsid w:val="007220C1"/>
    <w:rsid w:val="0072438B"/>
    <w:rsid w:val="00724A54"/>
    <w:rsid w:val="00731963"/>
    <w:rsid w:val="00731969"/>
    <w:rsid w:val="0073560D"/>
    <w:rsid w:val="007357CB"/>
    <w:rsid w:val="00737EEF"/>
    <w:rsid w:val="0074267F"/>
    <w:rsid w:val="00744760"/>
    <w:rsid w:val="00747F71"/>
    <w:rsid w:val="00751823"/>
    <w:rsid w:val="00751BC3"/>
    <w:rsid w:val="00752566"/>
    <w:rsid w:val="00752832"/>
    <w:rsid w:val="007571DF"/>
    <w:rsid w:val="00762ED4"/>
    <w:rsid w:val="0076625C"/>
    <w:rsid w:val="0076706B"/>
    <w:rsid w:val="00767A1B"/>
    <w:rsid w:val="00772557"/>
    <w:rsid w:val="00772FE9"/>
    <w:rsid w:val="00774295"/>
    <w:rsid w:val="0077469D"/>
    <w:rsid w:val="00775A94"/>
    <w:rsid w:val="00776E97"/>
    <w:rsid w:val="0078056F"/>
    <w:rsid w:val="00782005"/>
    <w:rsid w:val="00787DE6"/>
    <w:rsid w:val="00790163"/>
    <w:rsid w:val="00791782"/>
    <w:rsid w:val="00794E79"/>
    <w:rsid w:val="007953D1"/>
    <w:rsid w:val="00797FD7"/>
    <w:rsid w:val="007A2037"/>
    <w:rsid w:val="007A20FD"/>
    <w:rsid w:val="007A2760"/>
    <w:rsid w:val="007A3213"/>
    <w:rsid w:val="007A41D4"/>
    <w:rsid w:val="007A7808"/>
    <w:rsid w:val="007C112C"/>
    <w:rsid w:val="007C52A4"/>
    <w:rsid w:val="007C5D77"/>
    <w:rsid w:val="007D0260"/>
    <w:rsid w:val="007D1546"/>
    <w:rsid w:val="007D2BCE"/>
    <w:rsid w:val="007D4876"/>
    <w:rsid w:val="007D4A20"/>
    <w:rsid w:val="007D50F8"/>
    <w:rsid w:val="007E14FF"/>
    <w:rsid w:val="007E1B5C"/>
    <w:rsid w:val="007E37F7"/>
    <w:rsid w:val="007E4373"/>
    <w:rsid w:val="007E57F3"/>
    <w:rsid w:val="007E6046"/>
    <w:rsid w:val="007E7F6D"/>
    <w:rsid w:val="007F1EBC"/>
    <w:rsid w:val="007F265D"/>
    <w:rsid w:val="007F3207"/>
    <w:rsid w:val="007F3AE1"/>
    <w:rsid w:val="007F791D"/>
    <w:rsid w:val="00802291"/>
    <w:rsid w:val="0080597C"/>
    <w:rsid w:val="008064CC"/>
    <w:rsid w:val="00807431"/>
    <w:rsid w:val="00807730"/>
    <w:rsid w:val="008115FD"/>
    <w:rsid w:val="0081277E"/>
    <w:rsid w:val="00814A60"/>
    <w:rsid w:val="00815B8A"/>
    <w:rsid w:val="0082072A"/>
    <w:rsid w:val="00821005"/>
    <w:rsid w:val="00822DFE"/>
    <w:rsid w:val="00822E33"/>
    <w:rsid w:val="00824922"/>
    <w:rsid w:val="00824CB9"/>
    <w:rsid w:val="008266A4"/>
    <w:rsid w:val="008354A6"/>
    <w:rsid w:val="008367EA"/>
    <w:rsid w:val="00837C26"/>
    <w:rsid w:val="00840774"/>
    <w:rsid w:val="00842430"/>
    <w:rsid w:val="0084265A"/>
    <w:rsid w:val="00851BAA"/>
    <w:rsid w:val="00853A12"/>
    <w:rsid w:val="00855FDA"/>
    <w:rsid w:val="00857614"/>
    <w:rsid w:val="00860D60"/>
    <w:rsid w:val="00865489"/>
    <w:rsid w:val="00865E85"/>
    <w:rsid w:val="008717AD"/>
    <w:rsid w:val="00872FCA"/>
    <w:rsid w:val="008755CE"/>
    <w:rsid w:val="0088078D"/>
    <w:rsid w:val="00880FE1"/>
    <w:rsid w:val="00881C9A"/>
    <w:rsid w:val="00882106"/>
    <w:rsid w:val="00882ABE"/>
    <w:rsid w:val="0088353F"/>
    <w:rsid w:val="00887B50"/>
    <w:rsid w:val="00890C60"/>
    <w:rsid w:val="0089326F"/>
    <w:rsid w:val="00893A80"/>
    <w:rsid w:val="008942F9"/>
    <w:rsid w:val="00895D5B"/>
    <w:rsid w:val="00896209"/>
    <w:rsid w:val="008A2AF3"/>
    <w:rsid w:val="008A62A0"/>
    <w:rsid w:val="008B2B4C"/>
    <w:rsid w:val="008B2B59"/>
    <w:rsid w:val="008B30E9"/>
    <w:rsid w:val="008C1BAF"/>
    <w:rsid w:val="008C308A"/>
    <w:rsid w:val="008C4950"/>
    <w:rsid w:val="008C53A7"/>
    <w:rsid w:val="008C7361"/>
    <w:rsid w:val="008C7444"/>
    <w:rsid w:val="008D03D0"/>
    <w:rsid w:val="008D19A7"/>
    <w:rsid w:val="008D3BEC"/>
    <w:rsid w:val="008D5964"/>
    <w:rsid w:val="008E0778"/>
    <w:rsid w:val="008E4F29"/>
    <w:rsid w:val="008E52C1"/>
    <w:rsid w:val="008E781D"/>
    <w:rsid w:val="008E7AD6"/>
    <w:rsid w:val="008F22CB"/>
    <w:rsid w:val="00900CE0"/>
    <w:rsid w:val="00901DFD"/>
    <w:rsid w:val="00902748"/>
    <w:rsid w:val="009044EB"/>
    <w:rsid w:val="00905BCF"/>
    <w:rsid w:val="009064BB"/>
    <w:rsid w:val="0091086F"/>
    <w:rsid w:val="00913859"/>
    <w:rsid w:val="00915F8B"/>
    <w:rsid w:val="00917542"/>
    <w:rsid w:val="00926612"/>
    <w:rsid w:val="0092663C"/>
    <w:rsid w:val="0093156E"/>
    <w:rsid w:val="00932120"/>
    <w:rsid w:val="0093242B"/>
    <w:rsid w:val="00932BBF"/>
    <w:rsid w:val="0093597E"/>
    <w:rsid w:val="00937A7F"/>
    <w:rsid w:val="00937EE9"/>
    <w:rsid w:val="0094021C"/>
    <w:rsid w:val="00941829"/>
    <w:rsid w:val="00951FA7"/>
    <w:rsid w:val="00954117"/>
    <w:rsid w:val="00956660"/>
    <w:rsid w:val="00957E8A"/>
    <w:rsid w:val="00957ED0"/>
    <w:rsid w:val="009623C8"/>
    <w:rsid w:val="0096435F"/>
    <w:rsid w:val="009645CA"/>
    <w:rsid w:val="00967CB1"/>
    <w:rsid w:val="00972E59"/>
    <w:rsid w:val="00975317"/>
    <w:rsid w:val="00976E5E"/>
    <w:rsid w:val="00976FA0"/>
    <w:rsid w:val="0098594B"/>
    <w:rsid w:val="00985E79"/>
    <w:rsid w:val="00986404"/>
    <w:rsid w:val="00987851"/>
    <w:rsid w:val="009907BA"/>
    <w:rsid w:val="009918E2"/>
    <w:rsid w:val="0099572B"/>
    <w:rsid w:val="009976A2"/>
    <w:rsid w:val="009A1968"/>
    <w:rsid w:val="009A21F1"/>
    <w:rsid w:val="009A45EA"/>
    <w:rsid w:val="009A48E8"/>
    <w:rsid w:val="009A6B9E"/>
    <w:rsid w:val="009B0561"/>
    <w:rsid w:val="009B2FC7"/>
    <w:rsid w:val="009B3A3B"/>
    <w:rsid w:val="009B43BD"/>
    <w:rsid w:val="009C3200"/>
    <w:rsid w:val="009C326D"/>
    <w:rsid w:val="009D2F91"/>
    <w:rsid w:val="009E5446"/>
    <w:rsid w:val="009F0174"/>
    <w:rsid w:val="009F2EE3"/>
    <w:rsid w:val="009F3792"/>
    <w:rsid w:val="009F49AF"/>
    <w:rsid w:val="009F4BA5"/>
    <w:rsid w:val="009F6EE5"/>
    <w:rsid w:val="009F76A4"/>
    <w:rsid w:val="00A054A5"/>
    <w:rsid w:val="00A10C1E"/>
    <w:rsid w:val="00A161A9"/>
    <w:rsid w:val="00A203C0"/>
    <w:rsid w:val="00A221F3"/>
    <w:rsid w:val="00A2363D"/>
    <w:rsid w:val="00A24CB5"/>
    <w:rsid w:val="00A250CF"/>
    <w:rsid w:val="00A309BA"/>
    <w:rsid w:val="00A31F56"/>
    <w:rsid w:val="00A33128"/>
    <w:rsid w:val="00A3356B"/>
    <w:rsid w:val="00A34E1C"/>
    <w:rsid w:val="00A35673"/>
    <w:rsid w:val="00A35D54"/>
    <w:rsid w:val="00A41C06"/>
    <w:rsid w:val="00A43BDC"/>
    <w:rsid w:val="00A4798E"/>
    <w:rsid w:val="00A533D7"/>
    <w:rsid w:val="00A5501C"/>
    <w:rsid w:val="00A5762D"/>
    <w:rsid w:val="00A57A60"/>
    <w:rsid w:val="00A60D24"/>
    <w:rsid w:val="00A653C6"/>
    <w:rsid w:val="00A70A14"/>
    <w:rsid w:val="00A71CC2"/>
    <w:rsid w:val="00A7325F"/>
    <w:rsid w:val="00A82DAA"/>
    <w:rsid w:val="00A928B6"/>
    <w:rsid w:val="00A93B12"/>
    <w:rsid w:val="00A941EA"/>
    <w:rsid w:val="00A947B1"/>
    <w:rsid w:val="00A97240"/>
    <w:rsid w:val="00AA1916"/>
    <w:rsid w:val="00AA2413"/>
    <w:rsid w:val="00AA25FE"/>
    <w:rsid w:val="00AA2B1F"/>
    <w:rsid w:val="00AA4F52"/>
    <w:rsid w:val="00AA7893"/>
    <w:rsid w:val="00AB26E5"/>
    <w:rsid w:val="00AB2D3F"/>
    <w:rsid w:val="00AB5D00"/>
    <w:rsid w:val="00AB5ED9"/>
    <w:rsid w:val="00AB6CEE"/>
    <w:rsid w:val="00AB6D50"/>
    <w:rsid w:val="00AB734E"/>
    <w:rsid w:val="00AB76FB"/>
    <w:rsid w:val="00AC1F51"/>
    <w:rsid w:val="00AC1F6D"/>
    <w:rsid w:val="00AC47EE"/>
    <w:rsid w:val="00AC5197"/>
    <w:rsid w:val="00AC5C22"/>
    <w:rsid w:val="00AC60EA"/>
    <w:rsid w:val="00AD01BE"/>
    <w:rsid w:val="00AD720F"/>
    <w:rsid w:val="00AE4E63"/>
    <w:rsid w:val="00AF0678"/>
    <w:rsid w:val="00AF5F3F"/>
    <w:rsid w:val="00B014C5"/>
    <w:rsid w:val="00B0290A"/>
    <w:rsid w:val="00B05B50"/>
    <w:rsid w:val="00B07FE7"/>
    <w:rsid w:val="00B10799"/>
    <w:rsid w:val="00B12E9B"/>
    <w:rsid w:val="00B138B2"/>
    <w:rsid w:val="00B13CFF"/>
    <w:rsid w:val="00B146D2"/>
    <w:rsid w:val="00B154B0"/>
    <w:rsid w:val="00B17E9E"/>
    <w:rsid w:val="00B204B7"/>
    <w:rsid w:val="00B207EF"/>
    <w:rsid w:val="00B21C23"/>
    <w:rsid w:val="00B226C5"/>
    <w:rsid w:val="00B24EF7"/>
    <w:rsid w:val="00B279C9"/>
    <w:rsid w:val="00B30063"/>
    <w:rsid w:val="00B30C45"/>
    <w:rsid w:val="00B3281D"/>
    <w:rsid w:val="00B32D6C"/>
    <w:rsid w:val="00B3409A"/>
    <w:rsid w:val="00B341A4"/>
    <w:rsid w:val="00B34FB6"/>
    <w:rsid w:val="00B42371"/>
    <w:rsid w:val="00B4362B"/>
    <w:rsid w:val="00B46A0D"/>
    <w:rsid w:val="00B47600"/>
    <w:rsid w:val="00B5354E"/>
    <w:rsid w:val="00B536B4"/>
    <w:rsid w:val="00B5393B"/>
    <w:rsid w:val="00B54204"/>
    <w:rsid w:val="00B544D9"/>
    <w:rsid w:val="00B558A6"/>
    <w:rsid w:val="00B56ECA"/>
    <w:rsid w:val="00B57B74"/>
    <w:rsid w:val="00B6058E"/>
    <w:rsid w:val="00B61EFE"/>
    <w:rsid w:val="00B65A92"/>
    <w:rsid w:val="00B66828"/>
    <w:rsid w:val="00B71A6A"/>
    <w:rsid w:val="00B71C46"/>
    <w:rsid w:val="00B72EE6"/>
    <w:rsid w:val="00B753B7"/>
    <w:rsid w:val="00B75E9C"/>
    <w:rsid w:val="00B77A87"/>
    <w:rsid w:val="00B81EBE"/>
    <w:rsid w:val="00B830B6"/>
    <w:rsid w:val="00B84D9B"/>
    <w:rsid w:val="00B90A78"/>
    <w:rsid w:val="00B922B5"/>
    <w:rsid w:val="00B95110"/>
    <w:rsid w:val="00B96FC8"/>
    <w:rsid w:val="00BA04DA"/>
    <w:rsid w:val="00BA06BA"/>
    <w:rsid w:val="00BA0B72"/>
    <w:rsid w:val="00BA161D"/>
    <w:rsid w:val="00BA1A1D"/>
    <w:rsid w:val="00BA2782"/>
    <w:rsid w:val="00BA3116"/>
    <w:rsid w:val="00BA511A"/>
    <w:rsid w:val="00BB0C6E"/>
    <w:rsid w:val="00BB2DB8"/>
    <w:rsid w:val="00BB5146"/>
    <w:rsid w:val="00BC37B9"/>
    <w:rsid w:val="00BC4045"/>
    <w:rsid w:val="00BC49FF"/>
    <w:rsid w:val="00BC7CA6"/>
    <w:rsid w:val="00BD0D00"/>
    <w:rsid w:val="00BD540E"/>
    <w:rsid w:val="00BD7973"/>
    <w:rsid w:val="00BE13EA"/>
    <w:rsid w:val="00BE1FEB"/>
    <w:rsid w:val="00BE3DE4"/>
    <w:rsid w:val="00BE46D5"/>
    <w:rsid w:val="00BE4F9C"/>
    <w:rsid w:val="00BE5923"/>
    <w:rsid w:val="00BE5F6F"/>
    <w:rsid w:val="00BE7BDB"/>
    <w:rsid w:val="00BF1937"/>
    <w:rsid w:val="00BF6067"/>
    <w:rsid w:val="00C0174C"/>
    <w:rsid w:val="00C01889"/>
    <w:rsid w:val="00C0387B"/>
    <w:rsid w:val="00C03AED"/>
    <w:rsid w:val="00C06962"/>
    <w:rsid w:val="00C14A71"/>
    <w:rsid w:val="00C14E34"/>
    <w:rsid w:val="00C16000"/>
    <w:rsid w:val="00C167CB"/>
    <w:rsid w:val="00C1714D"/>
    <w:rsid w:val="00C24296"/>
    <w:rsid w:val="00C248AA"/>
    <w:rsid w:val="00C256C1"/>
    <w:rsid w:val="00C25CDF"/>
    <w:rsid w:val="00C352C1"/>
    <w:rsid w:val="00C41612"/>
    <w:rsid w:val="00C4293B"/>
    <w:rsid w:val="00C43626"/>
    <w:rsid w:val="00C44197"/>
    <w:rsid w:val="00C44901"/>
    <w:rsid w:val="00C44ABC"/>
    <w:rsid w:val="00C463B4"/>
    <w:rsid w:val="00C50C7B"/>
    <w:rsid w:val="00C53C1C"/>
    <w:rsid w:val="00C54984"/>
    <w:rsid w:val="00C57F1C"/>
    <w:rsid w:val="00C61527"/>
    <w:rsid w:val="00C62AEB"/>
    <w:rsid w:val="00C67306"/>
    <w:rsid w:val="00C70728"/>
    <w:rsid w:val="00C7216B"/>
    <w:rsid w:val="00C7365C"/>
    <w:rsid w:val="00C75528"/>
    <w:rsid w:val="00C763CD"/>
    <w:rsid w:val="00C770A5"/>
    <w:rsid w:val="00C774C8"/>
    <w:rsid w:val="00C7754C"/>
    <w:rsid w:val="00C80384"/>
    <w:rsid w:val="00C834E5"/>
    <w:rsid w:val="00C83A75"/>
    <w:rsid w:val="00C842B9"/>
    <w:rsid w:val="00C847A6"/>
    <w:rsid w:val="00C862EA"/>
    <w:rsid w:val="00C9075F"/>
    <w:rsid w:val="00C90D22"/>
    <w:rsid w:val="00C94622"/>
    <w:rsid w:val="00C94781"/>
    <w:rsid w:val="00CA0DA9"/>
    <w:rsid w:val="00CA22C7"/>
    <w:rsid w:val="00CA2391"/>
    <w:rsid w:val="00CA38EC"/>
    <w:rsid w:val="00CB021F"/>
    <w:rsid w:val="00CB26D9"/>
    <w:rsid w:val="00CB456C"/>
    <w:rsid w:val="00CB468D"/>
    <w:rsid w:val="00CB4701"/>
    <w:rsid w:val="00CC0618"/>
    <w:rsid w:val="00CC0802"/>
    <w:rsid w:val="00CC0ADA"/>
    <w:rsid w:val="00CC1B20"/>
    <w:rsid w:val="00CC4F73"/>
    <w:rsid w:val="00CC6594"/>
    <w:rsid w:val="00CD15B3"/>
    <w:rsid w:val="00CD4FB2"/>
    <w:rsid w:val="00CD5D91"/>
    <w:rsid w:val="00CD6397"/>
    <w:rsid w:val="00CD64AE"/>
    <w:rsid w:val="00CE1663"/>
    <w:rsid w:val="00CE439D"/>
    <w:rsid w:val="00CE59ED"/>
    <w:rsid w:val="00CE60B1"/>
    <w:rsid w:val="00CE6D06"/>
    <w:rsid w:val="00CF3D9D"/>
    <w:rsid w:val="00CF4853"/>
    <w:rsid w:val="00CF59DE"/>
    <w:rsid w:val="00CF5BC5"/>
    <w:rsid w:val="00CF7103"/>
    <w:rsid w:val="00D03461"/>
    <w:rsid w:val="00D04B59"/>
    <w:rsid w:val="00D05899"/>
    <w:rsid w:val="00D1734E"/>
    <w:rsid w:val="00D2202B"/>
    <w:rsid w:val="00D239DC"/>
    <w:rsid w:val="00D24035"/>
    <w:rsid w:val="00D24B0E"/>
    <w:rsid w:val="00D25F7D"/>
    <w:rsid w:val="00D33C8C"/>
    <w:rsid w:val="00D34A7F"/>
    <w:rsid w:val="00D4038A"/>
    <w:rsid w:val="00D40435"/>
    <w:rsid w:val="00D42B8A"/>
    <w:rsid w:val="00D45309"/>
    <w:rsid w:val="00D45C1B"/>
    <w:rsid w:val="00D4779F"/>
    <w:rsid w:val="00D50446"/>
    <w:rsid w:val="00D5067F"/>
    <w:rsid w:val="00D53590"/>
    <w:rsid w:val="00D53B20"/>
    <w:rsid w:val="00D55261"/>
    <w:rsid w:val="00D61799"/>
    <w:rsid w:val="00D6696D"/>
    <w:rsid w:val="00D70C9A"/>
    <w:rsid w:val="00D738D6"/>
    <w:rsid w:val="00D75BD1"/>
    <w:rsid w:val="00D772AB"/>
    <w:rsid w:val="00D77A32"/>
    <w:rsid w:val="00D80C32"/>
    <w:rsid w:val="00D82EB7"/>
    <w:rsid w:val="00D831A8"/>
    <w:rsid w:val="00D83F4B"/>
    <w:rsid w:val="00D93093"/>
    <w:rsid w:val="00D93B5B"/>
    <w:rsid w:val="00D94921"/>
    <w:rsid w:val="00D95207"/>
    <w:rsid w:val="00D97CBD"/>
    <w:rsid w:val="00D97E13"/>
    <w:rsid w:val="00DA3441"/>
    <w:rsid w:val="00DA43B1"/>
    <w:rsid w:val="00DA4D25"/>
    <w:rsid w:val="00DB1B9A"/>
    <w:rsid w:val="00DB36A8"/>
    <w:rsid w:val="00DB45FA"/>
    <w:rsid w:val="00DB4CF9"/>
    <w:rsid w:val="00DB641C"/>
    <w:rsid w:val="00DB65AF"/>
    <w:rsid w:val="00DB7190"/>
    <w:rsid w:val="00DB7FCC"/>
    <w:rsid w:val="00DC3C78"/>
    <w:rsid w:val="00DC6D32"/>
    <w:rsid w:val="00DD225F"/>
    <w:rsid w:val="00DD41AB"/>
    <w:rsid w:val="00DD45E9"/>
    <w:rsid w:val="00DD5E3F"/>
    <w:rsid w:val="00DD67FD"/>
    <w:rsid w:val="00DD6E39"/>
    <w:rsid w:val="00DD775C"/>
    <w:rsid w:val="00DE15ED"/>
    <w:rsid w:val="00DE275A"/>
    <w:rsid w:val="00DE2DFF"/>
    <w:rsid w:val="00DE45D5"/>
    <w:rsid w:val="00DE7296"/>
    <w:rsid w:val="00DE73B5"/>
    <w:rsid w:val="00DF1914"/>
    <w:rsid w:val="00DF19A9"/>
    <w:rsid w:val="00DF26D8"/>
    <w:rsid w:val="00DF3556"/>
    <w:rsid w:val="00DF35B9"/>
    <w:rsid w:val="00DF79D3"/>
    <w:rsid w:val="00E00964"/>
    <w:rsid w:val="00E00A2C"/>
    <w:rsid w:val="00E03F9D"/>
    <w:rsid w:val="00E06DEB"/>
    <w:rsid w:val="00E1404E"/>
    <w:rsid w:val="00E156FC"/>
    <w:rsid w:val="00E17F34"/>
    <w:rsid w:val="00E228F4"/>
    <w:rsid w:val="00E22B1B"/>
    <w:rsid w:val="00E234BB"/>
    <w:rsid w:val="00E23906"/>
    <w:rsid w:val="00E240E4"/>
    <w:rsid w:val="00E30441"/>
    <w:rsid w:val="00E33F91"/>
    <w:rsid w:val="00E40937"/>
    <w:rsid w:val="00E43449"/>
    <w:rsid w:val="00E43745"/>
    <w:rsid w:val="00E44486"/>
    <w:rsid w:val="00E4458D"/>
    <w:rsid w:val="00E44FB9"/>
    <w:rsid w:val="00E57BED"/>
    <w:rsid w:val="00E61751"/>
    <w:rsid w:val="00E622D3"/>
    <w:rsid w:val="00E66591"/>
    <w:rsid w:val="00E665F8"/>
    <w:rsid w:val="00E67FDF"/>
    <w:rsid w:val="00E71315"/>
    <w:rsid w:val="00E71A14"/>
    <w:rsid w:val="00E71E0E"/>
    <w:rsid w:val="00E720F2"/>
    <w:rsid w:val="00E729BC"/>
    <w:rsid w:val="00E73A35"/>
    <w:rsid w:val="00E743FB"/>
    <w:rsid w:val="00E75B01"/>
    <w:rsid w:val="00E774A0"/>
    <w:rsid w:val="00E8115F"/>
    <w:rsid w:val="00E8224D"/>
    <w:rsid w:val="00E82316"/>
    <w:rsid w:val="00E83346"/>
    <w:rsid w:val="00E84F6E"/>
    <w:rsid w:val="00E91373"/>
    <w:rsid w:val="00E91E42"/>
    <w:rsid w:val="00E972D7"/>
    <w:rsid w:val="00EA2505"/>
    <w:rsid w:val="00EA4119"/>
    <w:rsid w:val="00EA5CB2"/>
    <w:rsid w:val="00EA5D6F"/>
    <w:rsid w:val="00EA7E3B"/>
    <w:rsid w:val="00EB0426"/>
    <w:rsid w:val="00EC0F49"/>
    <w:rsid w:val="00EC1CE2"/>
    <w:rsid w:val="00EC3CB6"/>
    <w:rsid w:val="00ED3642"/>
    <w:rsid w:val="00ED42A8"/>
    <w:rsid w:val="00ED47A2"/>
    <w:rsid w:val="00ED56D8"/>
    <w:rsid w:val="00ED64C7"/>
    <w:rsid w:val="00EE0AA1"/>
    <w:rsid w:val="00EE1856"/>
    <w:rsid w:val="00EE2FD3"/>
    <w:rsid w:val="00EE373D"/>
    <w:rsid w:val="00EF16F3"/>
    <w:rsid w:val="00EF1BAD"/>
    <w:rsid w:val="00EF1BF1"/>
    <w:rsid w:val="00EF1EA8"/>
    <w:rsid w:val="00EF2B4D"/>
    <w:rsid w:val="00EF41CA"/>
    <w:rsid w:val="00EF5FDC"/>
    <w:rsid w:val="00F00E3C"/>
    <w:rsid w:val="00F10DD8"/>
    <w:rsid w:val="00F118DD"/>
    <w:rsid w:val="00F11B02"/>
    <w:rsid w:val="00F11D0A"/>
    <w:rsid w:val="00F1760E"/>
    <w:rsid w:val="00F21C1B"/>
    <w:rsid w:val="00F2458D"/>
    <w:rsid w:val="00F24C4F"/>
    <w:rsid w:val="00F256C7"/>
    <w:rsid w:val="00F25D02"/>
    <w:rsid w:val="00F30DBF"/>
    <w:rsid w:val="00F32F83"/>
    <w:rsid w:val="00F36ECD"/>
    <w:rsid w:val="00F424B3"/>
    <w:rsid w:val="00F43BF3"/>
    <w:rsid w:val="00F44C1E"/>
    <w:rsid w:val="00F52B1F"/>
    <w:rsid w:val="00F531C6"/>
    <w:rsid w:val="00F532B7"/>
    <w:rsid w:val="00F556DF"/>
    <w:rsid w:val="00F56E8E"/>
    <w:rsid w:val="00F61475"/>
    <w:rsid w:val="00F633BF"/>
    <w:rsid w:val="00F66449"/>
    <w:rsid w:val="00F71C08"/>
    <w:rsid w:val="00F72656"/>
    <w:rsid w:val="00F7467F"/>
    <w:rsid w:val="00F75154"/>
    <w:rsid w:val="00F75D83"/>
    <w:rsid w:val="00F82329"/>
    <w:rsid w:val="00F845F6"/>
    <w:rsid w:val="00F856C3"/>
    <w:rsid w:val="00F86F2D"/>
    <w:rsid w:val="00F95119"/>
    <w:rsid w:val="00F97E03"/>
    <w:rsid w:val="00FA01AF"/>
    <w:rsid w:val="00FA1B85"/>
    <w:rsid w:val="00FA2137"/>
    <w:rsid w:val="00FA2179"/>
    <w:rsid w:val="00FA30E5"/>
    <w:rsid w:val="00FA310E"/>
    <w:rsid w:val="00FA4C28"/>
    <w:rsid w:val="00FA5288"/>
    <w:rsid w:val="00FB42D9"/>
    <w:rsid w:val="00FB4C4E"/>
    <w:rsid w:val="00FB4DB8"/>
    <w:rsid w:val="00FB729A"/>
    <w:rsid w:val="00FC1FD2"/>
    <w:rsid w:val="00FC35E1"/>
    <w:rsid w:val="00FC4B3B"/>
    <w:rsid w:val="00FC4E5E"/>
    <w:rsid w:val="00FC6532"/>
    <w:rsid w:val="00FC6552"/>
    <w:rsid w:val="00FC726B"/>
    <w:rsid w:val="00FD0C47"/>
    <w:rsid w:val="00FD2DD7"/>
    <w:rsid w:val="00FD38B1"/>
    <w:rsid w:val="00FD5047"/>
    <w:rsid w:val="00FD5E57"/>
    <w:rsid w:val="00FD68FA"/>
    <w:rsid w:val="00FE534D"/>
    <w:rsid w:val="00FE58BE"/>
    <w:rsid w:val="00FE7506"/>
    <w:rsid w:val="00FF1281"/>
    <w:rsid w:val="00FF12AD"/>
    <w:rsid w:val="00FF1A09"/>
    <w:rsid w:val="00FF2703"/>
    <w:rsid w:val="00FF5E41"/>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8c8e8e"/>
    </o:shapedefaults>
    <o:shapelayout v:ext="edit">
      <o:idmap v:ext="edit" data="1"/>
    </o:shapelayout>
  </w:shapeDefaults>
  <w:doNotEmbedSmartTags/>
  <w:decimalSymbol w:val="."/>
  <w:listSeparator w:val=","/>
  <w14:docId w14:val="327F600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D45E9"/>
    <w:pPr>
      <w:spacing w:line="280" w:lineRule="exact"/>
    </w:pPr>
  </w:style>
  <w:style w:type="paragraph" w:styleId="Heading1">
    <w:name w:val="heading 1"/>
    <w:aliases w:val="Cover Heading"/>
    <w:next w:val="Normal"/>
    <w:link w:val="Heading1Char"/>
    <w:qFormat/>
    <w:rsid w:val="000A7C05"/>
    <w:pPr>
      <w:keepNext/>
      <w:suppressAutoHyphens/>
      <w:spacing w:line="720" w:lineRule="exact"/>
      <w:outlineLvl w:val="0"/>
    </w:pPr>
    <w:rPr>
      <w:rFonts w:ascii="Times New Roman Bold" w:hAnsi="Times New Roman Bold"/>
      <w:color w:val="634263"/>
      <w:kern w:val="32"/>
      <w:sz w:val="60"/>
      <w:szCs w:val="32"/>
    </w:rPr>
  </w:style>
  <w:style w:type="paragraph" w:styleId="Heading2">
    <w:name w:val="heading 2"/>
    <w:basedOn w:val="Heading1"/>
    <w:next w:val="Normal"/>
    <w:link w:val="Heading2Char"/>
    <w:qFormat/>
    <w:rsid w:val="00E75B01"/>
    <w:pPr>
      <w:spacing w:before="120" w:after="180" w:line="320" w:lineRule="exact"/>
      <w:outlineLvl w:val="1"/>
    </w:pPr>
    <w:rPr>
      <w:color w:val="auto"/>
      <w:sz w:val="28"/>
      <w:szCs w:val="28"/>
    </w:rPr>
  </w:style>
  <w:style w:type="paragraph" w:styleId="Heading3">
    <w:name w:val="heading 3"/>
    <w:basedOn w:val="Heading2"/>
    <w:next w:val="Normal"/>
    <w:link w:val="Heading3Char"/>
    <w:qFormat/>
    <w:rsid w:val="00932120"/>
    <w:pPr>
      <w:spacing w:after="120" w:line="280" w:lineRule="exact"/>
      <w:outlineLvl w:val="2"/>
    </w:pPr>
    <w:rPr>
      <w:kern w:val="0"/>
      <w:sz w:val="24"/>
      <w:szCs w:val="26"/>
    </w:rPr>
  </w:style>
  <w:style w:type="paragraph" w:styleId="Heading4">
    <w:name w:val="heading 4"/>
    <w:basedOn w:val="Normal"/>
    <w:next w:val="Normal"/>
    <w:link w:val="Heading4Char"/>
    <w:qFormat/>
    <w:rsid w:val="000C311C"/>
    <w:pPr>
      <w:keepNext/>
      <w:widowControl w:val="0"/>
      <w:autoSpaceDE w:val="0"/>
      <w:autoSpaceDN w:val="0"/>
      <w:adjustRightInd w:val="0"/>
      <w:spacing w:before="240" w:after="60" w:line="240" w:lineRule="auto"/>
      <w:outlineLvl w:val="3"/>
    </w:pPr>
    <w:rPr>
      <w:b/>
      <w:bCs/>
      <w:sz w:val="28"/>
      <w:szCs w:val="28"/>
    </w:rPr>
  </w:style>
  <w:style w:type="paragraph" w:styleId="Heading5">
    <w:name w:val="heading 5"/>
    <w:basedOn w:val="Normal"/>
    <w:next w:val="Normal"/>
    <w:link w:val="Heading5Char"/>
    <w:qFormat/>
    <w:rsid w:val="000C311C"/>
    <w:pPr>
      <w:widowControl w:val="0"/>
      <w:autoSpaceDE w:val="0"/>
      <w:autoSpaceDN w:val="0"/>
      <w:adjustRightInd w:val="0"/>
      <w:spacing w:before="240" w:after="60" w:line="240" w:lineRule="auto"/>
      <w:outlineLvl w:val="4"/>
    </w:pPr>
    <w:rPr>
      <w:rFonts w:ascii="Courier" w:hAnsi="Courier"/>
      <w:b/>
      <w:bCs/>
      <w:i/>
      <w:iCs/>
      <w:sz w:val="26"/>
      <w:szCs w:val="26"/>
    </w:rPr>
  </w:style>
  <w:style w:type="paragraph" w:styleId="Heading6">
    <w:name w:val="heading 6"/>
    <w:basedOn w:val="Normal"/>
    <w:next w:val="Normal"/>
    <w:link w:val="Heading6Char"/>
    <w:qFormat/>
    <w:rsid w:val="000C311C"/>
    <w:pPr>
      <w:widowControl w:val="0"/>
      <w:autoSpaceDE w:val="0"/>
      <w:autoSpaceDN w:val="0"/>
      <w:adjustRightInd w:val="0"/>
      <w:spacing w:before="240" w:after="60" w:line="240" w:lineRule="auto"/>
      <w:outlineLvl w:val="5"/>
    </w:pPr>
    <w:rPr>
      <w:b/>
      <w:bCs/>
      <w:sz w:val="22"/>
      <w:szCs w:val="22"/>
    </w:rPr>
  </w:style>
  <w:style w:type="paragraph" w:styleId="Heading7">
    <w:name w:val="heading 7"/>
    <w:basedOn w:val="Normal"/>
    <w:next w:val="Normal"/>
    <w:link w:val="Heading7Char"/>
    <w:qFormat/>
    <w:rsid w:val="000C311C"/>
    <w:pPr>
      <w:widowControl w:val="0"/>
      <w:autoSpaceDE w:val="0"/>
      <w:autoSpaceDN w:val="0"/>
      <w:adjustRightInd w:val="0"/>
      <w:spacing w:before="240" w:after="60" w:line="240" w:lineRule="auto"/>
      <w:outlineLvl w:val="6"/>
    </w:pPr>
  </w:style>
  <w:style w:type="paragraph" w:styleId="Heading8">
    <w:name w:val="heading 8"/>
    <w:basedOn w:val="Normal"/>
    <w:next w:val="Normal"/>
    <w:link w:val="Heading8Char"/>
    <w:qFormat/>
    <w:rsid w:val="000C311C"/>
    <w:pPr>
      <w:widowControl w:val="0"/>
      <w:autoSpaceDE w:val="0"/>
      <w:autoSpaceDN w:val="0"/>
      <w:adjustRightInd w:val="0"/>
      <w:spacing w:before="240" w:after="60" w:line="240" w:lineRule="auto"/>
      <w:outlineLvl w:val="7"/>
    </w:pPr>
    <w:rPr>
      <w:i/>
      <w:iCs/>
    </w:rPr>
  </w:style>
  <w:style w:type="paragraph" w:styleId="Heading9">
    <w:name w:val="heading 9"/>
    <w:basedOn w:val="Normal"/>
    <w:next w:val="Normal"/>
    <w:link w:val="Heading9Char"/>
    <w:qFormat/>
    <w:rsid w:val="000C311C"/>
    <w:pPr>
      <w:widowControl w:val="0"/>
      <w:autoSpaceDE w:val="0"/>
      <w:autoSpaceDN w:val="0"/>
      <w:adjustRightInd w:val="0"/>
      <w:spacing w:before="240" w:after="60" w:line="240" w:lineRule="auto"/>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Heading Char"/>
    <w:basedOn w:val="DefaultParagraphFont"/>
    <w:link w:val="Heading1"/>
    <w:rsid w:val="000C311C"/>
    <w:rPr>
      <w:rFonts w:ascii="Times New Roman Bold" w:hAnsi="Times New Roman Bold"/>
      <w:color w:val="634263"/>
      <w:kern w:val="32"/>
      <w:sz w:val="60"/>
      <w:szCs w:val="32"/>
      <w:lang w:val="en-US" w:eastAsia="en-US" w:bidi="ar-SA"/>
    </w:rPr>
  </w:style>
  <w:style w:type="character" w:customStyle="1" w:styleId="Heading2Char">
    <w:name w:val="Heading 2 Char"/>
    <w:basedOn w:val="DefaultParagraphFont"/>
    <w:link w:val="Heading2"/>
    <w:rsid w:val="00E75B01"/>
    <w:rPr>
      <w:rFonts w:ascii="Times New Roman Bold" w:hAnsi="Times New Roman Bold"/>
      <w:kern w:val="32"/>
      <w:sz w:val="28"/>
      <w:szCs w:val="28"/>
    </w:rPr>
  </w:style>
  <w:style w:type="character" w:customStyle="1" w:styleId="Heading3Char">
    <w:name w:val="Heading 3 Char"/>
    <w:basedOn w:val="DefaultParagraphFont"/>
    <w:link w:val="Heading3"/>
    <w:rsid w:val="00932120"/>
    <w:rPr>
      <w:rFonts w:ascii="Times New Roman Bold" w:hAnsi="Times New Roman Bold"/>
      <w:szCs w:val="26"/>
    </w:rPr>
  </w:style>
  <w:style w:type="character" w:customStyle="1" w:styleId="Heading4Char">
    <w:name w:val="Heading 4 Char"/>
    <w:basedOn w:val="DefaultParagraphFont"/>
    <w:link w:val="Heading4"/>
    <w:rsid w:val="000C311C"/>
    <w:rPr>
      <w:b/>
      <w:bCs/>
      <w:sz w:val="28"/>
      <w:szCs w:val="28"/>
    </w:rPr>
  </w:style>
  <w:style w:type="character" w:customStyle="1" w:styleId="Heading5Char">
    <w:name w:val="Heading 5 Char"/>
    <w:basedOn w:val="DefaultParagraphFont"/>
    <w:link w:val="Heading5"/>
    <w:rsid w:val="000C311C"/>
    <w:rPr>
      <w:rFonts w:ascii="Courier" w:hAnsi="Courier"/>
      <w:b/>
      <w:bCs/>
      <w:i/>
      <w:iCs/>
      <w:sz w:val="26"/>
      <w:szCs w:val="26"/>
    </w:rPr>
  </w:style>
  <w:style w:type="character" w:customStyle="1" w:styleId="Heading6Char">
    <w:name w:val="Heading 6 Char"/>
    <w:basedOn w:val="DefaultParagraphFont"/>
    <w:link w:val="Heading6"/>
    <w:rsid w:val="000C311C"/>
    <w:rPr>
      <w:b/>
      <w:bCs/>
      <w:sz w:val="22"/>
      <w:szCs w:val="22"/>
    </w:rPr>
  </w:style>
  <w:style w:type="character" w:customStyle="1" w:styleId="Heading7Char">
    <w:name w:val="Heading 7 Char"/>
    <w:basedOn w:val="DefaultParagraphFont"/>
    <w:link w:val="Heading7"/>
    <w:rsid w:val="000C311C"/>
    <w:rPr>
      <w:sz w:val="24"/>
      <w:szCs w:val="24"/>
    </w:rPr>
  </w:style>
  <w:style w:type="character" w:customStyle="1" w:styleId="Heading8Char">
    <w:name w:val="Heading 8 Char"/>
    <w:basedOn w:val="DefaultParagraphFont"/>
    <w:link w:val="Heading8"/>
    <w:rsid w:val="000C311C"/>
    <w:rPr>
      <w:i/>
      <w:iCs/>
      <w:sz w:val="24"/>
      <w:szCs w:val="24"/>
    </w:rPr>
  </w:style>
  <w:style w:type="character" w:customStyle="1" w:styleId="Heading9Char">
    <w:name w:val="Heading 9 Char"/>
    <w:basedOn w:val="DefaultParagraphFont"/>
    <w:link w:val="Heading9"/>
    <w:rsid w:val="000C311C"/>
    <w:rPr>
      <w:rFonts w:ascii="Arial" w:hAnsi="Arial" w:cs="Arial"/>
      <w:sz w:val="22"/>
      <w:szCs w:val="22"/>
    </w:rPr>
  </w:style>
  <w:style w:type="paragraph" w:styleId="FootnoteText">
    <w:name w:val="footnote text"/>
    <w:link w:val="FootnoteTextChar"/>
    <w:rsid w:val="00DD45E9"/>
    <w:pPr>
      <w:spacing w:line="200" w:lineRule="exact"/>
    </w:pPr>
    <w:rPr>
      <w:sz w:val="18"/>
    </w:rPr>
  </w:style>
  <w:style w:type="character" w:customStyle="1" w:styleId="FootnoteTextChar">
    <w:name w:val="Footnote Text Char"/>
    <w:basedOn w:val="DefaultParagraphFont"/>
    <w:link w:val="FootnoteText"/>
    <w:locked/>
    <w:rsid w:val="00620EAF"/>
    <w:rPr>
      <w:sz w:val="18"/>
      <w:lang w:val="en-US" w:eastAsia="en-US" w:bidi="ar-SA"/>
    </w:rPr>
  </w:style>
  <w:style w:type="character" w:styleId="FootnoteReference">
    <w:name w:val="footnote reference"/>
    <w:basedOn w:val="DefaultParagraphFont"/>
    <w:rsid w:val="00DD45E9"/>
    <w:rPr>
      <w:rFonts w:ascii="Times New Roman" w:hAnsi="Times New Roman"/>
      <w:sz w:val="18"/>
      <w:vertAlign w:val="superscript"/>
    </w:rPr>
  </w:style>
  <w:style w:type="character" w:styleId="Hyperlink">
    <w:name w:val="Hyperlink"/>
    <w:basedOn w:val="DefaultParagraphFont"/>
    <w:rsid w:val="00DD45E9"/>
    <w:rPr>
      <w:color w:val="0000FF"/>
      <w:u w:val="single"/>
    </w:rPr>
  </w:style>
  <w:style w:type="paragraph" w:styleId="Footer">
    <w:name w:val="footer"/>
    <w:basedOn w:val="Normal"/>
    <w:link w:val="FooterChar"/>
    <w:rsid w:val="00DD45E9"/>
    <w:pPr>
      <w:tabs>
        <w:tab w:val="center" w:pos="4320"/>
        <w:tab w:val="right" w:pos="8640"/>
      </w:tabs>
    </w:pPr>
  </w:style>
  <w:style w:type="character" w:customStyle="1" w:styleId="FooterChar">
    <w:name w:val="Footer Char"/>
    <w:basedOn w:val="DefaultParagraphFont"/>
    <w:link w:val="Footer"/>
    <w:locked/>
    <w:rsid w:val="00620EAF"/>
    <w:rPr>
      <w:sz w:val="24"/>
      <w:szCs w:val="24"/>
    </w:rPr>
  </w:style>
  <w:style w:type="paragraph" w:customStyle="1" w:styleId="BasicParagraph">
    <w:name w:val="[Basic Paragraph]"/>
    <w:basedOn w:val="Normal"/>
    <w:rsid w:val="00A43FDC"/>
    <w:pPr>
      <w:widowControl w:val="0"/>
      <w:autoSpaceDE w:val="0"/>
      <w:autoSpaceDN w:val="0"/>
      <w:adjustRightInd w:val="0"/>
      <w:spacing w:line="288" w:lineRule="auto"/>
      <w:textAlignment w:val="center"/>
    </w:pPr>
    <w:rPr>
      <w:rFonts w:cs="Times-Roman"/>
      <w:color w:val="000000"/>
      <w:lang w:bidi="en-US"/>
    </w:rPr>
  </w:style>
  <w:style w:type="character" w:styleId="PageNumber">
    <w:name w:val="page number"/>
    <w:rsid w:val="00CC2C64"/>
    <w:rPr>
      <w:rFonts w:ascii="Times New Roman Bold" w:hAnsi="Times New Roman Bold"/>
      <w:dstrike w:val="0"/>
      <w:color w:val="auto"/>
      <w:w w:val="100"/>
      <w:sz w:val="24"/>
      <w:u w:val="none"/>
      <w:vertAlign w:val="baseline"/>
    </w:rPr>
  </w:style>
  <w:style w:type="character" w:styleId="CommentReference">
    <w:name w:val="annotation reference"/>
    <w:basedOn w:val="DefaultParagraphFont"/>
    <w:rsid w:val="00F31820"/>
    <w:rPr>
      <w:sz w:val="16"/>
      <w:szCs w:val="16"/>
    </w:rPr>
  </w:style>
  <w:style w:type="paragraph" w:styleId="CommentText">
    <w:name w:val="annotation text"/>
    <w:basedOn w:val="Normal"/>
    <w:link w:val="CommentTextChar1"/>
    <w:uiPriority w:val="99"/>
    <w:rsid w:val="00DD45E9"/>
    <w:rPr>
      <w:sz w:val="20"/>
      <w:szCs w:val="20"/>
    </w:rPr>
  </w:style>
  <w:style w:type="character" w:customStyle="1" w:styleId="CommentTextChar1">
    <w:name w:val="Comment Text Char1"/>
    <w:basedOn w:val="DefaultParagraphFont"/>
    <w:link w:val="CommentText"/>
    <w:uiPriority w:val="99"/>
    <w:semiHidden/>
    <w:rsid w:val="000C311C"/>
  </w:style>
  <w:style w:type="paragraph" w:customStyle="1" w:styleId="footertext">
    <w:name w:val="footer text"/>
    <w:rsid w:val="00DD45E9"/>
    <w:pPr>
      <w:suppressAutoHyphens/>
      <w:spacing w:line="240" w:lineRule="exact"/>
    </w:pPr>
    <w:rPr>
      <w:rFonts w:cs="Times-Italic"/>
      <w:i/>
      <w:iCs/>
      <w:color w:val="767878"/>
      <w:lang w:bidi="en-US"/>
    </w:rPr>
  </w:style>
  <w:style w:type="paragraph" w:customStyle="1" w:styleId="Italicsubhead">
    <w:name w:val="Italic subhead"/>
    <w:rsid w:val="00DD45E9"/>
    <w:pPr>
      <w:suppressAutoHyphens/>
      <w:spacing w:line="280" w:lineRule="exact"/>
    </w:pPr>
    <w:rPr>
      <w:rFonts w:ascii="Times-Roman" w:hAnsi="Times-Roman" w:cs="Times-Roman"/>
      <w:i/>
      <w:color w:val="000000"/>
      <w:sz w:val="26"/>
      <w:lang w:bidi="en-US"/>
    </w:rPr>
  </w:style>
  <w:style w:type="paragraph" w:customStyle="1" w:styleId="smallheading">
    <w:name w:val="small heading"/>
    <w:basedOn w:val="Heading3"/>
    <w:rsid w:val="00DD45E9"/>
    <w:pPr>
      <w:ind w:left="144" w:right="144"/>
    </w:pPr>
    <w:rPr>
      <w:b/>
      <w:sz w:val="20"/>
    </w:rPr>
  </w:style>
  <w:style w:type="paragraph" w:customStyle="1" w:styleId="nPlancovertext">
    <w:name w:val="nPlan cover text"/>
    <w:basedOn w:val="Normal"/>
    <w:rsid w:val="00DD45E9"/>
    <w:pPr>
      <w:tabs>
        <w:tab w:val="left" w:pos="1440"/>
      </w:tabs>
      <w:ind w:left="1800"/>
    </w:pPr>
    <w:rPr>
      <w:rFonts w:cs="Arial"/>
    </w:rPr>
  </w:style>
  <w:style w:type="paragraph" w:customStyle="1" w:styleId="disclamerbox">
    <w:name w:val="disclamer box"/>
    <w:basedOn w:val="Normal"/>
    <w:rsid w:val="00DD45E9"/>
    <w:pPr>
      <w:framePr w:hSpace="187" w:vSpace="187" w:wrap="around" w:vAnchor="text" w:hAnchor="margin" w:y="1"/>
      <w:pBdr>
        <w:top w:val="single" w:sz="4" w:space="6" w:color="auto"/>
        <w:left w:val="single" w:sz="4" w:space="6" w:color="auto"/>
        <w:bottom w:val="single" w:sz="4" w:space="6" w:color="auto"/>
        <w:right w:val="single" w:sz="4" w:space="6" w:color="auto"/>
      </w:pBdr>
      <w:shd w:val="clear" w:color="auto" w:fill="E6E6E6"/>
      <w:spacing w:line="260" w:lineRule="exact"/>
      <w:ind w:left="120" w:right="120"/>
    </w:pPr>
    <w:rPr>
      <w:rFonts w:ascii="Times" w:hAnsi="Times" w:cs="ACaslon-Italic"/>
      <w:i/>
      <w:iCs/>
      <w:sz w:val="18"/>
      <w:szCs w:val="16"/>
      <w:lang w:bidi="en-US"/>
    </w:rPr>
  </w:style>
  <w:style w:type="paragraph" w:customStyle="1" w:styleId="commentsbox">
    <w:name w:val="comments box"/>
    <w:basedOn w:val="Normal"/>
    <w:next w:val="BasicParagraph"/>
    <w:rsid w:val="00862962"/>
    <w:pPr>
      <w:pBdr>
        <w:top w:val="single" w:sz="4" w:space="6" w:color="C0C0C0"/>
        <w:left w:val="single" w:sz="4" w:space="6" w:color="C0C0C0"/>
        <w:bottom w:val="single" w:sz="4" w:space="6" w:color="C0C0C0"/>
        <w:right w:val="single" w:sz="4" w:space="6" w:color="C0C0C0"/>
      </w:pBdr>
      <w:shd w:val="clear" w:color="auto" w:fill="E6E6E6"/>
      <w:ind w:left="120" w:right="120"/>
    </w:pPr>
    <w:rPr>
      <w:rFonts w:ascii="Arial" w:hAnsi="Arial"/>
      <w:sz w:val="20"/>
    </w:rPr>
  </w:style>
  <w:style w:type="character" w:styleId="FollowedHyperlink">
    <w:name w:val="FollowedHyperlink"/>
    <w:basedOn w:val="DefaultParagraphFont"/>
    <w:rsid w:val="00DD45E9"/>
    <w:rPr>
      <w:color w:val="800080"/>
      <w:u w:val="single"/>
    </w:rPr>
  </w:style>
  <w:style w:type="paragraph" w:styleId="Header">
    <w:name w:val="header"/>
    <w:basedOn w:val="Normal"/>
    <w:link w:val="HeaderChar"/>
    <w:uiPriority w:val="99"/>
    <w:rsid w:val="00CC2C64"/>
    <w:pPr>
      <w:tabs>
        <w:tab w:val="center" w:pos="4320"/>
        <w:tab w:val="right" w:pos="8640"/>
      </w:tabs>
    </w:pPr>
  </w:style>
  <w:style w:type="paragraph" w:styleId="BalloonText">
    <w:name w:val="Balloon Text"/>
    <w:basedOn w:val="Normal"/>
    <w:link w:val="BalloonTextChar"/>
    <w:semiHidden/>
    <w:unhideWhenUsed/>
    <w:rsid w:val="00357D57"/>
    <w:pPr>
      <w:spacing w:line="240" w:lineRule="auto"/>
    </w:pPr>
    <w:rPr>
      <w:rFonts w:ascii="Lucida Grande" w:hAnsi="Lucida Grande"/>
      <w:sz w:val="18"/>
      <w:szCs w:val="18"/>
    </w:rPr>
  </w:style>
  <w:style w:type="character" w:customStyle="1" w:styleId="BalloonTextChar">
    <w:name w:val="Balloon Text Char"/>
    <w:basedOn w:val="DefaultParagraphFont"/>
    <w:link w:val="BalloonText"/>
    <w:rsid w:val="00357D57"/>
    <w:rPr>
      <w:rFonts w:ascii="Lucida Grande" w:hAnsi="Lucida Grande"/>
      <w:sz w:val="18"/>
      <w:szCs w:val="18"/>
    </w:rPr>
  </w:style>
  <w:style w:type="paragraph" w:customStyle="1" w:styleId="Center">
    <w:name w:val="Center"/>
    <w:basedOn w:val="NormalText"/>
    <w:rsid w:val="00F31820"/>
    <w:pPr>
      <w:ind w:firstLine="0"/>
      <w:jc w:val="center"/>
    </w:pPr>
  </w:style>
  <w:style w:type="paragraph" w:customStyle="1" w:styleId="NormalText">
    <w:name w:val="Normal Text"/>
    <w:basedOn w:val="Normal"/>
    <w:link w:val="NormalTextChar"/>
    <w:rsid w:val="000C311C"/>
    <w:pPr>
      <w:widowControl w:val="0"/>
      <w:tabs>
        <w:tab w:val="left" w:pos="360"/>
        <w:tab w:val="left" w:pos="720"/>
        <w:tab w:val="left" w:pos="1080"/>
        <w:tab w:val="left" w:pos="1440"/>
        <w:tab w:val="left" w:pos="1800"/>
        <w:tab w:val="left" w:pos="2160"/>
      </w:tabs>
      <w:autoSpaceDE w:val="0"/>
      <w:autoSpaceDN w:val="0"/>
      <w:adjustRightInd w:val="0"/>
      <w:spacing w:line="240" w:lineRule="auto"/>
      <w:ind w:firstLine="360"/>
    </w:pPr>
    <w:rPr>
      <w:szCs w:val="20"/>
    </w:rPr>
  </w:style>
  <w:style w:type="character" w:customStyle="1" w:styleId="Hypertext">
    <w:name w:val="Hypertext"/>
    <w:rsid w:val="000C311C"/>
    <w:rPr>
      <w:color w:val="auto"/>
      <w:u w:val="none"/>
    </w:rPr>
  </w:style>
  <w:style w:type="paragraph" w:customStyle="1" w:styleId="Level1">
    <w:name w:val="Level 1"/>
    <w:basedOn w:val="Normal"/>
    <w:rsid w:val="000C311C"/>
    <w:pPr>
      <w:widowControl w:val="0"/>
      <w:autoSpaceDE w:val="0"/>
      <w:autoSpaceDN w:val="0"/>
      <w:adjustRightInd w:val="0"/>
      <w:spacing w:line="240" w:lineRule="auto"/>
      <w:ind w:left="720" w:hanging="720"/>
    </w:pPr>
    <w:rPr>
      <w:rFonts w:ascii="Courier" w:hAnsi="Courier"/>
      <w:sz w:val="20"/>
      <w:szCs w:val="20"/>
    </w:rPr>
  </w:style>
  <w:style w:type="paragraph" w:customStyle="1" w:styleId="LevelA">
    <w:name w:val="Level A"/>
    <w:basedOn w:val="NormalText"/>
    <w:rsid w:val="000C311C"/>
    <w:pPr>
      <w:ind w:left="360"/>
    </w:pPr>
  </w:style>
  <w:style w:type="paragraph" w:customStyle="1" w:styleId="LevelB">
    <w:name w:val="Level B"/>
    <w:basedOn w:val="NormalText"/>
    <w:rsid w:val="000C311C"/>
    <w:pPr>
      <w:ind w:left="720"/>
    </w:pPr>
  </w:style>
  <w:style w:type="paragraph" w:customStyle="1" w:styleId="elements">
    <w:name w:val="elements"/>
    <w:basedOn w:val="LevelB"/>
    <w:rsid w:val="000C311C"/>
    <w:pPr>
      <w:tabs>
        <w:tab w:val="clear" w:pos="720"/>
        <w:tab w:val="clear" w:pos="1080"/>
        <w:tab w:val="clear" w:pos="1440"/>
        <w:tab w:val="clear" w:pos="1800"/>
        <w:tab w:val="clear" w:pos="2160"/>
        <w:tab w:val="left" w:pos="2520"/>
        <w:tab w:val="left" w:pos="2970"/>
      </w:tabs>
      <w:ind w:left="2970" w:hanging="1530"/>
    </w:pPr>
  </w:style>
  <w:style w:type="paragraph" w:customStyle="1" w:styleId="law">
    <w:name w:val="law"/>
    <w:basedOn w:val="Normal"/>
    <w:rsid w:val="00623818"/>
    <w:pPr>
      <w:keepNext/>
      <w:widowControl w:val="0"/>
      <w:autoSpaceDE w:val="0"/>
      <w:autoSpaceDN w:val="0"/>
      <w:adjustRightInd w:val="0"/>
      <w:spacing w:line="240" w:lineRule="auto"/>
      <w:ind w:left="1800" w:firstLine="360"/>
    </w:pPr>
    <w:rPr>
      <w:szCs w:val="20"/>
    </w:rPr>
  </w:style>
  <w:style w:type="paragraph" w:styleId="HTMLPreformatted">
    <w:name w:val="HTML Preformatted"/>
    <w:basedOn w:val="Normal"/>
    <w:link w:val="HTMLPreformattedChar"/>
    <w:rsid w:val="000C3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sz w:val="20"/>
      <w:szCs w:val="20"/>
    </w:rPr>
  </w:style>
  <w:style w:type="character" w:customStyle="1" w:styleId="HTMLPreformattedChar">
    <w:name w:val="HTML Preformatted Char"/>
    <w:basedOn w:val="DefaultParagraphFont"/>
    <w:link w:val="HTMLPreformatted"/>
    <w:rsid w:val="000C311C"/>
    <w:rPr>
      <w:rFonts w:ascii="Arial Unicode MS" w:eastAsia="Arial Unicode MS" w:hAnsi="Arial Unicode MS"/>
    </w:rPr>
  </w:style>
  <w:style w:type="paragraph" w:customStyle="1" w:styleId="LevelBase">
    <w:name w:val="Level Base"/>
    <w:basedOn w:val="NormalText"/>
    <w:rsid w:val="00F04992"/>
    <w:pPr>
      <w:widowControl/>
    </w:pPr>
  </w:style>
  <w:style w:type="paragraph" w:customStyle="1" w:styleId="secnorm">
    <w:name w:val="sec norm"/>
    <w:basedOn w:val="Normal"/>
    <w:rsid w:val="000C311C"/>
    <w:pPr>
      <w:tabs>
        <w:tab w:val="left" w:pos="1440"/>
        <w:tab w:val="left" w:pos="2160"/>
      </w:tabs>
      <w:spacing w:after="120" w:line="240" w:lineRule="auto"/>
      <w:ind w:firstLine="720"/>
    </w:pPr>
    <w:rPr>
      <w:color w:val="000000"/>
      <w:szCs w:val="20"/>
    </w:rPr>
  </w:style>
  <w:style w:type="paragraph" w:customStyle="1" w:styleId="LevelC">
    <w:name w:val="Level C"/>
    <w:basedOn w:val="LevelB"/>
    <w:rsid w:val="000C311C"/>
    <w:pPr>
      <w:ind w:left="1080"/>
    </w:pPr>
  </w:style>
  <w:style w:type="paragraph" w:styleId="BodyTextIndent2">
    <w:name w:val="Body Text Indent 2"/>
    <w:basedOn w:val="Normal"/>
    <w:link w:val="BodyTextIndent2Char"/>
    <w:rsid w:val="000C311C"/>
    <w:pPr>
      <w:spacing w:line="240" w:lineRule="auto"/>
      <w:ind w:firstLine="720"/>
    </w:pPr>
    <w:rPr>
      <w:szCs w:val="20"/>
    </w:rPr>
  </w:style>
  <w:style w:type="character" w:customStyle="1" w:styleId="BodyTextIndent2Char">
    <w:name w:val="Body Text Indent 2 Char"/>
    <w:basedOn w:val="DefaultParagraphFont"/>
    <w:link w:val="BodyTextIndent2"/>
    <w:rsid w:val="000C311C"/>
    <w:rPr>
      <w:sz w:val="24"/>
    </w:rPr>
  </w:style>
  <w:style w:type="paragraph" w:customStyle="1" w:styleId="LevelD">
    <w:name w:val="Level D"/>
    <w:basedOn w:val="LevelC"/>
    <w:rsid w:val="000C311C"/>
    <w:pPr>
      <w:ind w:left="1440"/>
    </w:pPr>
  </w:style>
  <w:style w:type="character" w:customStyle="1" w:styleId="CommentTextChar">
    <w:name w:val="Comment Text Char"/>
    <w:basedOn w:val="DefaultParagraphFont"/>
    <w:uiPriority w:val="99"/>
    <w:rsid w:val="000C311C"/>
    <w:rPr>
      <w:rFonts w:ascii="Courier" w:hAnsi="Courier"/>
    </w:rPr>
  </w:style>
  <w:style w:type="paragraph" w:customStyle="1" w:styleId="llist">
    <w:name w:val="llist"/>
    <w:basedOn w:val="LevelA"/>
    <w:rsid w:val="000C311C"/>
    <w:pPr>
      <w:tabs>
        <w:tab w:val="clear" w:pos="360"/>
      </w:tabs>
      <w:ind w:left="1080" w:hanging="360"/>
    </w:pPr>
  </w:style>
  <w:style w:type="paragraph" w:styleId="Date">
    <w:name w:val="Date"/>
    <w:basedOn w:val="Normal"/>
    <w:next w:val="Normal"/>
    <w:link w:val="DateChar"/>
    <w:rsid w:val="000C311C"/>
    <w:pPr>
      <w:widowControl w:val="0"/>
      <w:autoSpaceDE w:val="0"/>
      <w:autoSpaceDN w:val="0"/>
      <w:adjustRightInd w:val="0"/>
      <w:spacing w:line="240" w:lineRule="auto"/>
    </w:pPr>
    <w:rPr>
      <w:rFonts w:ascii="Courier" w:hAnsi="Courier"/>
      <w:sz w:val="20"/>
      <w:szCs w:val="20"/>
    </w:rPr>
  </w:style>
  <w:style w:type="character" w:customStyle="1" w:styleId="DateChar">
    <w:name w:val="Date Char"/>
    <w:basedOn w:val="DefaultParagraphFont"/>
    <w:link w:val="Date"/>
    <w:rsid w:val="000C311C"/>
    <w:rPr>
      <w:rFonts w:ascii="Courier" w:hAnsi="Courier"/>
    </w:rPr>
  </w:style>
  <w:style w:type="paragraph" w:styleId="DocumentMap">
    <w:name w:val="Document Map"/>
    <w:basedOn w:val="Normal"/>
    <w:link w:val="DocumentMapChar"/>
    <w:rsid w:val="000C311C"/>
    <w:pPr>
      <w:widowControl w:val="0"/>
      <w:shd w:val="clear" w:color="auto" w:fill="000080"/>
      <w:autoSpaceDE w:val="0"/>
      <w:autoSpaceDN w:val="0"/>
      <w:adjustRightInd w:val="0"/>
      <w:spacing w:line="240" w:lineRule="auto"/>
    </w:pPr>
    <w:rPr>
      <w:rFonts w:ascii="Tahoma" w:hAnsi="Tahoma" w:cs="Tahoma"/>
      <w:sz w:val="20"/>
      <w:szCs w:val="20"/>
    </w:rPr>
  </w:style>
  <w:style w:type="character" w:customStyle="1" w:styleId="DocumentMapChar">
    <w:name w:val="Document Map Char"/>
    <w:basedOn w:val="DefaultParagraphFont"/>
    <w:link w:val="DocumentMap"/>
    <w:rsid w:val="000C311C"/>
    <w:rPr>
      <w:rFonts w:ascii="Tahoma" w:hAnsi="Tahoma" w:cs="Tahoma"/>
      <w:shd w:val="clear" w:color="auto" w:fill="000080"/>
    </w:rPr>
  </w:style>
  <w:style w:type="paragraph" w:styleId="E-mailSignature">
    <w:name w:val="E-mail Signature"/>
    <w:basedOn w:val="Normal"/>
    <w:link w:val="E-mailSignatureChar"/>
    <w:rsid w:val="000C311C"/>
    <w:pPr>
      <w:widowControl w:val="0"/>
      <w:autoSpaceDE w:val="0"/>
      <w:autoSpaceDN w:val="0"/>
      <w:adjustRightInd w:val="0"/>
      <w:spacing w:line="240" w:lineRule="auto"/>
    </w:pPr>
    <w:rPr>
      <w:rFonts w:ascii="Courier" w:hAnsi="Courier"/>
      <w:sz w:val="20"/>
      <w:szCs w:val="20"/>
    </w:rPr>
  </w:style>
  <w:style w:type="character" w:customStyle="1" w:styleId="E-mailSignatureChar">
    <w:name w:val="E-mail Signature Char"/>
    <w:basedOn w:val="DefaultParagraphFont"/>
    <w:link w:val="E-mailSignature"/>
    <w:rsid w:val="000C311C"/>
    <w:rPr>
      <w:rFonts w:ascii="Courier" w:hAnsi="Courier"/>
    </w:rPr>
  </w:style>
  <w:style w:type="paragraph" w:styleId="EndnoteText">
    <w:name w:val="endnote text"/>
    <w:basedOn w:val="BasicParagraph"/>
    <w:link w:val="EndnoteTextChar"/>
    <w:uiPriority w:val="99"/>
    <w:rsid w:val="006A5CDB"/>
    <w:pPr>
      <w:spacing w:after="60"/>
      <w:ind w:left="270" w:hanging="270"/>
    </w:pPr>
    <w:rPr>
      <w:noProof/>
      <w:sz w:val="20"/>
    </w:rPr>
  </w:style>
  <w:style w:type="character" w:customStyle="1" w:styleId="EndnoteTextChar">
    <w:name w:val="Endnote Text Char"/>
    <w:basedOn w:val="DefaultParagraphFont"/>
    <w:link w:val="EndnoteText"/>
    <w:uiPriority w:val="99"/>
    <w:rsid w:val="006A5CDB"/>
    <w:rPr>
      <w:rFonts w:cs="Times-Roman"/>
      <w:noProof/>
      <w:color w:val="000000"/>
      <w:sz w:val="20"/>
      <w:lang w:bidi="en-US"/>
    </w:rPr>
  </w:style>
  <w:style w:type="paragraph" w:styleId="EnvelopeAddress">
    <w:name w:val="envelope address"/>
    <w:basedOn w:val="Normal"/>
    <w:rsid w:val="000C311C"/>
    <w:pPr>
      <w:framePr w:w="7920" w:h="1980" w:hRule="exact" w:hSpace="180" w:wrap="auto" w:hAnchor="page" w:xAlign="center" w:yAlign="bottom"/>
      <w:widowControl w:val="0"/>
      <w:autoSpaceDE w:val="0"/>
      <w:autoSpaceDN w:val="0"/>
      <w:adjustRightInd w:val="0"/>
      <w:spacing w:line="240" w:lineRule="auto"/>
      <w:ind w:left="2880"/>
    </w:pPr>
    <w:rPr>
      <w:rFonts w:ascii="Arial" w:hAnsi="Arial" w:cs="Arial"/>
    </w:rPr>
  </w:style>
  <w:style w:type="paragraph" w:styleId="EnvelopeReturn">
    <w:name w:val="envelope return"/>
    <w:basedOn w:val="Normal"/>
    <w:rsid w:val="000C311C"/>
    <w:pPr>
      <w:widowControl w:val="0"/>
      <w:autoSpaceDE w:val="0"/>
      <w:autoSpaceDN w:val="0"/>
      <w:adjustRightInd w:val="0"/>
      <w:spacing w:line="240" w:lineRule="auto"/>
    </w:pPr>
    <w:rPr>
      <w:rFonts w:ascii="Arial" w:hAnsi="Arial" w:cs="Arial"/>
      <w:sz w:val="20"/>
      <w:szCs w:val="20"/>
    </w:rPr>
  </w:style>
  <w:style w:type="paragraph" w:styleId="HTMLAddress">
    <w:name w:val="HTML Address"/>
    <w:basedOn w:val="Normal"/>
    <w:link w:val="HTMLAddressChar"/>
    <w:rsid w:val="000C311C"/>
    <w:pPr>
      <w:widowControl w:val="0"/>
      <w:autoSpaceDE w:val="0"/>
      <w:autoSpaceDN w:val="0"/>
      <w:adjustRightInd w:val="0"/>
      <w:spacing w:line="240" w:lineRule="auto"/>
    </w:pPr>
    <w:rPr>
      <w:rFonts w:ascii="Courier" w:hAnsi="Courier"/>
      <w:i/>
      <w:iCs/>
      <w:sz w:val="20"/>
      <w:szCs w:val="20"/>
    </w:rPr>
  </w:style>
  <w:style w:type="character" w:customStyle="1" w:styleId="HTMLAddressChar">
    <w:name w:val="HTML Address Char"/>
    <w:basedOn w:val="DefaultParagraphFont"/>
    <w:link w:val="HTMLAddress"/>
    <w:rsid w:val="000C311C"/>
    <w:rPr>
      <w:rFonts w:ascii="Courier" w:hAnsi="Courier"/>
      <w:i/>
      <w:iCs/>
    </w:rPr>
  </w:style>
  <w:style w:type="paragraph" w:styleId="Index1">
    <w:name w:val="index 1"/>
    <w:basedOn w:val="Normal"/>
    <w:next w:val="Normal"/>
    <w:autoRedefine/>
    <w:rsid w:val="000C311C"/>
    <w:pPr>
      <w:widowControl w:val="0"/>
      <w:autoSpaceDE w:val="0"/>
      <w:autoSpaceDN w:val="0"/>
      <w:adjustRightInd w:val="0"/>
      <w:spacing w:line="240" w:lineRule="auto"/>
      <w:ind w:left="200" w:hanging="200"/>
    </w:pPr>
    <w:rPr>
      <w:rFonts w:ascii="Courier" w:hAnsi="Courier"/>
      <w:sz w:val="20"/>
      <w:szCs w:val="20"/>
    </w:rPr>
  </w:style>
  <w:style w:type="paragraph" w:styleId="Index2">
    <w:name w:val="index 2"/>
    <w:basedOn w:val="Normal"/>
    <w:next w:val="Normal"/>
    <w:autoRedefine/>
    <w:rsid w:val="000C311C"/>
    <w:pPr>
      <w:widowControl w:val="0"/>
      <w:autoSpaceDE w:val="0"/>
      <w:autoSpaceDN w:val="0"/>
      <w:adjustRightInd w:val="0"/>
      <w:spacing w:line="240" w:lineRule="auto"/>
      <w:ind w:left="400" w:hanging="200"/>
    </w:pPr>
    <w:rPr>
      <w:rFonts w:ascii="Courier" w:hAnsi="Courier"/>
      <w:sz w:val="20"/>
      <w:szCs w:val="20"/>
    </w:rPr>
  </w:style>
  <w:style w:type="paragraph" w:styleId="Index3">
    <w:name w:val="index 3"/>
    <w:basedOn w:val="Normal"/>
    <w:next w:val="Normal"/>
    <w:autoRedefine/>
    <w:rsid w:val="000C311C"/>
    <w:pPr>
      <w:widowControl w:val="0"/>
      <w:autoSpaceDE w:val="0"/>
      <w:autoSpaceDN w:val="0"/>
      <w:adjustRightInd w:val="0"/>
      <w:spacing w:line="240" w:lineRule="auto"/>
      <w:ind w:left="600" w:hanging="200"/>
    </w:pPr>
    <w:rPr>
      <w:rFonts w:ascii="Courier" w:hAnsi="Courier"/>
      <w:sz w:val="20"/>
      <w:szCs w:val="20"/>
    </w:rPr>
  </w:style>
  <w:style w:type="paragraph" w:styleId="Index4">
    <w:name w:val="index 4"/>
    <w:basedOn w:val="Normal"/>
    <w:next w:val="Normal"/>
    <w:autoRedefine/>
    <w:rsid w:val="000C311C"/>
    <w:pPr>
      <w:widowControl w:val="0"/>
      <w:autoSpaceDE w:val="0"/>
      <w:autoSpaceDN w:val="0"/>
      <w:adjustRightInd w:val="0"/>
      <w:spacing w:line="240" w:lineRule="auto"/>
      <w:ind w:left="800" w:hanging="200"/>
    </w:pPr>
    <w:rPr>
      <w:rFonts w:ascii="Courier" w:hAnsi="Courier"/>
      <w:sz w:val="20"/>
      <w:szCs w:val="20"/>
    </w:rPr>
  </w:style>
  <w:style w:type="paragraph" w:styleId="Index5">
    <w:name w:val="index 5"/>
    <w:basedOn w:val="Normal"/>
    <w:next w:val="Normal"/>
    <w:autoRedefine/>
    <w:rsid w:val="000C311C"/>
    <w:pPr>
      <w:widowControl w:val="0"/>
      <w:autoSpaceDE w:val="0"/>
      <w:autoSpaceDN w:val="0"/>
      <w:adjustRightInd w:val="0"/>
      <w:spacing w:line="240" w:lineRule="auto"/>
      <w:ind w:left="1000" w:hanging="200"/>
    </w:pPr>
    <w:rPr>
      <w:rFonts w:ascii="Courier" w:hAnsi="Courier"/>
      <w:sz w:val="20"/>
      <w:szCs w:val="20"/>
    </w:rPr>
  </w:style>
  <w:style w:type="paragraph" w:styleId="Index6">
    <w:name w:val="index 6"/>
    <w:basedOn w:val="Normal"/>
    <w:next w:val="Normal"/>
    <w:autoRedefine/>
    <w:rsid w:val="000C311C"/>
    <w:pPr>
      <w:widowControl w:val="0"/>
      <w:autoSpaceDE w:val="0"/>
      <w:autoSpaceDN w:val="0"/>
      <w:adjustRightInd w:val="0"/>
      <w:spacing w:line="240" w:lineRule="auto"/>
      <w:ind w:left="1200" w:hanging="200"/>
    </w:pPr>
    <w:rPr>
      <w:rFonts w:ascii="Courier" w:hAnsi="Courier"/>
      <w:sz w:val="20"/>
      <w:szCs w:val="20"/>
    </w:rPr>
  </w:style>
  <w:style w:type="paragraph" w:styleId="Index7">
    <w:name w:val="index 7"/>
    <w:basedOn w:val="Normal"/>
    <w:next w:val="Normal"/>
    <w:autoRedefine/>
    <w:rsid w:val="000C311C"/>
    <w:pPr>
      <w:widowControl w:val="0"/>
      <w:autoSpaceDE w:val="0"/>
      <w:autoSpaceDN w:val="0"/>
      <w:adjustRightInd w:val="0"/>
      <w:spacing w:line="240" w:lineRule="auto"/>
      <w:ind w:left="1400" w:hanging="200"/>
    </w:pPr>
    <w:rPr>
      <w:rFonts w:ascii="Courier" w:hAnsi="Courier"/>
      <w:sz w:val="20"/>
      <w:szCs w:val="20"/>
    </w:rPr>
  </w:style>
  <w:style w:type="paragraph" w:styleId="Index8">
    <w:name w:val="index 8"/>
    <w:basedOn w:val="Normal"/>
    <w:next w:val="Normal"/>
    <w:autoRedefine/>
    <w:rsid w:val="000C311C"/>
    <w:pPr>
      <w:widowControl w:val="0"/>
      <w:autoSpaceDE w:val="0"/>
      <w:autoSpaceDN w:val="0"/>
      <w:adjustRightInd w:val="0"/>
      <w:spacing w:line="240" w:lineRule="auto"/>
      <w:ind w:left="1600" w:hanging="200"/>
    </w:pPr>
    <w:rPr>
      <w:rFonts w:ascii="Courier" w:hAnsi="Courier"/>
      <w:sz w:val="20"/>
      <w:szCs w:val="20"/>
    </w:rPr>
  </w:style>
  <w:style w:type="paragraph" w:styleId="Index9">
    <w:name w:val="index 9"/>
    <w:basedOn w:val="Normal"/>
    <w:next w:val="Normal"/>
    <w:autoRedefine/>
    <w:rsid w:val="000C311C"/>
    <w:pPr>
      <w:widowControl w:val="0"/>
      <w:autoSpaceDE w:val="0"/>
      <w:autoSpaceDN w:val="0"/>
      <w:adjustRightInd w:val="0"/>
      <w:spacing w:line="240" w:lineRule="auto"/>
      <w:ind w:left="1800" w:hanging="200"/>
    </w:pPr>
    <w:rPr>
      <w:rFonts w:ascii="Courier" w:hAnsi="Courier"/>
      <w:sz w:val="20"/>
      <w:szCs w:val="20"/>
    </w:rPr>
  </w:style>
  <w:style w:type="paragraph" w:styleId="IndexHeading">
    <w:name w:val="index heading"/>
    <w:basedOn w:val="Normal"/>
    <w:next w:val="Index1"/>
    <w:rsid w:val="000C311C"/>
    <w:pPr>
      <w:widowControl w:val="0"/>
      <w:autoSpaceDE w:val="0"/>
      <w:autoSpaceDN w:val="0"/>
      <w:adjustRightInd w:val="0"/>
      <w:spacing w:line="240" w:lineRule="auto"/>
    </w:pPr>
    <w:rPr>
      <w:rFonts w:ascii="Arial" w:hAnsi="Arial" w:cs="Arial"/>
      <w:b/>
      <w:bCs/>
      <w:sz w:val="20"/>
      <w:szCs w:val="20"/>
    </w:rPr>
  </w:style>
  <w:style w:type="paragraph" w:styleId="ListContinue4">
    <w:name w:val="List Continue 4"/>
    <w:basedOn w:val="Normal"/>
    <w:rsid w:val="000C311C"/>
    <w:pPr>
      <w:widowControl w:val="0"/>
      <w:autoSpaceDE w:val="0"/>
      <w:autoSpaceDN w:val="0"/>
      <w:adjustRightInd w:val="0"/>
      <w:spacing w:after="120" w:line="240" w:lineRule="auto"/>
      <w:ind w:left="1440"/>
    </w:pPr>
    <w:rPr>
      <w:rFonts w:ascii="Courier" w:hAnsi="Courier"/>
      <w:sz w:val="20"/>
      <w:szCs w:val="20"/>
    </w:rPr>
  </w:style>
  <w:style w:type="paragraph" w:styleId="ListContinue5">
    <w:name w:val="List Continue 5"/>
    <w:basedOn w:val="Normal"/>
    <w:rsid w:val="000C311C"/>
    <w:pPr>
      <w:widowControl w:val="0"/>
      <w:autoSpaceDE w:val="0"/>
      <w:autoSpaceDN w:val="0"/>
      <w:adjustRightInd w:val="0"/>
      <w:spacing w:after="120" w:line="240" w:lineRule="auto"/>
      <w:ind w:left="1800"/>
    </w:pPr>
    <w:rPr>
      <w:rFonts w:ascii="Courier" w:hAnsi="Courier"/>
      <w:sz w:val="20"/>
      <w:szCs w:val="20"/>
    </w:rPr>
  </w:style>
  <w:style w:type="paragraph" w:styleId="ListNumber2">
    <w:name w:val="List Number 2"/>
    <w:basedOn w:val="Normal"/>
    <w:rsid w:val="000C311C"/>
    <w:pPr>
      <w:widowControl w:val="0"/>
      <w:numPr>
        <w:numId w:val="1"/>
      </w:numPr>
      <w:tabs>
        <w:tab w:val="clear" w:pos="360"/>
        <w:tab w:val="num" w:pos="720"/>
      </w:tabs>
      <w:autoSpaceDE w:val="0"/>
      <w:autoSpaceDN w:val="0"/>
      <w:adjustRightInd w:val="0"/>
      <w:spacing w:line="240" w:lineRule="auto"/>
      <w:ind w:left="720"/>
    </w:pPr>
    <w:rPr>
      <w:rFonts w:ascii="Courier" w:hAnsi="Courier"/>
      <w:sz w:val="20"/>
      <w:szCs w:val="20"/>
    </w:rPr>
  </w:style>
  <w:style w:type="paragraph" w:styleId="ListNumber3">
    <w:name w:val="List Number 3"/>
    <w:basedOn w:val="Normal"/>
    <w:rsid w:val="000C311C"/>
    <w:pPr>
      <w:widowControl w:val="0"/>
      <w:numPr>
        <w:numId w:val="2"/>
      </w:numPr>
      <w:tabs>
        <w:tab w:val="clear" w:pos="720"/>
        <w:tab w:val="num" w:pos="1080"/>
      </w:tabs>
      <w:autoSpaceDE w:val="0"/>
      <w:autoSpaceDN w:val="0"/>
      <w:adjustRightInd w:val="0"/>
      <w:spacing w:line="240" w:lineRule="auto"/>
      <w:ind w:left="1080"/>
    </w:pPr>
    <w:rPr>
      <w:rFonts w:ascii="Courier" w:hAnsi="Courier"/>
      <w:sz w:val="20"/>
      <w:szCs w:val="20"/>
    </w:rPr>
  </w:style>
  <w:style w:type="paragraph" w:styleId="ListNumber4">
    <w:name w:val="List Number 4"/>
    <w:basedOn w:val="Normal"/>
    <w:rsid w:val="000C311C"/>
    <w:pPr>
      <w:widowControl w:val="0"/>
      <w:numPr>
        <w:numId w:val="3"/>
      </w:numPr>
      <w:tabs>
        <w:tab w:val="clear" w:pos="1080"/>
        <w:tab w:val="num" w:pos="1440"/>
      </w:tabs>
      <w:autoSpaceDE w:val="0"/>
      <w:autoSpaceDN w:val="0"/>
      <w:adjustRightInd w:val="0"/>
      <w:spacing w:line="240" w:lineRule="auto"/>
      <w:ind w:left="1440"/>
    </w:pPr>
    <w:rPr>
      <w:rFonts w:ascii="Courier" w:hAnsi="Courier"/>
      <w:sz w:val="20"/>
      <w:szCs w:val="20"/>
    </w:rPr>
  </w:style>
  <w:style w:type="paragraph" w:styleId="ListNumber5">
    <w:name w:val="List Number 5"/>
    <w:basedOn w:val="Normal"/>
    <w:rsid w:val="000C311C"/>
    <w:pPr>
      <w:widowControl w:val="0"/>
      <w:numPr>
        <w:numId w:val="4"/>
      </w:numPr>
      <w:tabs>
        <w:tab w:val="clear" w:pos="1440"/>
        <w:tab w:val="num" w:pos="1800"/>
      </w:tabs>
      <w:autoSpaceDE w:val="0"/>
      <w:autoSpaceDN w:val="0"/>
      <w:adjustRightInd w:val="0"/>
      <w:spacing w:line="240" w:lineRule="auto"/>
      <w:ind w:left="1800"/>
    </w:pPr>
    <w:rPr>
      <w:rFonts w:ascii="Courier" w:hAnsi="Courier"/>
      <w:sz w:val="20"/>
      <w:szCs w:val="20"/>
    </w:rPr>
  </w:style>
  <w:style w:type="paragraph" w:styleId="MacroText">
    <w:name w:val="macro"/>
    <w:link w:val="MacroTextChar"/>
    <w:rsid w:val="000C311C"/>
    <w:pPr>
      <w:widowControl w:val="0"/>
      <w:numPr>
        <w:numId w:val="5"/>
      </w:numPr>
      <w:tabs>
        <w:tab w:val="clear" w:pos="1800"/>
        <w:tab w:val="left" w:pos="480"/>
        <w:tab w:val="left" w:pos="960"/>
        <w:tab w:val="left" w:pos="1440"/>
        <w:tab w:val="left" w:pos="1920"/>
        <w:tab w:val="left" w:pos="2400"/>
        <w:tab w:val="left" w:pos="2880"/>
        <w:tab w:val="left" w:pos="3360"/>
        <w:tab w:val="left" w:pos="3840"/>
        <w:tab w:val="left" w:pos="4320"/>
      </w:tabs>
      <w:autoSpaceDE w:val="0"/>
      <w:autoSpaceDN w:val="0"/>
      <w:adjustRightInd w:val="0"/>
      <w:ind w:left="0" w:firstLine="0"/>
    </w:pPr>
    <w:rPr>
      <w:rFonts w:ascii="Courier New" w:hAnsi="Courier New" w:cs="Courier New"/>
    </w:rPr>
  </w:style>
  <w:style w:type="character" w:customStyle="1" w:styleId="MacroTextChar">
    <w:name w:val="Macro Text Char"/>
    <w:basedOn w:val="DefaultParagraphFont"/>
    <w:link w:val="MacroText"/>
    <w:rsid w:val="000C311C"/>
    <w:rPr>
      <w:rFonts w:ascii="Courier New" w:hAnsi="Courier New" w:cs="Courier New"/>
    </w:rPr>
  </w:style>
  <w:style w:type="paragraph" w:styleId="MessageHeader">
    <w:name w:val="Message Header"/>
    <w:basedOn w:val="Normal"/>
    <w:link w:val="MessageHeaderChar"/>
    <w:rsid w:val="000C311C"/>
    <w:pPr>
      <w:widowControl w:val="0"/>
      <w:pBdr>
        <w:top w:val="single" w:sz="6" w:space="1" w:color="auto"/>
        <w:left w:val="single" w:sz="6" w:space="1" w:color="auto"/>
        <w:bottom w:val="single" w:sz="6" w:space="1" w:color="auto"/>
        <w:right w:val="single" w:sz="6" w:space="1" w:color="auto"/>
      </w:pBdr>
      <w:shd w:val="pct20" w:color="auto" w:fill="auto"/>
      <w:autoSpaceDE w:val="0"/>
      <w:autoSpaceDN w:val="0"/>
      <w:adjustRightInd w:val="0"/>
      <w:spacing w:line="240" w:lineRule="auto"/>
      <w:ind w:left="1080" w:hanging="1080"/>
    </w:pPr>
    <w:rPr>
      <w:rFonts w:ascii="Arial" w:hAnsi="Arial" w:cs="Arial"/>
    </w:rPr>
  </w:style>
  <w:style w:type="character" w:customStyle="1" w:styleId="MessageHeaderChar">
    <w:name w:val="Message Header Char"/>
    <w:basedOn w:val="DefaultParagraphFont"/>
    <w:link w:val="MessageHeader"/>
    <w:rsid w:val="000C311C"/>
    <w:rPr>
      <w:rFonts w:ascii="Arial" w:hAnsi="Arial" w:cs="Arial"/>
      <w:sz w:val="24"/>
      <w:szCs w:val="24"/>
      <w:shd w:val="pct20" w:color="auto" w:fill="auto"/>
    </w:rPr>
  </w:style>
  <w:style w:type="paragraph" w:styleId="NormalWeb">
    <w:name w:val="Normal (Web)"/>
    <w:basedOn w:val="Normal"/>
    <w:uiPriority w:val="99"/>
    <w:rsid w:val="000C311C"/>
    <w:pPr>
      <w:widowControl w:val="0"/>
      <w:autoSpaceDE w:val="0"/>
      <w:autoSpaceDN w:val="0"/>
      <w:adjustRightInd w:val="0"/>
      <w:spacing w:line="240" w:lineRule="auto"/>
    </w:pPr>
  </w:style>
  <w:style w:type="paragraph" w:styleId="NormalIndent">
    <w:name w:val="Normal Indent"/>
    <w:basedOn w:val="Normal"/>
    <w:rsid w:val="000C311C"/>
    <w:pPr>
      <w:widowControl w:val="0"/>
      <w:autoSpaceDE w:val="0"/>
      <w:autoSpaceDN w:val="0"/>
      <w:adjustRightInd w:val="0"/>
      <w:spacing w:line="240" w:lineRule="auto"/>
      <w:ind w:left="720"/>
    </w:pPr>
    <w:rPr>
      <w:rFonts w:ascii="Courier" w:hAnsi="Courier"/>
      <w:sz w:val="20"/>
      <w:szCs w:val="20"/>
    </w:rPr>
  </w:style>
  <w:style w:type="paragraph" w:styleId="NoteHeading">
    <w:name w:val="Note Heading"/>
    <w:basedOn w:val="Normal"/>
    <w:next w:val="Normal"/>
    <w:link w:val="NoteHeadingChar"/>
    <w:rsid w:val="000C311C"/>
    <w:pPr>
      <w:widowControl w:val="0"/>
      <w:autoSpaceDE w:val="0"/>
      <w:autoSpaceDN w:val="0"/>
      <w:adjustRightInd w:val="0"/>
      <w:spacing w:line="240" w:lineRule="auto"/>
    </w:pPr>
    <w:rPr>
      <w:rFonts w:ascii="Courier" w:hAnsi="Courier"/>
      <w:sz w:val="20"/>
      <w:szCs w:val="20"/>
    </w:rPr>
  </w:style>
  <w:style w:type="character" w:customStyle="1" w:styleId="NoteHeadingChar">
    <w:name w:val="Note Heading Char"/>
    <w:basedOn w:val="DefaultParagraphFont"/>
    <w:link w:val="NoteHeading"/>
    <w:rsid w:val="000C311C"/>
    <w:rPr>
      <w:rFonts w:ascii="Courier" w:hAnsi="Courier"/>
    </w:rPr>
  </w:style>
  <w:style w:type="paragraph" w:styleId="PlainText">
    <w:name w:val="Plain Text"/>
    <w:basedOn w:val="Normal"/>
    <w:link w:val="PlainTextChar"/>
    <w:rsid w:val="000C311C"/>
    <w:pPr>
      <w:widowControl w:val="0"/>
      <w:autoSpaceDE w:val="0"/>
      <w:autoSpaceDN w:val="0"/>
      <w:adjustRightInd w:val="0"/>
      <w:spacing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rsid w:val="000C311C"/>
    <w:rPr>
      <w:rFonts w:ascii="Courier New" w:hAnsi="Courier New" w:cs="Courier New"/>
    </w:rPr>
  </w:style>
  <w:style w:type="paragraph" w:styleId="Salutation">
    <w:name w:val="Salutation"/>
    <w:basedOn w:val="Normal"/>
    <w:next w:val="Normal"/>
    <w:link w:val="SalutationChar"/>
    <w:rsid w:val="000C311C"/>
    <w:pPr>
      <w:widowControl w:val="0"/>
      <w:autoSpaceDE w:val="0"/>
      <w:autoSpaceDN w:val="0"/>
      <w:adjustRightInd w:val="0"/>
      <w:spacing w:line="240" w:lineRule="auto"/>
    </w:pPr>
    <w:rPr>
      <w:rFonts w:ascii="Courier" w:hAnsi="Courier"/>
      <w:sz w:val="20"/>
      <w:szCs w:val="20"/>
    </w:rPr>
  </w:style>
  <w:style w:type="character" w:customStyle="1" w:styleId="SalutationChar">
    <w:name w:val="Salutation Char"/>
    <w:basedOn w:val="DefaultParagraphFont"/>
    <w:link w:val="Salutation"/>
    <w:rsid w:val="000C311C"/>
    <w:rPr>
      <w:rFonts w:ascii="Courier" w:hAnsi="Courier"/>
    </w:rPr>
  </w:style>
  <w:style w:type="paragraph" w:styleId="Signature">
    <w:name w:val="Signature"/>
    <w:basedOn w:val="Normal"/>
    <w:link w:val="SignatureChar"/>
    <w:rsid w:val="000C311C"/>
    <w:pPr>
      <w:widowControl w:val="0"/>
      <w:autoSpaceDE w:val="0"/>
      <w:autoSpaceDN w:val="0"/>
      <w:adjustRightInd w:val="0"/>
      <w:spacing w:line="240" w:lineRule="auto"/>
      <w:ind w:left="4320"/>
    </w:pPr>
    <w:rPr>
      <w:rFonts w:ascii="Courier" w:hAnsi="Courier"/>
      <w:sz w:val="20"/>
      <w:szCs w:val="20"/>
    </w:rPr>
  </w:style>
  <w:style w:type="character" w:customStyle="1" w:styleId="SignatureChar">
    <w:name w:val="Signature Char"/>
    <w:basedOn w:val="DefaultParagraphFont"/>
    <w:link w:val="Signature"/>
    <w:rsid w:val="000C311C"/>
    <w:rPr>
      <w:rFonts w:ascii="Courier" w:hAnsi="Courier"/>
    </w:rPr>
  </w:style>
  <w:style w:type="paragraph" w:styleId="Subtitle">
    <w:name w:val="Subtitle"/>
    <w:basedOn w:val="Normal"/>
    <w:link w:val="SubtitleChar"/>
    <w:qFormat/>
    <w:rsid w:val="000C311C"/>
    <w:pPr>
      <w:widowControl w:val="0"/>
      <w:autoSpaceDE w:val="0"/>
      <w:autoSpaceDN w:val="0"/>
      <w:adjustRightInd w:val="0"/>
      <w:spacing w:after="60" w:line="240" w:lineRule="auto"/>
      <w:jc w:val="center"/>
      <w:outlineLvl w:val="1"/>
    </w:pPr>
    <w:rPr>
      <w:rFonts w:ascii="Arial" w:hAnsi="Arial" w:cs="Arial"/>
    </w:rPr>
  </w:style>
  <w:style w:type="character" w:customStyle="1" w:styleId="SubtitleChar">
    <w:name w:val="Subtitle Char"/>
    <w:basedOn w:val="DefaultParagraphFont"/>
    <w:link w:val="Subtitle"/>
    <w:rsid w:val="000C311C"/>
    <w:rPr>
      <w:rFonts w:ascii="Arial" w:hAnsi="Arial" w:cs="Arial"/>
      <w:sz w:val="24"/>
      <w:szCs w:val="24"/>
    </w:rPr>
  </w:style>
  <w:style w:type="paragraph" w:styleId="TableofAuthorities">
    <w:name w:val="table of authorities"/>
    <w:basedOn w:val="Normal"/>
    <w:next w:val="Normal"/>
    <w:rsid w:val="000C311C"/>
    <w:pPr>
      <w:widowControl w:val="0"/>
      <w:autoSpaceDE w:val="0"/>
      <w:autoSpaceDN w:val="0"/>
      <w:adjustRightInd w:val="0"/>
      <w:spacing w:line="240" w:lineRule="auto"/>
      <w:ind w:left="200" w:hanging="200"/>
    </w:pPr>
    <w:rPr>
      <w:rFonts w:ascii="Courier" w:hAnsi="Courier"/>
      <w:sz w:val="20"/>
      <w:szCs w:val="20"/>
    </w:rPr>
  </w:style>
  <w:style w:type="paragraph" w:styleId="TableofFigures">
    <w:name w:val="table of figures"/>
    <w:basedOn w:val="Normal"/>
    <w:next w:val="Normal"/>
    <w:rsid w:val="000C311C"/>
    <w:pPr>
      <w:widowControl w:val="0"/>
      <w:autoSpaceDE w:val="0"/>
      <w:autoSpaceDN w:val="0"/>
      <w:adjustRightInd w:val="0"/>
      <w:spacing w:line="240" w:lineRule="auto"/>
      <w:ind w:left="400" w:hanging="400"/>
    </w:pPr>
    <w:rPr>
      <w:rFonts w:ascii="Courier" w:hAnsi="Courier"/>
      <w:sz w:val="20"/>
      <w:szCs w:val="20"/>
    </w:rPr>
  </w:style>
  <w:style w:type="paragraph" w:styleId="Title">
    <w:name w:val="Title"/>
    <w:basedOn w:val="Normal"/>
    <w:link w:val="TitleChar"/>
    <w:qFormat/>
    <w:rsid w:val="000C311C"/>
    <w:pPr>
      <w:widowControl w:val="0"/>
      <w:autoSpaceDE w:val="0"/>
      <w:autoSpaceDN w:val="0"/>
      <w:adjustRightInd w:val="0"/>
      <w:spacing w:before="240" w:after="60" w:line="24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11C"/>
    <w:rPr>
      <w:rFonts w:ascii="Arial" w:hAnsi="Arial" w:cs="Arial"/>
      <w:b/>
      <w:bCs/>
      <w:kern w:val="28"/>
      <w:sz w:val="32"/>
      <w:szCs w:val="32"/>
    </w:rPr>
  </w:style>
  <w:style w:type="paragraph" w:styleId="TOAHeading">
    <w:name w:val="toa heading"/>
    <w:basedOn w:val="Normal"/>
    <w:next w:val="Normal"/>
    <w:rsid w:val="000C311C"/>
    <w:pPr>
      <w:widowControl w:val="0"/>
      <w:autoSpaceDE w:val="0"/>
      <w:autoSpaceDN w:val="0"/>
      <w:adjustRightInd w:val="0"/>
      <w:spacing w:before="120" w:line="240" w:lineRule="auto"/>
    </w:pPr>
    <w:rPr>
      <w:rFonts w:ascii="Arial" w:hAnsi="Arial" w:cs="Arial"/>
      <w:b/>
      <w:bCs/>
    </w:rPr>
  </w:style>
  <w:style w:type="paragraph" w:styleId="TOC1">
    <w:name w:val="toc 1"/>
    <w:basedOn w:val="Normal"/>
    <w:next w:val="Normal"/>
    <w:autoRedefine/>
    <w:uiPriority w:val="39"/>
    <w:rsid w:val="000C311C"/>
    <w:pPr>
      <w:widowControl w:val="0"/>
      <w:autoSpaceDE w:val="0"/>
      <w:autoSpaceDN w:val="0"/>
      <w:adjustRightInd w:val="0"/>
      <w:spacing w:line="240" w:lineRule="auto"/>
    </w:pPr>
    <w:rPr>
      <w:rFonts w:ascii="Courier" w:hAnsi="Courier"/>
      <w:sz w:val="20"/>
      <w:szCs w:val="20"/>
    </w:rPr>
  </w:style>
  <w:style w:type="paragraph" w:styleId="TOC2">
    <w:name w:val="toc 2"/>
    <w:basedOn w:val="Normal"/>
    <w:next w:val="Normal"/>
    <w:autoRedefine/>
    <w:uiPriority w:val="39"/>
    <w:rsid w:val="000C311C"/>
    <w:pPr>
      <w:widowControl w:val="0"/>
      <w:autoSpaceDE w:val="0"/>
      <w:autoSpaceDN w:val="0"/>
      <w:adjustRightInd w:val="0"/>
      <w:spacing w:line="240" w:lineRule="auto"/>
      <w:ind w:left="200"/>
    </w:pPr>
    <w:rPr>
      <w:rFonts w:ascii="Courier" w:hAnsi="Courier"/>
      <w:sz w:val="20"/>
      <w:szCs w:val="20"/>
    </w:rPr>
  </w:style>
  <w:style w:type="paragraph" w:styleId="TOC3">
    <w:name w:val="toc 3"/>
    <w:basedOn w:val="Normal"/>
    <w:next w:val="Normal"/>
    <w:autoRedefine/>
    <w:uiPriority w:val="39"/>
    <w:rsid w:val="000C311C"/>
    <w:pPr>
      <w:widowControl w:val="0"/>
      <w:autoSpaceDE w:val="0"/>
      <w:autoSpaceDN w:val="0"/>
      <w:adjustRightInd w:val="0"/>
      <w:spacing w:line="240" w:lineRule="auto"/>
      <w:ind w:left="400"/>
    </w:pPr>
    <w:rPr>
      <w:rFonts w:ascii="Courier" w:hAnsi="Courier"/>
      <w:sz w:val="20"/>
      <w:szCs w:val="20"/>
    </w:rPr>
  </w:style>
  <w:style w:type="paragraph" w:styleId="TOC4">
    <w:name w:val="toc 4"/>
    <w:basedOn w:val="Normal"/>
    <w:next w:val="Normal"/>
    <w:autoRedefine/>
    <w:rsid w:val="000C311C"/>
    <w:pPr>
      <w:widowControl w:val="0"/>
      <w:autoSpaceDE w:val="0"/>
      <w:autoSpaceDN w:val="0"/>
      <w:adjustRightInd w:val="0"/>
      <w:spacing w:line="240" w:lineRule="auto"/>
      <w:ind w:left="600"/>
    </w:pPr>
    <w:rPr>
      <w:rFonts w:ascii="Courier" w:hAnsi="Courier"/>
      <w:sz w:val="20"/>
      <w:szCs w:val="20"/>
    </w:rPr>
  </w:style>
  <w:style w:type="paragraph" w:styleId="TOC5">
    <w:name w:val="toc 5"/>
    <w:basedOn w:val="Normal"/>
    <w:next w:val="Normal"/>
    <w:autoRedefine/>
    <w:rsid w:val="000C311C"/>
    <w:pPr>
      <w:widowControl w:val="0"/>
      <w:autoSpaceDE w:val="0"/>
      <w:autoSpaceDN w:val="0"/>
      <w:adjustRightInd w:val="0"/>
      <w:spacing w:line="240" w:lineRule="auto"/>
      <w:ind w:left="800"/>
    </w:pPr>
    <w:rPr>
      <w:rFonts w:ascii="Courier" w:hAnsi="Courier"/>
      <w:sz w:val="20"/>
      <w:szCs w:val="20"/>
    </w:rPr>
  </w:style>
  <w:style w:type="paragraph" w:styleId="TOC6">
    <w:name w:val="toc 6"/>
    <w:basedOn w:val="Normal"/>
    <w:next w:val="Normal"/>
    <w:autoRedefine/>
    <w:rsid w:val="000C311C"/>
    <w:pPr>
      <w:widowControl w:val="0"/>
      <w:autoSpaceDE w:val="0"/>
      <w:autoSpaceDN w:val="0"/>
      <w:adjustRightInd w:val="0"/>
      <w:spacing w:line="240" w:lineRule="auto"/>
      <w:ind w:left="1000"/>
    </w:pPr>
    <w:rPr>
      <w:rFonts w:ascii="Courier" w:hAnsi="Courier"/>
      <w:sz w:val="20"/>
      <w:szCs w:val="20"/>
    </w:rPr>
  </w:style>
  <w:style w:type="paragraph" w:styleId="TOC7">
    <w:name w:val="toc 7"/>
    <w:basedOn w:val="Normal"/>
    <w:next w:val="Normal"/>
    <w:autoRedefine/>
    <w:rsid w:val="000C311C"/>
    <w:pPr>
      <w:widowControl w:val="0"/>
      <w:autoSpaceDE w:val="0"/>
      <w:autoSpaceDN w:val="0"/>
      <w:adjustRightInd w:val="0"/>
      <w:spacing w:line="240" w:lineRule="auto"/>
      <w:ind w:left="1200"/>
    </w:pPr>
    <w:rPr>
      <w:rFonts w:ascii="Courier" w:hAnsi="Courier"/>
      <w:sz w:val="20"/>
      <w:szCs w:val="20"/>
    </w:rPr>
  </w:style>
  <w:style w:type="paragraph" w:styleId="TOC8">
    <w:name w:val="toc 8"/>
    <w:basedOn w:val="Normal"/>
    <w:next w:val="Normal"/>
    <w:autoRedefine/>
    <w:rsid w:val="000C311C"/>
    <w:pPr>
      <w:widowControl w:val="0"/>
      <w:autoSpaceDE w:val="0"/>
      <w:autoSpaceDN w:val="0"/>
      <w:adjustRightInd w:val="0"/>
      <w:spacing w:line="240" w:lineRule="auto"/>
      <w:ind w:left="1400"/>
    </w:pPr>
    <w:rPr>
      <w:rFonts w:ascii="Courier" w:hAnsi="Courier"/>
      <w:sz w:val="20"/>
      <w:szCs w:val="20"/>
    </w:rPr>
  </w:style>
  <w:style w:type="paragraph" w:styleId="TOC9">
    <w:name w:val="toc 9"/>
    <w:basedOn w:val="Normal"/>
    <w:next w:val="Normal"/>
    <w:autoRedefine/>
    <w:rsid w:val="000C311C"/>
    <w:pPr>
      <w:widowControl w:val="0"/>
      <w:autoSpaceDE w:val="0"/>
      <w:autoSpaceDN w:val="0"/>
      <w:adjustRightInd w:val="0"/>
      <w:spacing w:line="240" w:lineRule="auto"/>
      <w:ind w:left="1600"/>
    </w:pPr>
    <w:rPr>
      <w:rFonts w:ascii="Courier" w:hAnsi="Courier"/>
      <w:sz w:val="20"/>
      <w:szCs w:val="20"/>
    </w:rPr>
  </w:style>
  <w:style w:type="paragraph" w:customStyle="1" w:styleId="deflevelb">
    <w:name w:val="def level b"/>
    <w:basedOn w:val="LevelA"/>
    <w:rsid w:val="000C311C"/>
    <w:pPr>
      <w:tabs>
        <w:tab w:val="clear" w:pos="360"/>
        <w:tab w:val="clear" w:pos="720"/>
      </w:tabs>
      <w:ind w:left="1080"/>
    </w:pPr>
  </w:style>
  <w:style w:type="character" w:customStyle="1" w:styleId="page-title">
    <w:name w:val="page-title"/>
    <w:basedOn w:val="DefaultParagraphFont"/>
    <w:rsid w:val="000C311C"/>
  </w:style>
  <w:style w:type="paragraph" w:customStyle="1" w:styleId="notation">
    <w:name w:val="notation"/>
    <w:basedOn w:val="LevelA"/>
    <w:rsid w:val="000C311C"/>
    <w:pPr>
      <w:widowControl/>
      <w:pBdr>
        <w:top w:val="single" w:sz="4" w:space="1" w:color="auto"/>
        <w:left w:val="single" w:sz="4" w:space="4" w:color="auto"/>
        <w:bottom w:val="single" w:sz="4" w:space="1" w:color="auto"/>
        <w:right w:val="single" w:sz="4" w:space="4" w:color="auto"/>
      </w:pBdr>
      <w:tabs>
        <w:tab w:val="clear" w:pos="360"/>
      </w:tabs>
      <w:ind w:left="0"/>
    </w:pPr>
    <w:rPr>
      <w:b/>
    </w:rPr>
  </w:style>
  <w:style w:type="character" w:styleId="Strong">
    <w:name w:val="Strong"/>
    <w:basedOn w:val="DefaultParagraphFont"/>
    <w:qFormat/>
    <w:rsid w:val="000C311C"/>
    <w:rPr>
      <w:b/>
    </w:rPr>
  </w:style>
  <w:style w:type="paragraph" w:customStyle="1" w:styleId="Style1">
    <w:name w:val="Style1"/>
    <w:basedOn w:val="Normal"/>
    <w:rsid w:val="00623818"/>
    <w:pPr>
      <w:widowControl w:val="0"/>
      <w:pBdr>
        <w:left w:val="double" w:sz="4" w:space="4" w:color="auto"/>
      </w:pBdr>
      <w:autoSpaceDE w:val="0"/>
      <w:autoSpaceDN w:val="0"/>
      <w:adjustRightInd w:val="0"/>
      <w:spacing w:line="240" w:lineRule="auto"/>
      <w:ind w:left="4320"/>
    </w:pPr>
    <w:rPr>
      <w:rFonts w:ascii="Arial" w:hAnsi="Arial"/>
      <w:sz w:val="20"/>
      <w:szCs w:val="20"/>
    </w:rPr>
  </w:style>
  <w:style w:type="paragraph" w:customStyle="1" w:styleId="NOTE">
    <w:name w:val="NOTE"/>
    <w:basedOn w:val="LevelA"/>
    <w:rsid w:val="000C311C"/>
    <w:pPr>
      <w:ind w:firstLine="0"/>
      <w:jc w:val="both"/>
    </w:pPr>
    <w:rPr>
      <w:rFonts w:ascii="Courier" w:hAnsi="Courier"/>
      <w:sz w:val="20"/>
    </w:rPr>
  </w:style>
  <w:style w:type="character" w:customStyle="1" w:styleId="ti">
    <w:name w:val="ti"/>
    <w:basedOn w:val="DefaultParagraphFont"/>
    <w:rsid w:val="000C311C"/>
  </w:style>
  <w:style w:type="character" w:styleId="Emphasis">
    <w:name w:val="Emphasis"/>
    <w:basedOn w:val="DefaultParagraphFont"/>
    <w:qFormat/>
    <w:rsid w:val="000C311C"/>
    <w:rPr>
      <w:i/>
      <w:iCs/>
    </w:rPr>
  </w:style>
  <w:style w:type="character" w:styleId="EndnoteReference">
    <w:name w:val="endnote reference"/>
    <w:basedOn w:val="DefaultParagraphFont"/>
    <w:uiPriority w:val="99"/>
    <w:rsid w:val="009F2EE3"/>
    <w:rPr>
      <w:rFonts w:ascii="Times New Roman" w:hAnsi="Times New Roman"/>
      <w:spacing w:val="0"/>
      <w:w w:val="100"/>
      <w:position w:val="0"/>
      <w:sz w:val="18"/>
      <w:vertAlign w:val="superscript"/>
    </w:rPr>
  </w:style>
  <w:style w:type="paragraph" w:customStyle="1" w:styleId="bullets">
    <w:name w:val="bullets"/>
    <w:basedOn w:val="BasicParagraph"/>
    <w:qFormat/>
    <w:rsid w:val="004D3468"/>
    <w:pPr>
      <w:numPr>
        <w:numId w:val="7"/>
      </w:numPr>
      <w:spacing w:after="120"/>
      <w:ind w:left="630" w:hanging="270"/>
    </w:pPr>
  </w:style>
  <w:style w:type="paragraph" w:styleId="BodyText">
    <w:name w:val="Body Text"/>
    <w:basedOn w:val="Normal"/>
    <w:link w:val="BodyTextChar"/>
    <w:rsid w:val="005159B6"/>
    <w:pPr>
      <w:widowControl w:val="0"/>
      <w:autoSpaceDE w:val="0"/>
      <w:autoSpaceDN w:val="0"/>
      <w:adjustRightInd w:val="0"/>
      <w:spacing w:after="240" w:line="240" w:lineRule="atLeast"/>
      <w:ind w:firstLine="360"/>
      <w:jc w:val="both"/>
    </w:pPr>
    <w:rPr>
      <w:rFonts w:ascii="Garamond" w:hAnsi="Garamond"/>
      <w:sz w:val="22"/>
      <w:szCs w:val="20"/>
    </w:rPr>
  </w:style>
  <w:style w:type="character" w:customStyle="1" w:styleId="BodyTextChar">
    <w:name w:val="Body Text Char"/>
    <w:basedOn w:val="DefaultParagraphFont"/>
    <w:link w:val="BodyText"/>
    <w:rsid w:val="005159B6"/>
    <w:rPr>
      <w:rFonts w:ascii="Garamond" w:hAnsi="Garamond"/>
      <w:sz w:val="22"/>
    </w:rPr>
  </w:style>
  <w:style w:type="paragraph" w:customStyle="1" w:styleId="DocumentLabel">
    <w:name w:val="Document Label"/>
    <w:next w:val="Normal"/>
    <w:rsid w:val="005159B6"/>
    <w:pPr>
      <w:pBdr>
        <w:top w:val="double" w:sz="6" w:space="8" w:color="808080"/>
        <w:bottom w:val="double" w:sz="6" w:space="8" w:color="808080"/>
      </w:pBdr>
      <w:spacing w:after="40" w:line="240" w:lineRule="atLeast"/>
      <w:jc w:val="center"/>
    </w:pPr>
    <w:rPr>
      <w:rFonts w:ascii="Garamond" w:hAnsi="Garamond"/>
      <w:b/>
      <w:caps/>
      <w:spacing w:val="20"/>
      <w:sz w:val="18"/>
    </w:rPr>
  </w:style>
  <w:style w:type="paragraph" w:customStyle="1" w:styleId="MessageHeaderFirst">
    <w:name w:val="Message Header First"/>
    <w:basedOn w:val="MessageHeader"/>
    <w:next w:val="MessageHeader"/>
    <w:rsid w:val="005159B6"/>
    <w:pPr>
      <w:keepLines/>
      <w:pBdr>
        <w:top w:val="none" w:sz="0" w:space="0" w:color="auto"/>
        <w:left w:val="none" w:sz="0" w:space="0" w:color="auto"/>
        <w:bottom w:val="none" w:sz="0" w:space="0" w:color="auto"/>
        <w:right w:val="none" w:sz="0" w:space="0" w:color="auto"/>
      </w:pBdr>
      <w:shd w:val="clear" w:color="auto" w:fill="auto"/>
      <w:spacing w:before="360" w:after="120" w:line="240" w:lineRule="atLeast"/>
    </w:pPr>
    <w:rPr>
      <w:rFonts w:ascii="Garamond" w:hAnsi="Garamond" w:cs="Times New Roman"/>
      <w:caps/>
      <w:sz w:val="18"/>
      <w:szCs w:val="20"/>
    </w:rPr>
  </w:style>
  <w:style w:type="character" w:customStyle="1" w:styleId="MessageHeaderLabel">
    <w:name w:val="Message Header Label"/>
    <w:rsid w:val="005159B6"/>
    <w:rPr>
      <w:b/>
      <w:sz w:val="18"/>
    </w:rPr>
  </w:style>
  <w:style w:type="paragraph" w:customStyle="1" w:styleId="MessageHeaderLast">
    <w:name w:val="Message Header Last"/>
    <w:basedOn w:val="MessageHeader"/>
    <w:next w:val="BodyText"/>
    <w:rsid w:val="005159B6"/>
    <w:pPr>
      <w:keepLines/>
      <w:pBdr>
        <w:top w:val="none" w:sz="0" w:space="0" w:color="auto"/>
        <w:left w:val="none" w:sz="0" w:space="0" w:color="auto"/>
        <w:bottom w:val="single" w:sz="6" w:space="18" w:color="808080"/>
        <w:right w:val="none" w:sz="0" w:space="0" w:color="auto"/>
      </w:pBdr>
      <w:shd w:val="clear" w:color="auto" w:fill="auto"/>
      <w:spacing w:after="360" w:line="240" w:lineRule="atLeast"/>
    </w:pPr>
    <w:rPr>
      <w:rFonts w:ascii="Garamond" w:hAnsi="Garamond" w:cs="Times New Roman"/>
      <w:caps/>
      <w:sz w:val="18"/>
      <w:szCs w:val="20"/>
    </w:rPr>
  </w:style>
  <w:style w:type="character" w:customStyle="1" w:styleId="Normal1">
    <w:name w:val="Normal1"/>
    <w:basedOn w:val="DefaultParagraphFont"/>
    <w:rsid w:val="005159B6"/>
  </w:style>
  <w:style w:type="paragraph" w:customStyle="1" w:styleId="comment">
    <w:name w:val="comment"/>
    <w:basedOn w:val="BodyTextIndent"/>
    <w:rsid w:val="005159B6"/>
    <w:pPr>
      <w:widowControl/>
      <w:pBdr>
        <w:left w:val="double" w:sz="4" w:space="4" w:color="auto"/>
        <w:right w:val="single" w:sz="4" w:space="4" w:color="auto"/>
      </w:pBdr>
      <w:tabs>
        <w:tab w:val="left" w:pos="360"/>
        <w:tab w:val="left" w:pos="720"/>
        <w:tab w:val="left" w:pos="1080"/>
        <w:tab w:val="left" w:pos="1440"/>
        <w:tab w:val="left" w:pos="1800"/>
        <w:tab w:val="left" w:pos="2160"/>
      </w:tabs>
      <w:spacing w:after="0"/>
      <w:ind w:left="3600"/>
      <w:jc w:val="both"/>
    </w:pPr>
    <w:rPr>
      <w:rFonts w:ascii="Arial" w:hAnsi="Arial"/>
    </w:rPr>
  </w:style>
  <w:style w:type="paragraph" w:styleId="BodyTextIndent">
    <w:name w:val="Body Text Indent"/>
    <w:basedOn w:val="Normal"/>
    <w:link w:val="BodyTextIndentChar"/>
    <w:rsid w:val="005159B6"/>
    <w:pPr>
      <w:widowControl w:val="0"/>
      <w:autoSpaceDE w:val="0"/>
      <w:autoSpaceDN w:val="0"/>
      <w:adjustRightInd w:val="0"/>
      <w:spacing w:after="120" w:line="240" w:lineRule="auto"/>
      <w:ind w:left="360"/>
    </w:pPr>
    <w:rPr>
      <w:rFonts w:ascii="Courier" w:hAnsi="Courier"/>
      <w:sz w:val="20"/>
      <w:szCs w:val="20"/>
    </w:rPr>
  </w:style>
  <w:style w:type="character" w:customStyle="1" w:styleId="BodyTextIndentChar">
    <w:name w:val="Body Text Indent Char"/>
    <w:basedOn w:val="DefaultParagraphFont"/>
    <w:link w:val="BodyTextIndent"/>
    <w:rsid w:val="005159B6"/>
    <w:rPr>
      <w:rFonts w:ascii="Courier" w:hAnsi="Courier"/>
    </w:rPr>
  </w:style>
  <w:style w:type="paragraph" w:styleId="CommentSubject">
    <w:name w:val="annotation subject"/>
    <w:basedOn w:val="CommentText"/>
    <w:next w:val="CommentText"/>
    <w:link w:val="CommentSubjectChar"/>
    <w:rsid w:val="005159B6"/>
    <w:pPr>
      <w:widowControl w:val="0"/>
      <w:autoSpaceDE w:val="0"/>
      <w:autoSpaceDN w:val="0"/>
      <w:adjustRightInd w:val="0"/>
      <w:spacing w:line="240" w:lineRule="auto"/>
    </w:pPr>
    <w:rPr>
      <w:rFonts w:ascii="Courier" w:hAnsi="Courier"/>
      <w:b/>
      <w:bCs/>
    </w:rPr>
  </w:style>
  <w:style w:type="character" w:customStyle="1" w:styleId="CommentSubjectChar">
    <w:name w:val="Comment Subject Char"/>
    <w:basedOn w:val="CommentTextChar1"/>
    <w:link w:val="CommentSubject"/>
    <w:rsid w:val="005159B6"/>
    <w:rPr>
      <w:rFonts w:ascii="Courier" w:hAnsi="Courier"/>
      <w:b/>
      <w:bCs/>
    </w:rPr>
  </w:style>
  <w:style w:type="paragraph" w:styleId="TOCHeading">
    <w:name w:val="TOC Heading"/>
    <w:basedOn w:val="Heading1"/>
    <w:next w:val="Normal"/>
    <w:rsid w:val="00620EAF"/>
    <w:pPr>
      <w:keepLines/>
      <w:suppressAutoHyphens w:val="0"/>
      <w:spacing w:before="480" w:line="276" w:lineRule="auto"/>
      <w:outlineLvl w:val="9"/>
    </w:pPr>
    <w:rPr>
      <w:rFonts w:ascii="Calibri" w:hAnsi="Calibri"/>
      <w:b/>
      <w:bCs/>
      <w:color w:val="365F91"/>
      <w:kern w:val="0"/>
      <w:sz w:val="28"/>
      <w:szCs w:val="28"/>
    </w:rPr>
  </w:style>
  <w:style w:type="character" w:customStyle="1" w:styleId="documentbody1">
    <w:name w:val="documentbody1"/>
    <w:basedOn w:val="DefaultParagraphFont"/>
    <w:rsid w:val="00620EAF"/>
    <w:rPr>
      <w:rFonts w:ascii="Verdana" w:hAnsi="Verdana" w:hint="default"/>
      <w:sz w:val="19"/>
      <w:szCs w:val="19"/>
    </w:rPr>
  </w:style>
  <w:style w:type="character" w:styleId="HTMLCite">
    <w:name w:val="HTML Cite"/>
    <w:basedOn w:val="DefaultParagraphFont"/>
    <w:rsid w:val="00620EAF"/>
    <w:rPr>
      <w:i/>
      <w:iCs/>
    </w:rPr>
  </w:style>
  <w:style w:type="paragraph" w:customStyle="1" w:styleId="commentsbullets">
    <w:name w:val="comments bullets"/>
    <w:basedOn w:val="commentsbox"/>
    <w:next w:val="commentsbox"/>
    <w:qFormat/>
    <w:rsid w:val="001862C4"/>
    <w:pPr>
      <w:numPr>
        <w:numId w:val="6"/>
      </w:numPr>
      <w:ind w:right="115"/>
    </w:pPr>
  </w:style>
  <w:style w:type="paragraph" w:customStyle="1" w:styleId="bullets-123">
    <w:name w:val="bullets-1 2 3"/>
    <w:basedOn w:val="bullets"/>
    <w:qFormat/>
    <w:rsid w:val="00B05B50"/>
    <w:pPr>
      <w:widowControl/>
      <w:numPr>
        <w:numId w:val="0"/>
      </w:numPr>
      <w:tabs>
        <w:tab w:val="left" w:pos="1530"/>
      </w:tabs>
      <w:spacing w:after="0"/>
      <w:ind w:left="1080" w:hanging="360"/>
    </w:pPr>
  </w:style>
  <w:style w:type="paragraph" w:customStyle="1" w:styleId="endnotessk">
    <w:name w:val="endnotes sk"/>
    <w:basedOn w:val="EndnoteText"/>
    <w:qFormat/>
    <w:rsid w:val="000C3F03"/>
    <w:pPr>
      <w:tabs>
        <w:tab w:val="left" w:pos="180"/>
      </w:tabs>
      <w:spacing w:after="40" w:line="220" w:lineRule="exact"/>
      <w:ind w:left="187" w:hanging="187"/>
    </w:pPr>
    <w:rPr>
      <w:color w:val="auto"/>
    </w:rPr>
  </w:style>
  <w:style w:type="paragraph" w:customStyle="1" w:styleId="urloncover">
    <w:name w:val="url on cover"/>
    <w:basedOn w:val="Heading1"/>
    <w:qFormat/>
    <w:rsid w:val="00157638"/>
    <w:pPr>
      <w:ind w:left="1980"/>
    </w:pPr>
    <w:rPr>
      <w:rFonts w:ascii="Times New Roman" w:hAnsi="Times New Roman"/>
      <w:sz w:val="24"/>
    </w:rPr>
  </w:style>
  <w:style w:type="character" w:customStyle="1" w:styleId="CharChar4">
    <w:name w:val="Char Char4"/>
    <w:basedOn w:val="DefaultParagraphFont"/>
    <w:rsid w:val="00325E3A"/>
  </w:style>
  <w:style w:type="paragraph" w:customStyle="1" w:styleId="inside-copy">
    <w:name w:val="inside-copy"/>
    <w:basedOn w:val="Normal"/>
    <w:rsid w:val="00325E3A"/>
    <w:pPr>
      <w:spacing w:before="100" w:beforeAutospacing="1" w:after="100" w:afterAutospacing="1" w:line="173" w:lineRule="atLeast"/>
    </w:pPr>
    <w:rPr>
      <w:color w:val="000000"/>
      <w:sz w:val="14"/>
      <w:szCs w:val="14"/>
    </w:rPr>
  </w:style>
  <w:style w:type="paragraph" w:styleId="ListParagraph">
    <w:name w:val="List Paragraph"/>
    <w:basedOn w:val="Normal"/>
    <w:uiPriority w:val="34"/>
    <w:qFormat/>
    <w:rsid w:val="00325E3A"/>
    <w:pPr>
      <w:spacing w:after="200" w:line="276" w:lineRule="auto"/>
      <w:ind w:left="720"/>
      <w:contextualSpacing/>
    </w:pPr>
    <w:rPr>
      <w:rFonts w:ascii="Calibri" w:eastAsia="Calibri" w:hAnsi="Calibri"/>
      <w:sz w:val="22"/>
      <w:szCs w:val="22"/>
    </w:rPr>
  </w:style>
  <w:style w:type="paragraph" w:customStyle="1" w:styleId="bullets-abc">
    <w:name w:val="bullets-a b c"/>
    <w:basedOn w:val="BasicParagraph"/>
    <w:rsid w:val="004F2215"/>
    <w:pPr>
      <w:ind w:left="720" w:hanging="360"/>
    </w:pPr>
  </w:style>
  <w:style w:type="paragraph" w:styleId="BodyText2">
    <w:name w:val="Body Text 2"/>
    <w:basedOn w:val="Normal"/>
    <w:link w:val="BodyText2Char"/>
    <w:rsid w:val="00077540"/>
    <w:pPr>
      <w:widowControl w:val="0"/>
      <w:tabs>
        <w:tab w:val="left" w:pos="360"/>
        <w:tab w:val="left" w:pos="720"/>
        <w:tab w:val="left" w:pos="1080"/>
        <w:tab w:val="left" w:pos="1440"/>
        <w:tab w:val="left" w:pos="1800"/>
        <w:tab w:val="left" w:pos="2160"/>
      </w:tabs>
      <w:autoSpaceDE w:val="0"/>
      <w:autoSpaceDN w:val="0"/>
      <w:adjustRightInd w:val="0"/>
      <w:spacing w:line="240" w:lineRule="auto"/>
      <w:ind w:right="720"/>
    </w:pPr>
    <w:rPr>
      <w:szCs w:val="20"/>
    </w:rPr>
  </w:style>
  <w:style w:type="character" w:customStyle="1" w:styleId="BodyText2Char">
    <w:name w:val="Body Text 2 Char"/>
    <w:basedOn w:val="DefaultParagraphFont"/>
    <w:link w:val="BodyText2"/>
    <w:rsid w:val="00077540"/>
    <w:rPr>
      <w:sz w:val="24"/>
    </w:rPr>
  </w:style>
  <w:style w:type="paragraph" w:customStyle="1" w:styleId="cofa">
    <w:name w:val="cofa"/>
    <w:basedOn w:val="LevelA"/>
    <w:rsid w:val="00077540"/>
    <w:pPr>
      <w:keepNext/>
      <w:tabs>
        <w:tab w:val="clear" w:pos="360"/>
        <w:tab w:val="clear" w:pos="720"/>
        <w:tab w:val="clear" w:pos="1080"/>
        <w:tab w:val="clear" w:pos="1440"/>
        <w:tab w:val="clear" w:pos="1800"/>
        <w:tab w:val="clear" w:pos="2160"/>
        <w:tab w:val="left" w:pos="1260"/>
      </w:tabs>
      <w:ind w:left="1260" w:hanging="540"/>
    </w:pPr>
  </w:style>
  <w:style w:type="paragraph" w:styleId="BlockText">
    <w:name w:val="Block Text"/>
    <w:basedOn w:val="Normal"/>
    <w:rsid w:val="00077540"/>
    <w:pPr>
      <w:widowControl w:val="0"/>
      <w:autoSpaceDE w:val="0"/>
      <w:autoSpaceDN w:val="0"/>
      <w:adjustRightInd w:val="0"/>
      <w:spacing w:after="120" w:line="240" w:lineRule="auto"/>
      <w:ind w:left="1440" w:right="1440"/>
    </w:pPr>
    <w:rPr>
      <w:rFonts w:ascii="Courier" w:hAnsi="Courier"/>
      <w:sz w:val="20"/>
      <w:szCs w:val="20"/>
    </w:rPr>
  </w:style>
  <w:style w:type="paragraph" w:styleId="BodyText3">
    <w:name w:val="Body Text 3"/>
    <w:basedOn w:val="Normal"/>
    <w:link w:val="BodyText3Char"/>
    <w:rsid w:val="00077540"/>
    <w:pPr>
      <w:widowControl w:val="0"/>
      <w:autoSpaceDE w:val="0"/>
      <w:autoSpaceDN w:val="0"/>
      <w:adjustRightInd w:val="0"/>
      <w:spacing w:after="120" w:line="240" w:lineRule="auto"/>
    </w:pPr>
    <w:rPr>
      <w:rFonts w:ascii="Courier" w:hAnsi="Courier"/>
      <w:sz w:val="16"/>
      <w:szCs w:val="16"/>
    </w:rPr>
  </w:style>
  <w:style w:type="character" w:customStyle="1" w:styleId="BodyText3Char">
    <w:name w:val="Body Text 3 Char"/>
    <w:basedOn w:val="DefaultParagraphFont"/>
    <w:link w:val="BodyText3"/>
    <w:rsid w:val="00077540"/>
    <w:rPr>
      <w:rFonts w:ascii="Courier" w:hAnsi="Courier"/>
      <w:sz w:val="16"/>
      <w:szCs w:val="16"/>
    </w:rPr>
  </w:style>
  <w:style w:type="paragraph" w:styleId="BodyTextFirstIndent">
    <w:name w:val="Body Text First Indent"/>
    <w:basedOn w:val="BodyText"/>
    <w:link w:val="BodyTextFirstIndentChar"/>
    <w:rsid w:val="00077540"/>
    <w:pPr>
      <w:spacing w:after="120" w:line="240" w:lineRule="auto"/>
      <w:ind w:firstLine="210"/>
      <w:jc w:val="left"/>
    </w:pPr>
    <w:rPr>
      <w:rFonts w:ascii="Courier" w:hAnsi="Courier"/>
      <w:sz w:val="20"/>
    </w:rPr>
  </w:style>
  <w:style w:type="character" w:customStyle="1" w:styleId="BodyTextFirstIndentChar">
    <w:name w:val="Body Text First Indent Char"/>
    <w:basedOn w:val="BodyTextChar"/>
    <w:link w:val="BodyTextFirstIndent"/>
    <w:rsid w:val="00077540"/>
    <w:rPr>
      <w:rFonts w:ascii="Courier" w:hAnsi="Courier"/>
      <w:sz w:val="22"/>
    </w:rPr>
  </w:style>
  <w:style w:type="paragraph" w:styleId="BodyTextFirstIndent2">
    <w:name w:val="Body Text First Indent 2"/>
    <w:basedOn w:val="BodyTextIndent"/>
    <w:link w:val="BodyTextFirstIndent2Char"/>
    <w:rsid w:val="00077540"/>
    <w:pPr>
      <w:ind w:firstLine="210"/>
    </w:pPr>
  </w:style>
  <w:style w:type="character" w:customStyle="1" w:styleId="BodyTextFirstIndent2Char">
    <w:name w:val="Body Text First Indent 2 Char"/>
    <w:basedOn w:val="BodyTextIndentChar"/>
    <w:link w:val="BodyTextFirstIndent2"/>
    <w:rsid w:val="00077540"/>
    <w:rPr>
      <w:rFonts w:ascii="Courier" w:hAnsi="Courier"/>
    </w:rPr>
  </w:style>
  <w:style w:type="paragraph" w:styleId="BodyTextIndent3">
    <w:name w:val="Body Text Indent 3"/>
    <w:basedOn w:val="Normal"/>
    <w:link w:val="BodyTextIndent3Char"/>
    <w:rsid w:val="00077540"/>
    <w:pPr>
      <w:widowControl w:val="0"/>
      <w:autoSpaceDE w:val="0"/>
      <w:autoSpaceDN w:val="0"/>
      <w:adjustRightInd w:val="0"/>
      <w:spacing w:after="120" w:line="240" w:lineRule="auto"/>
      <w:ind w:left="360"/>
    </w:pPr>
    <w:rPr>
      <w:rFonts w:ascii="Courier" w:hAnsi="Courier"/>
      <w:sz w:val="16"/>
      <w:szCs w:val="16"/>
    </w:rPr>
  </w:style>
  <w:style w:type="character" w:customStyle="1" w:styleId="BodyTextIndent3Char">
    <w:name w:val="Body Text Indent 3 Char"/>
    <w:basedOn w:val="DefaultParagraphFont"/>
    <w:link w:val="BodyTextIndent3"/>
    <w:rsid w:val="00077540"/>
    <w:rPr>
      <w:rFonts w:ascii="Courier" w:hAnsi="Courier"/>
      <w:sz w:val="16"/>
      <w:szCs w:val="16"/>
    </w:rPr>
  </w:style>
  <w:style w:type="paragraph" w:styleId="Caption">
    <w:name w:val="caption"/>
    <w:basedOn w:val="Normal"/>
    <w:next w:val="Normal"/>
    <w:qFormat/>
    <w:rsid w:val="00077540"/>
    <w:pPr>
      <w:widowControl w:val="0"/>
      <w:autoSpaceDE w:val="0"/>
      <w:autoSpaceDN w:val="0"/>
      <w:adjustRightInd w:val="0"/>
      <w:spacing w:before="120" w:after="120" w:line="240" w:lineRule="auto"/>
    </w:pPr>
    <w:rPr>
      <w:rFonts w:ascii="Courier" w:hAnsi="Courier"/>
      <w:b/>
      <w:bCs/>
      <w:sz w:val="20"/>
      <w:szCs w:val="20"/>
    </w:rPr>
  </w:style>
  <w:style w:type="paragraph" w:styleId="Closing">
    <w:name w:val="Closing"/>
    <w:basedOn w:val="Normal"/>
    <w:link w:val="ClosingChar"/>
    <w:rsid w:val="00077540"/>
    <w:pPr>
      <w:widowControl w:val="0"/>
      <w:autoSpaceDE w:val="0"/>
      <w:autoSpaceDN w:val="0"/>
      <w:adjustRightInd w:val="0"/>
      <w:spacing w:line="240" w:lineRule="auto"/>
      <w:ind w:left="4320"/>
    </w:pPr>
    <w:rPr>
      <w:rFonts w:ascii="Courier" w:hAnsi="Courier"/>
      <w:sz w:val="20"/>
      <w:szCs w:val="20"/>
    </w:rPr>
  </w:style>
  <w:style w:type="character" w:customStyle="1" w:styleId="ClosingChar">
    <w:name w:val="Closing Char"/>
    <w:basedOn w:val="DefaultParagraphFont"/>
    <w:link w:val="Closing"/>
    <w:rsid w:val="00077540"/>
    <w:rPr>
      <w:rFonts w:ascii="Courier" w:hAnsi="Courier"/>
    </w:rPr>
  </w:style>
  <w:style w:type="paragraph" w:styleId="List">
    <w:name w:val="List"/>
    <w:basedOn w:val="Normal"/>
    <w:rsid w:val="00077540"/>
    <w:pPr>
      <w:widowControl w:val="0"/>
      <w:autoSpaceDE w:val="0"/>
      <w:autoSpaceDN w:val="0"/>
      <w:adjustRightInd w:val="0"/>
      <w:spacing w:line="240" w:lineRule="auto"/>
      <w:ind w:left="360" w:hanging="360"/>
    </w:pPr>
    <w:rPr>
      <w:rFonts w:ascii="Courier" w:hAnsi="Courier"/>
      <w:sz w:val="20"/>
      <w:szCs w:val="20"/>
    </w:rPr>
  </w:style>
  <w:style w:type="paragraph" w:styleId="List2">
    <w:name w:val="List 2"/>
    <w:basedOn w:val="Normal"/>
    <w:rsid w:val="00077540"/>
    <w:pPr>
      <w:widowControl w:val="0"/>
      <w:autoSpaceDE w:val="0"/>
      <w:autoSpaceDN w:val="0"/>
      <w:adjustRightInd w:val="0"/>
      <w:spacing w:line="240" w:lineRule="auto"/>
      <w:ind w:left="720" w:hanging="360"/>
    </w:pPr>
    <w:rPr>
      <w:rFonts w:ascii="Courier" w:hAnsi="Courier"/>
      <w:sz w:val="20"/>
      <w:szCs w:val="20"/>
    </w:rPr>
  </w:style>
  <w:style w:type="paragraph" w:styleId="List3">
    <w:name w:val="List 3"/>
    <w:basedOn w:val="Normal"/>
    <w:rsid w:val="00077540"/>
    <w:pPr>
      <w:widowControl w:val="0"/>
      <w:autoSpaceDE w:val="0"/>
      <w:autoSpaceDN w:val="0"/>
      <w:adjustRightInd w:val="0"/>
      <w:spacing w:line="240" w:lineRule="auto"/>
      <w:ind w:left="1080" w:hanging="360"/>
    </w:pPr>
    <w:rPr>
      <w:rFonts w:ascii="Courier" w:hAnsi="Courier"/>
      <w:sz w:val="20"/>
      <w:szCs w:val="20"/>
    </w:rPr>
  </w:style>
  <w:style w:type="paragraph" w:styleId="List4">
    <w:name w:val="List 4"/>
    <w:basedOn w:val="Normal"/>
    <w:rsid w:val="00077540"/>
    <w:pPr>
      <w:widowControl w:val="0"/>
      <w:autoSpaceDE w:val="0"/>
      <w:autoSpaceDN w:val="0"/>
      <w:adjustRightInd w:val="0"/>
      <w:spacing w:line="240" w:lineRule="auto"/>
      <w:ind w:left="1440" w:hanging="360"/>
    </w:pPr>
    <w:rPr>
      <w:rFonts w:ascii="Courier" w:hAnsi="Courier"/>
      <w:sz w:val="20"/>
      <w:szCs w:val="20"/>
    </w:rPr>
  </w:style>
  <w:style w:type="paragraph" w:styleId="List5">
    <w:name w:val="List 5"/>
    <w:basedOn w:val="Normal"/>
    <w:rsid w:val="00077540"/>
    <w:pPr>
      <w:widowControl w:val="0"/>
      <w:autoSpaceDE w:val="0"/>
      <w:autoSpaceDN w:val="0"/>
      <w:adjustRightInd w:val="0"/>
      <w:spacing w:line="240" w:lineRule="auto"/>
      <w:ind w:left="1800" w:hanging="360"/>
    </w:pPr>
    <w:rPr>
      <w:rFonts w:ascii="Courier" w:hAnsi="Courier"/>
      <w:sz w:val="20"/>
      <w:szCs w:val="20"/>
    </w:rPr>
  </w:style>
  <w:style w:type="paragraph" w:styleId="ListBullet">
    <w:name w:val="List Bullet"/>
    <w:basedOn w:val="Normal"/>
    <w:autoRedefine/>
    <w:rsid w:val="00077540"/>
    <w:pPr>
      <w:widowControl w:val="0"/>
      <w:numPr>
        <w:numId w:val="8"/>
      </w:numPr>
      <w:autoSpaceDE w:val="0"/>
      <w:autoSpaceDN w:val="0"/>
      <w:adjustRightInd w:val="0"/>
      <w:spacing w:line="240" w:lineRule="auto"/>
    </w:pPr>
    <w:rPr>
      <w:rFonts w:ascii="Courier" w:hAnsi="Courier"/>
      <w:sz w:val="20"/>
      <w:szCs w:val="20"/>
    </w:rPr>
  </w:style>
  <w:style w:type="paragraph" w:styleId="ListBullet2">
    <w:name w:val="List Bullet 2"/>
    <w:basedOn w:val="Normal"/>
    <w:autoRedefine/>
    <w:rsid w:val="00077540"/>
    <w:pPr>
      <w:widowControl w:val="0"/>
      <w:numPr>
        <w:numId w:val="9"/>
      </w:numPr>
      <w:autoSpaceDE w:val="0"/>
      <w:autoSpaceDN w:val="0"/>
      <w:adjustRightInd w:val="0"/>
      <w:spacing w:line="240" w:lineRule="auto"/>
    </w:pPr>
    <w:rPr>
      <w:rFonts w:ascii="Courier" w:hAnsi="Courier"/>
      <w:sz w:val="20"/>
      <w:szCs w:val="20"/>
    </w:rPr>
  </w:style>
  <w:style w:type="paragraph" w:styleId="ListBullet3">
    <w:name w:val="List Bullet 3"/>
    <w:basedOn w:val="Normal"/>
    <w:autoRedefine/>
    <w:rsid w:val="00077540"/>
    <w:pPr>
      <w:widowControl w:val="0"/>
      <w:numPr>
        <w:numId w:val="10"/>
      </w:numPr>
      <w:autoSpaceDE w:val="0"/>
      <w:autoSpaceDN w:val="0"/>
      <w:adjustRightInd w:val="0"/>
      <w:spacing w:line="240" w:lineRule="auto"/>
    </w:pPr>
    <w:rPr>
      <w:rFonts w:ascii="Courier" w:hAnsi="Courier"/>
      <w:sz w:val="20"/>
      <w:szCs w:val="20"/>
    </w:rPr>
  </w:style>
  <w:style w:type="paragraph" w:styleId="ListBullet4">
    <w:name w:val="List Bullet 4"/>
    <w:basedOn w:val="Normal"/>
    <w:autoRedefine/>
    <w:rsid w:val="00077540"/>
    <w:pPr>
      <w:widowControl w:val="0"/>
      <w:numPr>
        <w:numId w:val="11"/>
      </w:numPr>
      <w:autoSpaceDE w:val="0"/>
      <w:autoSpaceDN w:val="0"/>
      <w:adjustRightInd w:val="0"/>
      <w:spacing w:line="240" w:lineRule="auto"/>
    </w:pPr>
    <w:rPr>
      <w:rFonts w:ascii="Courier" w:hAnsi="Courier"/>
      <w:sz w:val="20"/>
      <w:szCs w:val="20"/>
    </w:rPr>
  </w:style>
  <w:style w:type="paragraph" w:styleId="ListBullet5">
    <w:name w:val="List Bullet 5"/>
    <w:basedOn w:val="Normal"/>
    <w:autoRedefine/>
    <w:rsid w:val="00077540"/>
    <w:pPr>
      <w:widowControl w:val="0"/>
      <w:numPr>
        <w:numId w:val="12"/>
      </w:numPr>
      <w:autoSpaceDE w:val="0"/>
      <w:autoSpaceDN w:val="0"/>
      <w:adjustRightInd w:val="0"/>
      <w:spacing w:line="240" w:lineRule="auto"/>
    </w:pPr>
    <w:rPr>
      <w:rFonts w:ascii="Courier" w:hAnsi="Courier"/>
      <w:sz w:val="20"/>
      <w:szCs w:val="20"/>
    </w:rPr>
  </w:style>
  <w:style w:type="paragraph" w:styleId="ListContinue">
    <w:name w:val="List Continue"/>
    <w:basedOn w:val="Normal"/>
    <w:rsid w:val="00077540"/>
    <w:pPr>
      <w:widowControl w:val="0"/>
      <w:autoSpaceDE w:val="0"/>
      <w:autoSpaceDN w:val="0"/>
      <w:adjustRightInd w:val="0"/>
      <w:spacing w:after="120" w:line="240" w:lineRule="auto"/>
      <w:ind w:left="360"/>
    </w:pPr>
    <w:rPr>
      <w:rFonts w:ascii="Courier" w:hAnsi="Courier"/>
      <w:sz w:val="20"/>
      <w:szCs w:val="20"/>
    </w:rPr>
  </w:style>
  <w:style w:type="paragraph" w:styleId="ListContinue2">
    <w:name w:val="List Continue 2"/>
    <w:basedOn w:val="Normal"/>
    <w:rsid w:val="00077540"/>
    <w:pPr>
      <w:widowControl w:val="0"/>
      <w:autoSpaceDE w:val="0"/>
      <w:autoSpaceDN w:val="0"/>
      <w:adjustRightInd w:val="0"/>
      <w:spacing w:after="120" w:line="240" w:lineRule="auto"/>
      <w:ind w:left="720"/>
    </w:pPr>
    <w:rPr>
      <w:rFonts w:ascii="Courier" w:hAnsi="Courier"/>
      <w:sz w:val="20"/>
      <w:szCs w:val="20"/>
    </w:rPr>
  </w:style>
  <w:style w:type="paragraph" w:styleId="ListContinue3">
    <w:name w:val="List Continue 3"/>
    <w:basedOn w:val="Normal"/>
    <w:rsid w:val="00077540"/>
    <w:pPr>
      <w:widowControl w:val="0"/>
      <w:autoSpaceDE w:val="0"/>
      <w:autoSpaceDN w:val="0"/>
      <w:adjustRightInd w:val="0"/>
      <w:spacing w:after="120" w:line="240" w:lineRule="auto"/>
      <w:ind w:left="1080"/>
    </w:pPr>
    <w:rPr>
      <w:rFonts w:ascii="Courier" w:hAnsi="Courier"/>
      <w:sz w:val="20"/>
      <w:szCs w:val="20"/>
    </w:rPr>
  </w:style>
  <w:style w:type="paragraph" w:styleId="ListNumber">
    <w:name w:val="List Number"/>
    <w:basedOn w:val="Normal"/>
    <w:rsid w:val="00077540"/>
    <w:pPr>
      <w:widowControl w:val="0"/>
      <w:tabs>
        <w:tab w:val="num" w:pos="360"/>
      </w:tabs>
      <w:autoSpaceDE w:val="0"/>
      <w:autoSpaceDN w:val="0"/>
      <w:adjustRightInd w:val="0"/>
      <w:spacing w:line="240" w:lineRule="auto"/>
      <w:ind w:left="360" w:hanging="360"/>
    </w:pPr>
    <w:rPr>
      <w:rFonts w:ascii="Courier" w:hAnsi="Courier"/>
      <w:sz w:val="20"/>
      <w:szCs w:val="20"/>
    </w:rPr>
  </w:style>
  <w:style w:type="paragraph" w:customStyle="1" w:styleId="DocID">
    <w:name w:val="Doc ID"/>
    <w:basedOn w:val="Normal"/>
    <w:link w:val="DocIDChar"/>
    <w:rsid w:val="00077540"/>
    <w:pPr>
      <w:autoSpaceDE w:val="0"/>
      <w:autoSpaceDN w:val="0"/>
      <w:adjustRightInd w:val="0"/>
      <w:spacing w:line="240" w:lineRule="auto"/>
    </w:pPr>
    <w:rPr>
      <w:sz w:val="14"/>
      <w:szCs w:val="20"/>
    </w:rPr>
  </w:style>
  <w:style w:type="paragraph" w:customStyle="1" w:styleId="texta-b-c">
    <w:name w:val="text a-b-c"/>
    <w:basedOn w:val="Normal"/>
    <w:rsid w:val="00077540"/>
    <w:pPr>
      <w:ind w:left="720" w:hanging="360"/>
    </w:pPr>
  </w:style>
  <w:style w:type="character" w:customStyle="1" w:styleId="apple-style-span">
    <w:name w:val="apple-style-span"/>
    <w:basedOn w:val="DefaultParagraphFont"/>
    <w:rsid w:val="00C90D22"/>
  </w:style>
  <w:style w:type="paragraph" w:customStyle="1" w:styleId="1BulletList">
    <w:name w:val="1Bullet List"/>
    <w:rsid w:val="00C90D22"/>
    <w:pPr>
      <w:tabs>
        <w:tab w:val="left" w:pos="720"/>
      </w:tabs>
      <w:autoSpaceDE w:val="0"/>
      <w:autoSpaceDN w:val="0"/>
      <w:adjustRightInd w:val="0"/>
      <w:ind w:left="720" w:hanging="720"/>
    </w:pPr>
    <w:rPr>
      <w:sz w:val="20"/>
    </w:rPr>
  </w:style>
  <w:style w:type="paragraph" w:customStyle="1" w:styleId="bulletsi">
    <w:name w:val="bullets i"/>
    <w:aliases w:val="ii"/>
    <w:basedOn w:val="bullets-123"/>
    <w:qFormat/>
    <w:rsid w:val="00F7467F"/>
    <w:pPr>
      <w:tabs>
        <w:tab w:val="clear" w:pos="1530"/>
        <w:tab w:val="left" w:pos="1440"/>
      </w:tabs>
      <w:ind w:left="1800" w:hanging="450"/>
    </w:pPr>
  </w:style>
  <w:style w:type="paragraph" w:styleId="Revision">
    <w:name w:val="Revision"/>
    <w:hidden/>
    <w:rsid w:val="007571DF"/>
  </w:style>
  <w:style w:type="character" w:customStyle="1" w:styleId="cdc-decorated">
    <w:name w:val="cdc-decorated"/>
    <w:basedOn w:val="DefaultParagraphFont"/>
    <w:rsid w:val="004F2736"/>
  </w:style>
  <w:style w:type="character" w:customStyle="1" w:styleId="HeaderChar">
    <w:name w:val="Header Char"/>
    <w:link w:val="Header"/>
    <w:uiPriority w:val="99"/>
    <w:rsid w:val="00615A6D"/>
  </w:style>
  <w:style w:type="character" w:customStyle="1" w:styleId="NormalTextChar">
    <w:name w:val="Normal Text Char"/>
    <w:link w:val="NormalText"/>
    <w:rsid w:val="00615A6D"/>
    <w:rPr>
      <w:szCs w:val="20"/>
    </w:rPr>
  </w:style>
  <w:style w:type="paragraph" w:customStyle="1" w:styleId="TOCHeading1">
    <w:name w:val="TOC Heading1"/>
    <w:basedOn w:val="Heading1"/>
    <w:next w:val="Normal"/>
    <w:rsid w:val="00615A6D"/>
    <w:pPr>
      <w:keepLines/>
      <w:suppressAutoHyphens w:val="0"/>
      <w:spacing w:before="480" w:line="276" w:lineRule="auto"/>
      <w:outlineLvl w:val="9"/>
    </w:pPr>
    <w:rPr>
      <w:rFonts w:ascii="Calibri" w:hAnsi="Calibri"/>
      <w:b/>
      <w:bCs/>
      <w:color w:val="365F91"/>
      <w:kern w:val="0"/>
      <w:sz w:val="28"/>
      <w:szCs w:val="28"/>
    </w:rPr>
  </w:style>
  <w:style w:type="paragraph" w:customStyle="1" w:styleId="ColorfulList-Accent11">
    <w:name w:val="Colorful List - Accent 11"/>
    <w:basedOn w:val="Normal"/>
    <w:uiPriority w:val="34"/>
    <w:qFormat/>
    <w:rsid w:val="00615A6D"/>
    <w:pPr>
      <w:spacing w:after="200" w:line="276" w:lineRule="auto"/>
      <w:ind w:left="720"/>
      <w:contextualSpacing/>
    </w:pPr>
    <w:rPr>
      <w:rFonts w:ascii="Calibri" w:eastAsia="Calibri" w:hAnsi="Calibri"/>
      <w:sz w:val="22"/>
      <w:szCs w:val="22"/>
    </w:rPr>
  </w:style>
  <w:style w:type="character" w:customStyle="1" w:styleId="DocIDChar">
    <w:name w:val="Doc ID Char"/>
    <w:link w:val="DocID"/>
    <w:rsid w:val="00615A6D"/>
    <w:rPr>
      <w:sz w:val="14"/>
      <w:szCs w:val="20"/>
    </w:rPr>
  </w:style>
  <w:style w:type="paragraph" w:customStyle="1" w:styleId="levela0">
    <w:name w:val="levela"/>
    <w:basedOn w:val="Normal"/>
    <w:rsid w:val="00615A6D"/>
    <w:pPr>
      <w:spacing w:line="240" w:lineRule="auto"/>
      <w:ind w:left="360" w:firstLine="360"/>
    </w:pPr>
  </w:style>
  <w:style w:type="paragraph" w:customStyle="1" w:styleId="LevalD">
    <w:name w:val="Leval D"/>
    <w:basedOn w:val="LevelA"/>
    <w:qFormat/>
    <w:rsid w:val="00615A6D"/>
    <w:pPr>
      <w:widowControl/>
      <w:tabs>
        <w:tab w:val="clear" w:pos="360"/>
        <w:tab w:val="clear" w:pos="720"/>
      </w:tabs>
      <w:ind w:left="1440"/>
    </w:pPr>
    <w:rPr>
      <w:sz w:val="23"/>
    </w:rPr>
  </w:style>
  <w:style w:type="paragraph" w:customStyle="1" w:styleId="Style2">
    <w:name w:val="Style2"/>
    <w:basedOn w:val="LevelA"/>
    <w:next w:val="LevalD"/>
    <w:qFormat/>
    <w:rsid w:val="00615A6D"/>
    <w:pPr>
      <w:widowControl/>
      <w:tabs>
        <w:tab w:val="clear" w:pos="360"/>
        <w:tab w:val="clear" w:pos="720"/>
      </w:tabs>
      <w:ind w:left="1440"/>
    </w:pPr>
    <w:rPr>
      <w:sz w:val="23"/>
    </w:rPr>
  </w:style>
  <w:style w:type="paragraph" w:customStyle="1" w:styleId="bulletsii">
    <w:name w:val="bullets (ii)"/>
    <w:basedOn w:val="bullets-123"/>
    <w:qFormat/>
    <w:rsid w:val="00615A6D"/>
    <w:pPr>
      <w:tabs>
        <w:tab w:val="clear" w:pos="1530"/>
      </w:tabs>
      <w:ind w:left="1710"/>
    </w:pPr>
  </w:style>
  <w:style w:type="paragraph" w:customStyle="1" w:styleId="normaltext0">
    <w:name w:val="normaltext"/>
    <w:basedOn w:val="Normal"/>
    <w:rsid w:val="00615A6D"/>
    <w:pPr>
      <w:autoSpaceDE w:val="0"/>
      <w:autoSpaceDN w:val="0"/>
      <w:spacing w:line="240" w:lineRule="auto"/>
      <w:ind w:firstLine="360"/>
    </w:pPr>
  </w:style>
  <w:style w:type="character" w:customStyle="1" w:styleId="apple-converted-space">
    <w:name w:val="apple-converted-space"/>
    <w:basedOn w:val="DefaultParagraphFont"/>
    <w:rsid w:val="00615A6D"/>
  </w:style>
  <w:style w:type="paragraph" w:customStyle="1" w:styleId="ColorfulShading-Accent31">
    <w:name w:val="Colorful Shading - Accent 31"/>
    <w:basedOn w:val="Normal"/>
    <w:uiPriority w:val="34"/>
    <w:qFormat/>
    <w:rsid w:val="00615A6D"/>
    <w:pPr>
      <w:spacing w:after="200" w:line="276" w:lineRule="auto"/>
      <w:ind w:left="720"/>
      <w:contextualSpacing/>
    </w:pPr>
    <w:rPr>
      <w:rFonts w:ascii="Calibri" w:eastAsia="Calibri" w:hAnsi="Calibri"/>
      <w:sz w:val="22"/>
      <w:szCs w:val="22"/>
    </w:rPr>
  </w:style>
  <w:style w:type="character" w:customStyle="1" w:styleId="citation-volume">
    <w:name w:val="citation-volume"/>
    <w:basedOn w:val="DefaultParagraphFont"/>
    <w:rsid w:val="00615A6D"/>
  </w:style>
  <w:style w:type="character" w:customStyle="1" w:styleId="citation-flpages">
    <w:name w:val="citation-flpages"/>
    <w:basedOn w:val="DefaultParagraphFont"/>
    <w:rsid w:val="00615A6D"/>
  </w:style>
  <w:style w:type="paragraph" w:customStyle="1" w:styleId="MediumGrid1-Accent22">
    <w:name w:val="Medium Grid 1 - Accent 22"/>
    <w:basedOn w:val="Normal"/>
    <w:uiPriority w:val="34"/>
    <w:qFormat/>
    <w:rsid w:val="00615A6D"/>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615A6D"/>
    <w:rPr>
      <w:rFonts w:asciiTheme="minorHAnsi" w:eastAsiaTheme="minorHAnsi" w:hAnsiTheme="minorHAnsi" w:cstheme="minorBidi"/>
      <w:sz w:val="22"/>
      <w:szCs w:val="22"/>
    </w:rPr>
  </w:style>
  <w:style w:type="paragraph" w:customStyle="1" w:styleId="bullets1">
    <w:name w:val="bullets 1"/>
    <w:basedOn w:val="Normal"/>
    <w:rsid w:val="00B05B50"/>
    <w:pPr>
      <w:numPr>
        <w:numId w:val="21"/>
      </w:numPr>
    </w:pPr>
  </w:style>
  <w:style w:type="character" w:customStyle="1" w:styleId="Hyperlink0">
    <w:name w:val="Hyperlink.0"/>
    <w:rsid w:val="00101E94"/>
    <w:rPr>
      <w:color w:val="0563C1"/>
      <w:sz w:val="18"/>
      <w:szCs w:val="18"/>
      <w:u w:val="single" w:color="0563C1"/>
    </w:rPr>
  </w:style>
  <w:style w:type="table" w:styleId="TableGrid">
    <w:name w:val="Table Grid"/>
    <w:basedOn w:val="TableNormal"/>
    <w:rsid w:val="006E39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7713">
      <w:bodyDiv w:val="1"/>
      <w:marLeft w:val="0"/>
      <w:marRight w:val="0"/>
      <w:marTop w:val="0"/>
      <w:marBottom w:val="0"/>
      <w:divBdr>
        <w:top w:val="none" w:sz="0" w:space="0" w:color="auto"/>
        <w:left w:val="none" w:sz="0" w:space="0" w:color="auto"/>
        <w:bottom w:val="none" w:sz="0" w:space="0" w:color="auto"/>
        <w:right w:val="none" w:sz="0" w:space="0" w:color="auto"/>
      </w:divBdr>
      <w:divsChild>
        <w:div w:id="1590039633">
          <w:marLeft w:val="0"/>
          <w:marRight w:val="0"/>
          <w:marTop w:val="0"/>
          <w:marBottom w:val="0"/>
          <w:divBdr>
            <w:top w:val="none" w:sz="0" w:space="0" w:color="auto"/>
            <w:left w:val="none" w:sz="0" w:space="0" w:color="auto"/>
            <w:bottom w:val="none" w:sz="0" w:space="0" w:color="auto"/>
            <w:right w:val="none" w:sz="0" w:space="0" w:color="auto"/>
          </w:divBdr>
          <w:divsChild>
            <w:div w:id="161940412">
              <w:marLeft w:val="0"/>
              <w:marRight w:val="0"/>
              <w:marTop w:val="0"/>
              <w:marBottom w:val="0"/>
              <w:divBdr>
                <w:top w:val="none" w:sz="0" w:space="0" w:color="auto"/>
                <w:left w:val="none" w:sz="0" w:space="0" w:color="auto"/>
                <w:bottom w:val="none" w:sz="0" w:space="0" w:color="auto"/>
                <w:right w:val="none" w:sz="0" w:space="0" w:color="auto"/>
              </w:divBdr>
              <w:divsChild>
                <w:div w:id="45111726">
                  <w:marLeft w:val="0"/>
                  <w:marRight w:val="0"/>
                  <w:marTop w:val="0"/>
                  <w:marBottom w:val="0"/>
                  <w:divBdr>
                    <w:top w:val="none" w:sz="0" w:space="0" w:color="auto"/>
                    <w:left w:val="none" w:sz="0" w:space="0" w:color="auto"/>
                    <w:bottom w:val="none" w:sz="0" w:space="0" w:color="auto"/>
                    <w:right w:val="none" w:sz="0" w:space="0" w:color="auto"/>
                  </w:divBdr>
                  <w:divsChild>
                    <w:div w:id="315688123">
                      <w:marLeft w:val="0"/>
                      <w:marRight w:val="0"/>
                      <w:marTop w:val="0"/>
                      <w:marBottom w:val="0"/>
                      <w:divBdr>
                        <w:top w:val="none" w:sz="0" w:space="0" w:color="auto"/>
                        <w:left w:val="none" w:sz="0" w:space="0" w:color="auto"/>
                        <w:bottom w:val="none" w:sz="0" w:space="0" w:color="auto"/>
                        <w:right w:val="none" w:sz="0" w:space="0" w:color="auto"/>
                      </w:divBdr>
                      <w:divsChild>
                        <w:div w:id="677539529">
                          <w:marLeft w:val="0"/>
                          <w:marRight w:val="0"/>
                          <w:marTop w:val="0"/>
                          <w:marBottom w:val="0"/>
                          <w:divBdr>
                            <w:top w:val="none" w:sz="0" w:space="0" w:color="auto"/>
                            <w:left w:val="none" w:sz="0" w:space="0" w:color="auto"/>
                            <w:bottom w:val="none" w:sz="0" w:space="0" w:color="auto"/>
                            <w:right w:val="none" w:sz="0" w:space="0" w:color="auto"/>
                          </w:divBdr>
                          <w:divsChild>
                            <w:div w:id="1193877874">
                              <w:marLeft w:val="0"/>
                              <w:marRight w:val="0"/>
                              <w:marTop w:val="0"/>
                              <w:marBottom w:val="150"/>
                              <w:divBdr>
                                <w:top w:val="none" w:sz="0" w:space="0" w:color="auto"/>
                                <w:left w:val="none" w:sz="0" w:space="0" w:color="auto"/>
                                <w:bottom w:val="none" w:sz="0" w:space="0" w:color="auto"/>
                                <w:right w:val="none" w:sz="0" w:space="0" w:color="auto"/>
                              </w:divBdr>
                              <w:divsChild>
                                <w:div w:id="993021739">
                                  <w:marLeft w:val="0"/>
                                  <w:marRight w:val="0"/>
                                  <w:marTop w:val="0"/>
                                  <w:marBottom w:val="0"/>
                                  <w:divBdr>
                                    <w:top w:val="none" w:sz="0" w:space="0" w:color="auto"/>
                                    <w:left w:val="none" w:sz="0" w:space="0" w:color="auto"/>
                                    <w:bottom w:val="none" w:sz="0" w:space="0" w:color="auto"/>
                                    <w:right w:val="none" w:sz="0" w:space="0" w:color="auto"/>
                                  </w:divBdr>
                                  <w:divsChild>
                                    <w:div w:id="1560095331">
                                      <w:marLeft w:val="0"/>
                                      <w:marRight w:val="0"/>
                                      <w:marTop w:val="0"/>
                                      <w:marBottom w:val="0"/>
                                      <w:divBdr>
                                        <w:top w:val="none" w:sz="0" w:space="0" w:color="auto"/>
                                        <w:left w:val="none" w:sz="0" w:space="0" w:color="auto"/>
                                        <w:bottom w:val="none" w:sz="0" w:space="0" w:color="auto"/>
                                        <w:right w:val="none" w:sz="0" w:space="0" w:color="auto"/>
                                      </w:divBdr>
                                      <w:divsChild>
                                        <w:div w:id="57339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613771">
                          <w:marLeft w:val="0"/>
                          <w:marRight w:val="0"/>
                          <w:marTop w:val="0"/>
                          <w:marBottom w:val="0"/>
                          <w:divBdr>
                            <w:top w:val="none" w:sz="0" w:space="0" w:color="auto"/>
                            <w:left w:val="none" w:sz="0" w:space="0" w:color="auto"/>
                            <w:bottom w:val="none" w:sz="0" w:space="0" w:color="auto"/>
                            <w:right w:val="none" w:sz="0" w:space="0" w:color="auto"/>
                          </w:divBdr>
                        </w:div>
                        <w:div w:id="383531446">
                          <w:marLeft w:val="0"/>
                          <w:marRight w:val="0"/>
                          <w:marTop w:val="0"/>
                          <w:marBottom w:val="0"/>
                          <w:divBdr>
                            <w:top w:val="none" w:sz="0" w:space="0" w:color="auto"/>
                            <w:left w:val="none" w:sz="0" w:space="0" w:color="auto"/>
                            <w:bottom w:val="none" w:sz="0" w:space="0" w:color="auto"/>
                            <w:right w:val="none" w:sz="0" w:space="0" w:color="auto"/>
                          </w:divBdr>
                          <w:divsChild>
                            <w:div w:id="1814176499">
                              <w:marLeft w:val="0"/>
                              <w:marRight w:val="0"/>
                              <w:marTop w:val="0"/>
                              <w:marBottom w:val="0"/>
                              <w:divBdr>
                                <w:top w:val="none" w:sz="0" w:space="0" w:color="auto"/>
                                <w:left w:val="none" w:sz="0" w:space="0" w:color="auto"/>
                                <w:bottom w:val="none" w:sz="0" w:space="0" w:color="auto"/>
                                <w:right w:val="none" w:sz="0" w:space="0" w:color="auto"/>
                              </w:divBdr>
                            </w:div>
                            <w:div w:id="1178347701">
                              <w:marLeft w:val="0"/>
                              <w:marRight w:val="0"/>
                              <w:marTop w:val="0"/>
                              <w:marBottom w:val="0"/>
                              <w:divBdr>
                                <w:top w:val="none" w:sz="0" w:space="0" w:color="auto"/>
                                <w:left w:val="none" w:sz="0" w:space="0" w:color="auto"/>
                                <w:bottom w:val="none" w:sz="0" w:space="0" w:color="auto"/>
                                <w:right w:val="none" w:sz="0" w:space="0" w:color="auto"/>
                              </w:divBdr>
                            </w:div>
                            <w:div w:id="185288629">
                              <w:marLeft w:val="0"/>
                              <w:marRight w:val="0"/>
                              <w:marTop w:val="0"/>
                              <w:marBottom w:val="0"/>
                              <w:divBdr>
                                <w:top w:val="none" w:sz="0" w:space="0" w:color="auto"/>
                                <w:left w:val="none" w:sz="0" w:space="0" w:color="auto"/>
                                <w:bottom w:val="none" w:sz="0" w:space="0" w:color="auto"/>
                                <w:right w:val="none" w:sz="0" w:space="0" w:color="auto"/>
                              </w:divBdr>
                            </w:div>
                            <w:div w:id="48460818">
                              <w:marLeft w:val="0"/>
                              <w:marRight w:val="0"/>
                              <w:marTop w:val="0"/>
                              <w:marBottom w:val="0"/>
                              <w:divBdr>
                                <w:top w:val="none" w:sz="0" w:space="0" w:color="auto"/>
                                <w:left w:val="none" w:sz="0" w:space="0" w:color="auto"/>
                                <w:bottom w:val="none" w:sz="0" w:space="0" w:color="auto"/>
                                <w:right w:val="none" w:sz="0" w:space="0" w:color="auto"/>
                              </w:divBdr>
                            </w:div>
                            <w:div w:id="55931076">
                              <w:marLeft w:val="0"/>
                              <w:marRight w:val="0"/>
                              <w:marTop w:val="0"/>
                              <w:marBottom w:val="0"/>
                              <w:divBdr>
                                <w:top w:val="none" w:sz="0" w:space="0" w:color="auto"/>
                                <w:left w:val="none" w:sz="0" w:space="0" w:color="auto"/>
                                <w:bottom w:val="none" w:sz="0" w:space="0" w:color="auto"/>
                                <w:right w:val="none" w:sz="0" w:space="0" w:color="auto"/>
                              </w:divBdr>
                            </w:div>
                            <w:div w:id="1213007928">
                              <w:marLeft w:val="0"/>
                              <w:marRight w:val="0"/>
                              <w:marTop w:val="0"/>
                              <w:marBottom w:val="0"/>
                              <w:divBdr>
                                <w:top w:val="none" w:sz="0" w:space="0" w:color="auto"/>
                                <w:left w:val="none" w:sz="0" w:space="0" w:color="auto"/>
                                <w:bottom w:val="none" w:sz="0" w:space="0" w:color="auto"/>
                                <w:right w:val="none" w:sz="0" w:space="0" w:color="auto"/>
                              </w:divBdr>
                            </w:div>
                            <w:div w:id="1581523986">
                              <w:marLeft w:val="0"/>
                              <w:marRight w:val="0"/>
                              <w:marTop w:val="0"/>
                              <w:marBottom w:val="0"/>
                              <w:divBdr>
                                <w:top w:val="none" w:sz="0" w:space="0" w:color="auto"/>
                                <w:left w:val="none" w:sz="0" w:space="0" w:color="auto"/>
                                <w:bottom w:val="none" w:sz="0" w:space="0" w:color="auto"/>
                                <w:right w:val="none" w:sz="0" w:space="0" w:color="auto"/>
                              </w:divBdr>
                            </w:div>
                            <w:div w:id="1565530885">
                              <w:marLeft w:val="0"/>
                              <w:marRight w:val="0"/>
                              <w:marTop w:val="0"/>
                              <w:marBottom w:val="0"/>
                              <w:divBdr>
                                <w:top w:val="none" w:sz="0" w:space="0" w:color="auto"/>
                                <w:left w:val="none" w:sz="0" w:space="0" w:color="auto"/>
                                <w:bottom w:val="none" w:sz="0" w:space="0" w:color="auto"/>
                                <w:right w:val="none" w:sz="0" w:space="0" w:color="auto"/>
                              </w:divBdr>
                            </w:div>
                            <w:div w:id="1748654037">
                              <w:marLeft w:val="0"/>
                              <w:marRight w:val="0"/>
                              <w:marTop w:val="0"/>
                              <w:marBottom w:val="0"/>
                              <w:divBdr>
                                <w:top w:val="none" w:sz="0" w:space="0" w:color="auto"/>
                                <w:left w:val="none" w:sz="0" w:space="0" w:color="auto"/>
                                <w:bottom w:val="none" w:sz="0" w:space="0" w:color="auto"/>
                                <w:right w:val="none" w:sz="0" w:space="0" w:color="auto"/>
                              </w:divBdr>
                            </w:div>
                            <w:div w:id="85172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230469">
                  <w:marLeft w:val="0"/>
                  <w:marRight w:val="0"/>
                  <w:marTop w:val="0"/>
                  <w:marBottom w:val="0"/>
                  <w:divBdr>
                    <w:top w:val="none" w:sz="0" w:space="0" w:color="auto"/>
                    <w:left w:val="none" w:sz="0" w:space="0" w:color="auto"/>
                    <w:bottom w:val="none" w:sz="0" w:space="0" w:color="auto"/>
                    <w:right w:val="none" w:sz="0" w:space="0" w:color="auto"/>
                  </w:divBdr>
                  <w:divsChild>
                    <w:div w:id="2137284924">
                      <w:marLeft w:val="0"/>
                      <w:marRight w:val="0"/>
                      <w:marTop w:val="0"/>
                      <w:marBottom w:val="300"/>
                      <w:divBdr>
                        <w:top w:val="none" w:sz="0" w:space="0" w:color="auto"/>
                        <w:left w:val="none" w:sz="0" w:space="0" w:color="auto"/>
                        <w:bottom w:val="none" w:sz="0" w:space="0" w:color="auto"/>
                        <w:right w:val="none" w:sz="0" w:space="0" w:color="auto"/>
                      </w:divBdr>
                    </w:div>
                    <w:div w:id="828790917">
                      <w:marLeft w:val="0"/>
                      <w:marRight w:val="0"/>
                      <w:marTop w:val="0"/>
                      <w:marBottom w:val="300"/>
                      <w:divBdr>
                        <w:top w:val="none" w:sz="0" w:space="0" w:color="auto"/>
                        <w:left w:val="none" w:sz="0" w:space="0" w:color="auto"/>
                        <w:bottom w:val="none" w:sz="0" w:space="0" w:color="auto"/>
                        <w:right w:val="none" w:sz="0" w:space="0" w:color="auto"/>
                      </w:divBdr>
                    </w:div>
                    <w:div w:id="2107073243">
                      <w:marLeft w:val="0"/>
                      <w:marRight w:val="0"/>
                      <w:marTop w:val="0"/>
                      <w:marBottom w:val="300"/>
                      <w:divBdr>
                        <w:top w:val="none" w:sz="0" w:space="0" w:color="auto"/>
                        <w:left w:val="none" w:sz="0" w:space="0" w:color="auto"/>
                        <w:bottom w:val="none" w:sz="0" w:space="0" w:color="auto"/>
                        <w:right w:val="none" w:sz="0" w:space="0" w:color="auto"/>
                      </w:divBdr>
                    </w:div>
                    <w:div w:id="18371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40875">
      <w:bodyDiv w:val="1"/>
      <w:marLeft w:val="0"/>
      <w:marRight w:val="0"/>
      <w:marTop w:val="0"/>
      <w:marBottom w:val="0"/>
      <w:divBdr>
        <w:top w:val="none" w:sz="0" w:space="0" w:color="auto"/>
        <w:left w:val="none" w:sz="0" w:space="0" w:color="auto"/>
        <w:bottom w:val="none" w:sz="0" w:space="0" w:color="auto"/>
        <w:right w:val="none" w:sz="0" w:space="0" w:color="auto"/>
      </w:divBdr>
      <w:divsChild>
        <w:div w:id="988090647">
          <w:marLeft w:val="0"/>
          <w:marRight w:val="0"/>
          <w:marTop w:val="0"/>
          <w:marBottom w:val="0"/>
          <w:divBdr>
            <w:top w:val="none" w:sz="0" w:space="0" w:color="auto"/>
            <w:left w:val="none" w:sz="0" w:space="0" w:color="auto"/>
            <w:bottom w:val="none" w:sz="0" w:space="0" w:color="auto"/>
            <w:right w:val="none" w:sz="0" w:space="0" w:color="auto"/>
          </w:divBdr>
          <w:divsChild>
            <w:div w:id="389496356">
              <w:marLeft w:val="0"/>
              <w:marRight w:val="0"/>
              <w:marTop w:val="0"/>
              <w:marBottom w:val="0"/>
              <w:divBdr>
                <w:top w:val="none" w:sz="0" w:space="0" w:color="auto"/>
                <w:left w:val="none" w:sz="0" w:space="0" w:color="auto"/>
                <w:bottom w:val="none" w:sz="0" w:space="0" w:color="auto"/>
                <w:right w:val="none" w:sz="0" w:space="0" w:color="auto"/>
              </w:divBdr>
              <w:divsChild>
                <w:div w:id="957373611">
                  <w:marLeft w:val="0"/>
                  <w:marRight w:val="0"/>
                  <w:marTop w:val="0"/>
                  <w:marBottom w:val="0"/>
                  <w:divBdr>
                    <w:top w:val="none" w:sz="0" w:space="0" w:color="auto"/>
                    <w:left w:val="none" w:sz="0" w:space="0" w:color="auto"/>
                    <w:bottom w:val="none" w:sz="0" w:space="0" w:color="auto"/>
                    <w:right w:val="none" w:sz="0" w:space="0" w:color="auto"/>
                  </w:divBdr>
                  <w:divsChild>
                    <w:div w:id="1566069641">
                      <w:marLeft w:val="0"/>
                      <w:marRight w:val="0"/>
                      <w:marTop w:val="0"/>
                      <w:marBottom w:val="0"/>
                      <w:divBdr>
                        <w:top w:val="none" w:sz="0" w:space="0" w:color="auto"/>
                        <w:left w:val="none" w:sz="0" w:space="0" w:color="auto"/>
                        <w:bottom w:val="none" w:sz="0" w:space="0" w:color="auto"/>
                        <w:right w:val="none" w:sz="0" w:space="0" w:color="auto"/>
                      </w:divBdr>
                      <w:divsChild>
                        <w:div w:id="1804300222">
                          <w:marLeft w:val="0"/>
                          <w:marRight w:val="0"/>
                          <w:marTop w:val="0"/>
                          <w:marBottom w:val="0"/>
                          <w:divBdr>
                            <w:top w:val="none" w:sz="0" w:space="0" w:color="auto"/>
                            <w:left w:val="none" w:sz="0" w:space="0" w:color="auto"/>
                            <w:bottom w:val="none" w:sz="0" w:space="0" w:color="auto"/>
                            <w:right w:val="none" w:sz="0" w:space="0" w:color="auto"/>
                          </w:divBdr>
                          <w:divsChild>
                            <w:div w:id="330764551">
                              <w:marLeft w:val="0"/>
                              <w:marRight w:val="0"/>
                              <w:marTop w:val="0"/>
                              <w:marBottom w:val="0"/>
                              <w:divBdr>
                                <w:top w:val="none" w:sz="0" w:space="0" w:color="auto"/>
                                <w:left w:val="none" w:sz="0" w:space="0" w:color="auto"/>
                                <w:bottom w:val="none" w:sz="0" w:space="0" w:color="auto"/>
                                <w:right w:val="none" w:sz="0" w:space="0" w:color="auto"/>
                              </w:divBdr>
                              <w:divsChild>
                                <w:div w:id="251592844">
                                  <w:marLeft w:val="0"/>
                                  <w:marRight w:val="0"/>
                                  <w:marTop w:val="0"/>
                                  <w:marBottom w:val="0"/>
                                  <w:divBdr>
                                    <w:top w:val="none" w:sz="0" w:space="0" w:color="auto"/>
                                    <w:left w:val="none" w:sz="0" w:space="0" w:color="auto"/>
                                    <w:bottom w:val="none" w:sz="0" w:space="0" w:color="auto"/>
                                    <w:right w:val="none" w:sz="0" w:space="0" w:color="auto"/>
                                  </w:divBdr>
                                  <w:divsChild>
                                    <w:div w:id="1897549272">
                                      <w:marLeft w:val="0"/>
                                      <w:marRight w:val="0"/>
                                      <w:marTop w:val="0"/>
                                      <w:marBottom w:val="0"/>
                                      <w:divBdr>
                                        <w:top w:val="none" w:sz="0" w:space="0" w:color="auto"/>
                                        <w:left w:val="none" w:sz="0" w:space="0" w:color="auto"/>
                                        <w:bottom w:val="none" w:sz="0" w:space="0" w:color="auto"/>
                                        <w:right w:val="none" w:sz="0" w:space="0" w:color="auto"/>
                                      </w:divBdr>
                                      <w:divsChild>
                                        <w:div w:id="1901473438">
                                          <w:marLeft w:val="0"/>
                                          <w:marRight w:val="0"/>
                                          <w:marTop w:val="0"/>
                                          <w:marBottom w:val="0"/>
                                          <w:divBdr>
                                            <w:top w:val="none" w:sz="0" w:space="0" w:color="auto"/>
                                            <w:left w:val="none" w:sz="0" w:space="0" w:color="auto"/>
                                            <w:bottom w:val="none" w:sz="0" w:space="0" w:color="auto"/>
                                            <w:right w:val="none" w:sz="0" w:space="0" w:color="auto"/>
                                          </w:divBdr>
                                          <w:divsChild>
                                            <w:div w:id="1984962347">
                                              <w:marLeft w:val="0"/>
                                              <w:marRight w:val="0"/>
                                              <w:marTop w:val="0"/>
                                              <w:marBottom w:val="0"/>
                                              <w:divBdr>
                                                <w:top w:val="none" w:sz="0" w:space="0" w:color="auto"/>
                                                <w:left w:val="none" w:sz="0" w:space="0" w:color="auto"/>
                                                <w:bottom w:val="none" w:sz="0" w:space="0" w:color="auto"/>
                                                <w:right w:val="none" w:sz="0" w:space="0" w:color="auto"/>
                                              </w:divBdr>
                                              <w:divsChild>
                                                <w:div w:id="1752045412">
                                                  <w:marLeft w:val="0"/>
                                                  <w:marRight w:val="0"/>
                                                  <w:marTop w:val="0"/>
                                                  <w:marBottom w:val="0"/>
                                                  <w:divBdr>
                                                    <w:top w:val="none" w:sz="0" w:space="0" w:color="auto"/>
                                                    <w:left w:val="none" w:sz="0" w:space="0" w:color="auto"/>
                                                    <w:bottom w:val="none" w:sz="0" w:space="0" w:color="auto"/>
                                                    <w:right w:val="none" w:sz="0" w:space="0" w:color="auto"/>
                                                  </w:divBdr>
                                                  <w:divsChild>
                                                    <w:div w:id="1756513984">
                                                      <w:marLeft w:val="0"/>
                                                      <w:marRight w:val="0"/>
                                                      <w:marTop w:val="0"/>
                                                      <w:marBottom w:val="0"/>
                                                      <w:divBdr>
                                                        <w:top w:val="none" w:sz="0" w:space="0" w:color="auto"/>
                                                        <w:left w:val="none" w:sz="0" w:space="0" w:color="auto"/>
                                                        <w:bottom w:val="none" w:sz="0" w:space="0" w:color="auto"/>
                                                        <w:right w:val="none" w:sz="0" w:space="0" w:color="auto"/>
                                                      </w:divBdr>
                                                      <w:divsChild>
                                                        <w:div w:id="590698356">
                                                          <w:marLeft w:val="0"/>
                                                          <w:marRight w:val="0"/>
                                                          <w:marTop w:val="0"/>
                                                          <w:marBottom w:val="0"/>
                                                          <w:divBdr>
                                                            <w:top w:val="none" w:sz="0" w:space="0" w:color="auto"/>
                                                            <w:left w:val="none" w:sz="0" w:space="0" w:color="auto"/>
                                                            <w:bottom w:val="none" w:sz="0" w:space="0" w:color="auto"/>
                                                            <w:right w:val="none" w:sz="0" w:space="0" w:color="auto"/>
                                                          </w:divBdr>
                                                          <w:divsChild>
                                                            <w:div w:id="1918633363">
                                                              <w:marLeft w:val="0"/>
                                                              <w:marRight w:val="0"/>
                                                              <w:marTop w:val="0"/>
                                                              <w:marBottom w:val="0"/>
                                                              <w:divBdr>
                                                                <w:top w:val="none" w:sz="0" w:space="0" w:color="auto"/>
                                                                <w:left w:val="none" w:sz="0" w:space="0" w:color="auto"/>
                                                                <w:bottom w:val="none" w:sz="0" w:space="0" w:color="auto"/>
                                                                <w:right w:val="none" w:sz="0" w:space="0" w:color="auto"/>
                                                              </w:divBdr>
                                                              <w:divsChild>
                                                                <w:div w:id="907149462">
                                                                  <w:marLeft w:val="0"/>
                                                                  <w:marRight w:val="0"/>
                                                                  <w:marTop w:val="0"/>
                                                                  <w:marBottom w:val="0"/>
                                                                  <w:divBdr>
                                                                    <w:top w:val="none" w:sz="0" w:space="0" w:color="auto"/>
                                                                    <w:left w:val="none" w:sz="0" w:space="0" w:color="auto"/>
                                                                    <w:bottom w:val="none" w:sz="0" w:space="0" w:color="auto"/>
                                                                    <w:right w:val="none" w:sz="0" w:space="0" w:color="auto"/>
                                                                  </w:divBdr>
                                                                  <w:divsChild>
                                                                    <w:div w:id="2126776008">
                                                                      <w:marLeft w:val="0"/>
                                                                      <w:marRight w:val="0"/>
                                                                      <w:marTop w:val="0"/>
                                                                      <w:marBottom w:val="0"/>
                                                                      <w:divBdr>
                                                                        <w:top w:val="none" w:sz="0" w:space="0" w:color="auto"/>
                                                                        <w:left w:val="none" w:sz="0" w:space="0" w:color="auto"/>
                                                                        <w:bottom w:val="none" w:sz="0" w:space="0" w:color="auto"/>
                                                                        <w:right w:val="none" w:sz="0" w:space="0" w:color="auto"/>
                                                                      </w:divBdr>
                                                                      <w:divsChild>
                                                                        <w:div w:id="1126655723">
                                                                          <w:marLeft w:val="0"/>
                                                                          <w:marRight w:val="0"/>
                                                                          <w:marTop w:val="0"/>
                                                                          <w:marBottom w:val="0"/>
                                                                          <w:divBdr>
                                                                            <w:top w:val="none" w:sz="0" w:space="0" w:color="auto"/>
                                                                            <w:left w:val="none" w:sz="0" w:space="0" w:color="auto"/>
                                                                            <w:bottom w:val="none" w:sz="0" w:space="0" w:color="auto"/>
                                                                            <w:right w:val="none" w:sz="0" w:space="0" w:color="auto"/>
                                                                          </w:divBdr>
                                                                          <w:divsChild>
                                                                            <w:div w:id="896211296">
                                                                              <w:marLeft w:val="0"/>
                                                                              <w:marRight w:val="0"/>
                                                                              <w:marTop w:val="0"/>
                                                                              <w:marBottom w:val="0"/>
                                                                              <w:divBdr>
                                                                                <w:top w:val="none" w:sz="0" w:space="0" w:color="auto"/>
                                                                                <w:left w:val="none" w:sz="0" w:space="0" w:color="auto"/>
                                                                                <w:bottom w:val="none" w:sz="0" w:space="0" w:color="auto"/>
                                                                                <w:right w:val="none" w:sz="0" w:space="0" w:color="auto"/>
                                                                              </w:divBdr>
                                                                              <w:divsChild>
                                                                                <w:div w:id="277178744">
                                                                                  <w:marLeft w:val="0"/>
                                                                                  <w:marRight w:val="0"/>
                                                                                  <w:marTop w:val="0"/>
                                                                                  <w:marBottom w:val="0"/>
                                                                                  <w:divBdr>
                                                                                    <w:top w:val="none" w:sz="0" w:space="0" w:color="auto"/>
                                                                                    <w:left w:val="none" w:sz="0" w:space="0" w:color="auto"/>
                                                                                    <w:bottom w:val="none" w:sz="0" w:space="0" w:color="auto"/>
                                                                                    <w:right w:val="none" w:sz="0" w:space="0" w:color="auto"/>
                                                                                  </w:divBdr>
                                                                                  <w:divsChild>
                                                                                    <w:div w:id="1694261360">
                                                                                      <w:marLeft w:val="0"/>
                                                                                      <w:marRight w:val="0"/>
                                                                                      <w:marTop w:val="0"/>
                                                                                      <w:marBottom w:val="0"/>
                                                                                      <w:divBdr>
                                                                                        <w:top w:val="none" w:sz="0" w:space="0" w:color="auto"/>
                                                                                        <w:left w:val="none" w:sz="0" w:space="0" w:color="auto"/>
                                                                                        <w:bottom w:val="none" w:sz="0" w:space="0" w:color="auto"/>
                                                                                        <w:right w:val="none" w:sz="0" w:space="0" w:color="auto"/>
                                                                                      </w:divBdr>
                                                                                      <w:divsChild>
                                                                                        <w:div w:id="1846892572">
                                                                                          <w:marLeft w:val="0"/>
                                                                                          <w:marRight w:val="0"/>
                                                                                          <w:marTop w:val="0"/>
                                                                                          <w:marBottom w:val="0"/>
                                                                                          <w:divBdr>
                                                                                            <w:top w:val="none" w:sz="0" w:space="0" w:color="auto"/>
                                                                                            <w:left w:val="none" w:sz="0" w:space="0" w:color="auto"/>
                                                                                            <w:bottom w:val="none" w:sz="0" w:space="0" w:color="auto"/>
                                                                                            <w:right w:val="none" w:sz="0" w:space="0" w:color="auto"/>
                                                                                          </w:divBdr>
                                                                                          <w:divsChild>
                                                                                            <w:div w:id="704257826">
                                                                                              <w:marLeft w:val="0"/>
                                                                                              <w:marRight w:val="0"/>
                                                                                              <w:marTop w:val="0"/>
                                                                                              <w:marBottom w:val="0"/>
                                                                                              <w:divBdr>
                                                                                                <w:top w:val="none" w:sz="0" w:space="0" w:color="auto"/>
                                                                                                <w:left w:val="none" w:sz="0" w:space="0" w:color="auto"/>
                                                                                                <w:bottom w:val="none" w:sz="0" w:space="0" w:color="auto"/>
                                                                                                <w:right w:val="none" w:sz="0" w:space="0" w:color="auto"/>
                                                                                              </w:divBdr>
                                                                                              <w:divsChild>
                                                                                                <w:div w:id="289942963">
                                                                                                  <w:marLeft w:val="0"/>
                                                                                                  <w:marRight w:val="0"/>
                                                                                                  <w:marTop w:val="0"/>
                                                                                                  <w:marBottom w:val="0"/>
                                                                                                  <w:divBdr>
                                                                                                    <w:top w:val="none" w:sz="0" w:space="0" w:color="auto"/>
                                                                                                    <w:left w:val="none" w:sz="0" w:space="0" w:color="auto"/>
                                                                                                    <w:bottom w:val="none" w:sz="0" w:space="0" w:color="auto"/>
                                                                                                    <w:right w:val="none" w:sz="0" w:space="0" w:color="auto"/>
                                                                                                  </w:divBdr>
                                                                                                  <w:divsChild>
                                                                                                    <w:div w:id="68230896">
                                                                                                      <w:marLeft w:val="0"/>
                                                                                                      <w:marRight w:val="0"/>
                                                                                                      <w:marTop w:val="0"/>
                                                                                                      <w:marBottom w:val="0"/>
                                                                                                      <w:divBdr>
                                                                                                        <w:top w:val="none" w:sz="0" w:space="0" w:color="auto"/>
                                                                                                        <w:left w:val="none" w:sz="0" w:space="0" w:color="auto"/>
                                                                                                        <w:bottom w:val="none" w:sz="0" w:space="0" w:color="auto"/>
                                                                                                        <w:right w:val="none" w:sz="0" w:space="0" w:color="auto"/>
                                                                                                      </w:divBdr>
                                                                                                      <w:divsChild>
                                                                                                        <w:div w:id="1853763805">
                                                                                                          <w:marLeft w:val="0"/>
                                                                                                          <w:marRight w:val="0"/>
                                                                                                          <w:marTop w:val="0"/>
                                                                                                          <w:marBottom w:val="0"/>
                                                                                                          <w:divBdr>
                                                                                                            <w:top w:val="none" w:sz="0" w:space="0" w:color="auto"/>
                                                                                                            <w:left w:val="none" w:sz="0" w:space="0" w:color="auto"/>
                                                                                                            <w:bottom w:val="none" w:sz="0" w:space="0" w:color="auto"/>
                                                                                                            <w:right w:val="none" w:sz="0" w:space="0" w:color="auto"/>
                                                                                                          </w:divBdr>
                                                                                                          <w:divsChild>
                                                                                                            <w:div w:id="1550220405">
                                                                                                              <w:marLeft w:val="0"/>
                                                                                                              <w:marRight w:val="0"/>
                                                                                                              <w:marTop w:val="0"/>
                                                                                                              <w:marBottom w:val="0"/>
                                                                                                              <w:divBdr>
                                                                                                                <w:top w:val="none" w:sz="0" w:space="0" w:color="auto"/>
                                                                                                                <w:left w:val="none" w:sz="0" w:space="0" w:color="auto"/>
                                                                                                                <w:bottom w:val="none" w:sz="0" w:space="0" w:color="auto"/>
                                                                                                                <w:right w:val="none" w:sz="0" w:space="0" w:color="auto"/>
                                                                                                              </w:divBdr>
                                                                                                              <w:divsChild>
                                                                                                                <w:div w:id="1373730029">
                                                                                                                  <w:marLeft w:val="0"/>
                                                                                                                  <w:marRight w:val="0"/>
                                                                                                                  <w:marTop w:val="0"/>
                                                                                                                  <w:marBottom w:val="0"/>
                                                                                                                  <w:divBdr>
                                                                                                                    <w:top w:val="none" w:sz="0" w:space="0" w:color="auto"/>
                                                                                                                    <w:left w:val="none" w:sz="0" w:space="0" w:color="auto"/>
                                                                                                                    <w:bottom w:val="none" w:sz="0" w:space="0" w:color="auto"/>
                                                                                                                    <w:right w:val="none" w:sz="0" w:space="0" w:color="auto"/>
                                                                                                                  </w:divBdr>
                                                                                                                  <w:divsChild>
                                                                                                                    <w:div w:id="1031104321">
                                                                                                                      <w:marLeft w:val="0"/>
                                                                                                                      <w:marRight w:val="0"/>
                                                                                                                      <w:marTop w:val="0"/>
                                                                                                                      <w:marBottom w:val="0"/>
                                                                                                                      <w:divBdr>
                                                                                                                        <w:top w:val="none" w:sz="0" w:space="0" w:color="auto"/>
                                                                                                                        <w:left w:val="none" w:sz="0" w:space="0" w:color="auto"/>
                                                                                                                        <w:bottom w:val="none" w:sz="0" w:space="0" w:color="auto"/>
                                                                                                                        <w:right w:val="none" w:sz="0" w:space="0" w:color="auto"/>
                                                                                                                      </w:divBdr>
                                                                                                                      <w:divsChild>
                                                                                                                        <w:div w:id="2073192529">
                                                                                                                          <w:marLeft w:val="0"/>
                                                                                                                          <w:marRight w:val="0"/>
                                                                                                                          <w:marTop w:val="0"/>
                                                                                                                          <w:marBottom w:val="0"/>
                                                                                                                          <w:divBdr>
                                                                                                                            <w:top w:val="none" w:sz="0" w:space="0" w:color="auto"/>
                                                                                                                            <w:left w:val="none" w:sz="0" w:space="0" w:color="auto"/>
                                                                                                                            <w:bottom w:val="none" w:sz="0" w:space="0" w:color="auto"/>
                                                                                                                            <w:right w:val="none" w:sz="0" w:space="0" w:color="auto"/>
                                                                                                                          </w:divBdr>
                                                                                                                          <w:divsChild>
                                                                                                                            <w:div w:id="1442451369">
                                                                                                                              <w:marLeft w:val="0"/>
                                                                                                                              <w:marRight w:val="0"/>
                                                                                                                              <w:marTop w:val="0"/>
                                                                                                                              <w:marBottom w:val="0"/>
                                                                                                                              <w:divBdr>
                                                                                                                                <w:top w:val="none" w:sz="0" w:space="0" w:color="auto"/>
                                                                                                                                <w:left w:val="none" w:sz="0" w:space="0" w:color="auto"/>
                                                                                                                                <w:bottom w:val="none" w:sz="0" w:space="0" w:color="auto"/>
                                                                                                                                <w:right w:val="none" w:sz="0" w:space="0" w:color="auto"/>
                                                                                                                              </w:divBdr>
                                                                                                                              <w:divsChild>
                                                                                                                                <w:div w:id="1302805226">
                                                                                                                                  <w:marLeft w:val="0"/>
                                                                                                                                  <w:marRight w:val="0"/>
                                                                                                                                  <w:marTop w:val="0"/>
                                                                                                                                  <w:marBottom w:val="0"/>
                                                                                                                                  <w:divBdr>
                                                                                                                                    <w:top w:val="none" w:sz="0" w:space="0" w:color="auto"/>
                                                                                                                                    <w:left w:val="none" w:sz="0" w:space="0" w:color="auto"/>
                                                                                                                                    <w:bottom w:val="none" w:sz="0" w:space="0" w:color="auto"/>
                                                                                                                                    <w:right w:val="none" w:sz="0" w:space="0" w:color="auto"/>
                                                                                                                                  </w:divBdr>
                                                                                                                                  <w:divsChild>
                                                                                                                                    <w:div w:id="72510011">
                                                                                                                                      <w:marLeft w:val="0"/>
                                                                                                                                      <w:marRight w:val="0"/>
                                                                                                                                      <w:marTop w:val="0"/>
                                                                                                                                      <w:marBottom w:val="0"/>
                                                                                                                                      <w:divBdr>
                                                                                                                                        <w:top w:val="none" w:sz="0" w:space="0" w:color="auto"/>
                                                                                                                                        <w:left w:val="none" w:sz="0" w:space="0" w:color="auto"/>
                                                                                                                                        <w:bottom w:val="none" w:sz="0" w:space="0" w:color="auto"/>
                                                                                                                                        <w:right w:val="none" w:sz="0" w:space="0" w:color="auto"/>
                                                                                                                                      </w:divBdr>
                                                                                                                                      <w:divsChild>
                                                                                                                                        <w:div w:id="1894851421">
                                                                                                                                          <w:marLeft w:val="0"/>
                                                                                                                                          <w:marRight w:val="0"/>
                                                                                                                                          <w:marTop w:val="0"/>
                                                                                                                                          <w:marBottom w:val="0"/>
                                                                                                                                          <w:divBdr>
                                                                                                                                            <w:top w:val="none" w:sz="0" w:space="0" w:color="auto"/>
                                                                                                                                            <w:left w:val="none" w:sz="0" w:space="0" w:color="auto"/>
                                                                                                                                            <w:bottom w:val="none" w:sz="0" w:space="0" w:color="auto"/>
                                                                                                                                            <w:right w:val="none" w:sz="0" w:space="0" w:color="auto"/>
                                                                                                                                          </w:divBdr>
                                                                                                                                          <w:divsChild>
                                                                                                                                            <w:div w:id="727070875">
                                                                                                                                              <w:marLeft w:val="0"/>
                                                                                                                                              <w:marRight w:val="0"/>
                                                                                                                                              <w:marTop w:val="0"/>
                                                                                                                                              <w:marBottom w:val="0"/>
                                                                                                                                              <w:divBdr>
                                                                                                                                                <w:top w:val="none" w:sz="0" w:space="0" w:color="auto"/>
                                                                                                                                                <w:left w:val="none" w:sz="0" w:space="0" w:color="auto"/>
                                                                                                                                                <w:bottom w:val="none" w:sz="0" w:space="0" w:color="auto"/>
                                                                                                                                                <w:right w:val="none" w:sz="0" w:space="0" w:color="auto"/>
                                                                                                                                              </w:divBdr>
                                                                                                                                              <w:divsChild>
                                                                                                                                                <w:div w:id="1672566405">
                                                                                                                                                  <w:marLeft w:val="0"/>
                                                                                                                                                  <w:marRight w:val="0"/>
                                                                                                                                                  <w:marTop w:val="0"/>
                                                                                                                                                  <w:marBottom w:val="0"/>
                                                                                                                                                  <w:divBdr>
                                                                                                                                                    <w:top w:val="none" w:sz="0" w:space="0" w:color="auto"/>
                                                                                                                                                    <w:left w:val="none" w:sz="0" w:space="0" w:color="auto"/>
                                                                                                                                                    <w:bottom w:val="none" w:sz="0" w:space="0" w:color="auto"/>
                                                                                                                                                    <w:right w:val="none" w:sz="0" w:space="0" w:color="auto"/>
                                                                                                                                                  </w:divBdr>
                                                                                                                                                  <w:divsChild>
                                                                                                                                                    <w:div w:id="1262254902">
                                                                                                                                                      <w:marLeft w:val="0"/>
                                                                                                                                                      <w:marRight w:val="0"/>
                                                                                                                                                      <w:marTop w:val="0"/>
                                                                                                                                                      <w:marBottom w:val="0"/>
                                                                                                                                                      <w:divBdr>
                                                                                                                                                        <w:top w:val="none" w:sz="0" w:space="0" w:color="auto"/>
                                                                                                                                                        <w:left w:val="none" w:sz="0" w:space="0" w:color="auto"/>
                                                                                                                                                        <w:bottom w:val="none" w:sz="0" w:space="0" w:color="auto"/>
                                                                                                                                                        <w:right w:val="none" w:sz="0" w:space="0" w:color="auto"/>
                                                                                                                                                      </w:divBdr>
                                                                                                                                                      <w:divsChild>
                                                                                                                                                        <w:div w:id="1035156608">
                                                                                                                                                          <w:marLeft w:val="0"/>
                                                                                                                                                          <w:marRight w:val="0"/>
                                                                                                                                                          <w:marTop w:val="0"/>
                                                                                                                                                          <w:marBottom w:val="0"/>
                                                                                                                                                          <w:divBdr>
                                                                                                                                                            <w:top w:val="none" w:sz="0" w:space="0" w:color="auto"/>
                                                                                                                                                            <w:left w:val="none" w:sz="0" w:space="0" w:color="auto"/>
                                                                                                                                                            <w:bottom w:val="none" w:sz="0" w:space="0" w:color="auto"/>
                                                                                                                                                            <w:right w:val="none" w:sz="0" w:space="0" w:color="auto"/>
                                                                                                                                                          </w:divBdr>
                                                                                                                                                          <w:divsChild>
                                                                                                                                                            <w:div w:id="157149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2461916">
      <w:bodyDiv w:val="1"/>
      <w:marLeft w:val="0"/>
      <w:marRight w:val="0"/>
      <w:marTop w:val="0"/>
      <w:marBottom w:val="0"/>
      <w:divBdr>
        <w:top w:val="none" w:sz="0" w:space="0" w:color="auto"/>
        <w:left w:val="none" w:sz="0" w:space="0" w:color="auto"/>
        <w:bottom w:val="none" w:sz="0" w:space="0" w:color="auto"/>
        <w:right w:val="none" w:sz="0" w:space="0" w:color="auto"/>
      </w:divBdr>
    </w:div>
    <w:div w:id="116334045">
      <w:bodyDiv w:val="1"/>
      <w:marLeft w:val="0"/>
      <w:marRight w:val="0"/>
      <w:marTop w:val="0"/>
      <w:marBottom w:val="0"/>
      <w:divBdr>
        <w:top w:val="none" w:sz="0" w:space="0" w:color="auto"/>
        <w:left w:val="none" w:sz="0" w:space="0" w:color="auto"/>
        <w:bottom w:val="none" w:sz="0" w:space="0" w:color="auto"/>
        <w:right w:val="none" w:sz="0" w:space="0" w:color="auto"/>
      </w:divBdr>
    </w:div>
    <w:div w:id="149450186">
      <w:bodyDiv w:val="1"/>
      <w:marLeft w:val="0"/>
      <w:marRight w:val="0"/>
      <w:marTop w:val="0"/>
      <w:marBottom w:val="0"/>
      <w:divBdr>
        <w:top w:val="none" w:sz="0" w:space="0" w:color="auto"/>
        <w:left w:val="none" w:sz="0" w:space="0" w:color="auto"/>
        <w:bottom w:val="none" w:sz="0" w:space="0" w:color="auto"/>
        <w:right w:val="none" w:sz="0" w:space="0" w:color="auto"/>
      </w:divBdr>
      <w:divsChild>
        <w:div w:id="1914193037">
          <w:marLeft w:val="0"/>
          <w:marRight w:val="0"/>
          <w:marTop w:val="0"/>
          <w:marBottom w:val="0"/>
          <w:divBdr>
            <w:top w:val="none" w:sz="0" w:space="0" w:color="auto"/>
            <w:left w:val="none" w:sz="0" w:space="0" w:color="auto"/>
            <w:bottom w:val="none" w:sz="0" w:space="0" w:color="auto"/>
            <w:right w:val="none" w:sz="0" w:space="0" w:color="auto"/>
          </w:divBdr>
          <w:divsChild>
            <w:div w:id="5599530">
              <w:marLeft w:val="0"/>
              <w:marRight w:val="0"/>
              <w:marTop w:val="0"/>
              <w:marBottom w:val="0"/>
              <w:divBdr>
                <w:top w:val="none" w:sz="0" w:space="0" w:color="auto"/>
                <w:left w:val="none" w:sz="0" w:space="0" w:color="auto"/>
                <w:bottom w:val="none" w:sz="0" w:space="0" w:color="auto"/>
                <w:right w:val="none" w:sz="0" w:space="0" w:color="auto"/>
              </w:divBdr>
            </w:div>
            <w:div w:id="2124421987">
              <w:marLeft w:val="0"/>
              <w:marRight w:val="0"/>
              <w:marTop w:val="0"/>
              <w:marBottom w:val="0"/>
              <w:divBdr>
                <w:top w:val="none" w:sz="0" w:space="0" w:color="auto"/>
                <w:left w:val="none" w:sz="0" w:space="0" w:color="auto"/>
                <w:bottom w:val="none" w:sz="0" w:space="0" w:color="auto"/>
                <w:right w:val="none" w:sz="0" w:space="0" w:color="auto"/>
              </w:divBdr>
            </w:div>
            <w:div w:id="878854373">
              <w:marLeft w:val="0"/>
              <w:marRight w:val="0"/>
              <w:marTop w:val="0"/>
              <w:marBottom w:val="0"/>
              <w:divBdr>
                <w:top w:val="none" w:sz="0" w:space="0" w:color="auto"/>
                <w:left w:val="none" w:sz="0" w:space="0" w:color="auto"/>
                <w:bottom w:val="none" w:sz="0" w:space="0" w:color="auto"/>
                <w:right w:val="none" w:sz="0" w:space="0" w:color="auto"/>
              </w:divBdr>
            </w:div>
            <w:div w:id="456678409">
              <w:marLeft w:val="0"/>
              <w:marRight w:val="0"/>
              <w:marTop w:val="0"/>
              <w:marBottom w:val="0"/>
              <w:divBdr>
                <w:top w:val="none" w:sz="0" w:space="0" w:color="auto"/>
                <w:left w:val="none" w:sz="0" w:space="0" w:color="auto"/>
                <w:bottom w:val="none" w:sz="0" w:space="0" w:color="auto"/>
                <w:right w:val="none" w:sz="0" w:space="0" w:color="auto"/>
              </w:divBdr>
            </w:div>
            <w:div w:id="1864853643">
              <w:marLeft w:val="0"/>
              <w:marRight w:val="0"/>
              <w:marTop w:val="0"/>
              <w:marBottom w:val="0"/>
              <w:divBdr>
                <w:top w:val="none" w:sz="0" w:space="0" w:color="auto"/>
                <w:left w:val="none" w:sz="0" w:space="0" w:color="auto"/>
                <w:bottom w:val="none" w:sz="0" w:space="0" w:color="auto"/>
                <w:right w:val="none" w:sz="0" w:space="0" w:color="auto"/>
              </w:divBdr>
            </w:div>
            <w:div w:id="1391611086">
              <w:marLeft w:val="0"/>
              <w:marRight w:val="0"/>
              <w:marTop w:val="0"/>
              <w:marBottom w:val="0"/>
              <w:divBdr>
                <w:top w:val="none" w:sz="0" w:space="0" w:color="auto"/>
                <w:left w:val="none" w:sz="0" w:space="0" w:color="auto"/>
                <w:bottom w:val="none" w:sz="0" w:space="0" w:color="auto"/>
                <w:right w:val="none" w:sz="0" w:space="0" w:color="auto"/>
              </w:divBdr>
            </w:div>
            <w:div w:id="283076498">
              <w:marLeft w:val="0"/>
              <w:marRight w:val="0"/>
              <w:marTop w:val="0"/>
              <w:marBottom w:val="0"/>
              <w:divBdr>
                <w:top w:val="none" w:sz="0" w:space="0" w:color="auto"/>
                <w:left w:val="none" w:sz="0" w:space="0" w:color="auto"/>
                <w:bottom w:val="none" w:sz="0" w:space="0" w:color="auto"/>
                <w:right w:val="none" w:sz="0" w:space="0" w:color="auto"/>
              </w:divBdr>
            </w:div>
            <w:div w:id="66733743">
              <w:marLeft w:val="0"/>
              <w:marRight w:val="0"/>
              <w:marTop w:val="0"/>
              <w:marBottom w:val="0"/>
              <w:divBdr>
                <w:top w:val="none" w:sz="0" w:space="0" w:color="auto"/>
                <w:left w:val="none" w:sz="0" w:space="0" w:color="auto"/>
                <w:bottom w:val="none" w:sz="0" w:space="0" w:color="auto"/>
                <w:right w:val="none" w:sz="0" w:space="0" w:color="auto"/>
              </w:divBdr>
            </w:div>
            <w:div w:id="1141072861">
              <w:marLeft w:val="0"/>
              <w:marRight w:val="0"/>
              <w:marTop w:val="0"/>
              <w:marBottom w:val="0"/>
              <w:divBdr>
                <w:top w:val="none" w:sz="0" w:space="0" w:color="auto"/>
                <w:left w:val="none" w:sz="0" w:space="0" w:color="auto"/>
                <w:bottom w:val="none" w:sz="0" w:space="0" w:color="auto"/>
                <w:right w:val="none" w:sz="0" w:space="0" w:color="auto"/>
              </w:divBdr>
            </w:div>
            <w:div w:id="1208178908">
              <w:marLeft w:val="0"/>
              <w:marRight w:val="0"/>
              <w:marTop w:val="0"/>
              <w:marBottom w:val="0"/>
              <w:divBdr>
                <w:top w:val="none" w:sz="0" w:space="0" w:color="auto"/>
                <w:left w:val="none" w:sz="0" w:space="0" w:color="auto"/>
                <w:bottom w:val="none" w:sz="0" w:space="0" w:color="auto"/>
                <w:right w:val="none" w:sz="0" w:space="0" w:color="auto"/>
              </w:divBdr>
            </w:div>
            <w:div w:id="51009040">
              <w:marLeft w:val="0"/>
              <w:marRight w:val="0"/>
              <w:marTop w:val="0"/>
              <w:marBottom w:val="0"/>
              <w:divBdr>
                <w:top w:val="none" w:sz="0" w:space="0" w:color="auto"/>
                <w:left w:val="none" w:sz="0" w:space="0" w:color="auto"/>
                <w:bottom w:val="none" w:sz="0" w:space="0" w:color="auto"/>
                <w:right w:val="none" w:sz="0" w:space="0" w:color="auto"/>
              </w:divBdr>
            </w:div>
            <w:div w:id="1197892907">
              <w:marLeft w:val="0"/>
              <w:marRight w:val="0"/>
              <w:marTop w:val="0"/>
              <w:marBottom w:val="0"/>
              <w:divBdr>
                <w:top w:val="none" w:sz="0" w:space="0" w:color="auto"/>
                <w:left w:val="none" w:sz="0" w:space="0" w:color="auto"/>
                <w:bottom w:val="none" w:sz="0" w:space="0" w:color="auto"/>
                <w:right w:val="none" w:sz="0" w:space="0" w:color="auto"/>
              </w:divBdr>
            </w:div>
            <w:div w:id="1337533698">
              <w:marLeft w:val="0"/>
              <w:marRight w:val="0"/>
              <w:marTop w:val="0"/>
              <w:marBottom w:val="0"/>
              <w:divBdr>
                <w:top w:val="none" w:sz="0" w:space="0" w:color="auto"/>
                <w:left w:val="none" w:sz="0" w:space="0" w:color="auto"/>
                <w:bottom w:val="none" w:sz="0" w:space="0" w:color="auto"/>
                <w:right w:val="none" w:sz="0" w:space="0" w:color="auto"/>
              </w:divBdr>
            </w:div>
            <w:div w:id="1376811576">
              <w:marLeft w:val="0"/>
              <w:marRight w:val="0"/>
              <w:marTop w:val="0"/>
              <w:marBottom w:val="0"/>
              <w:divBdr>
                <w:top w:val="none" w:sz="0" w:space="0" w:color="auto"/>
                <w:left w:val="none" w:sz="0" w:space="0" w:color="auto"/>
                <w:bottom w:val="none" w:sz="0" w:space="0" w:color="auto"/>
                <w:right w:val="none" w:sz="0" w:space="0" w:color="auto"/>
              </w:divBdr>
            </w:div>
            <w:div w:id="1747266507">
              <w:marLeft w:val="0"/>
              <w:marRight w:val="0"/>
              <w:marTop w:val="0"/>
              <w:marBottom w:val="0"/>
              <w:divBdr>
                <w:top w:val="none" w:sz="0" w:space="0" w:color="auto"/>
                <w:left w:val="none" w:sz="0" w:space="0" w:color="auto"/>
                <w:bottom w:val="none" w:sz="0" w:space="0" w:color="auto"/>
                <w:right w:val="none" w:sz="0" w:space="0" w:color="auto"/>
              </w:divBdr>
            </w:div>
            <w:div w:id="333724474">
              <w:marLeft w:val="0"/>
              <w:marRight w:val="0"/>
              <w:marTop w:val="0"/>
              <w:marBottom w:val="0"/>
              <w:divBdr>
                <w:top w:val="none" w:sz="0" w:space="0" w:color="auto"/>
                <w:left w:val="none" w:sz="0" w:space="0" w:color="auto"/>
                <w:bottom w:val="none" w:sz="0" w:space="0" w:color="auto"/>
                <w:right w:val="none" w:sz="0" w:space="0" w:color="auto"/>
              </w:divBdr>
            </w:div>
            <w:div w:id="705445508">
              <w:marLeft w:val="0"/>
              <w:marRight w:val="0"/>
              <w:marTop w:val="0"/>
              <w:marBottom w:val="0"/>
              <w:divBdr>
                <w:top w:val="none" w:sz="0" w:space="0" w:color="auto"/>
                <w:left w:val="none" w:sz="0" w:space="0" w:color="auto"/>
                <w:bottom w:val="none" w:sz="0" w:space="0" w:color="auto"/>
                <w:right w:val="none" w:sz="0" w:space="0" w:color="auto"/>
              </w:divBdr>
            </w:div>
            <w:div w:id="1995789266">
              <w:marLeft w:val="0"/>
              <w:marRight w:val="0"/>
              <w:marTop w:val="0"/>
              <w:marBottom w:val="0"/>
              <w:divBdr>
                <w:top w:val="none" w:sz="0" w:space="0" w:color="auto"/>
                <w:left w:val="none" w:sz="0" w:space="0" w:color="auto"/>
                <w:bottom w:val="none" w:sz="0" w:space="0" w:color="auto"/>
                <w:right w:val="none" w:sz="0" w:space="0" w:color="auto"/>
              </w:divBdr>
            </w:div>
            <w:div w:id="897323626">
              <w:marLeft w:val="0"/>
              <w:marRight w:val="0"/>
              <w:marTop w:val="0"/>
              <w:marBottom w:val="0"/>
              <w:divBdr>
                <w:top w:val="none" w:sz="0" w:space="0" w:color="auto"/>
                <w:left w:val="none" w:sz="0" w:space="0" w:color="auto"/>
                <w:bottom w:val="none" w:sz="0" w:space="0" w:color="auto"/>
                <w:right w:val="none" w:sz="0" w:space="0" w:color="auto"/>
              </w:divBdr>
            </w:div>
            <w:div w:id="1808428634">
              <w:marLeft w:val="0"/>
              <w:marRight w:val="0"/>
              <w:marTop w:val="0"/>
              <w:marBottom w:val="0"/>
              <w:divBdr>
                <w:top w:val="none" w:sz="0" w:space="0" w:color="auto"/>
                <w:left w:val="none" w:sz="0" w:space="0" w:color="auto"/>
                <w:bottom w:val="none" w:sz="0" w:space="0" w:color="auto"/>
                <w:right w:val="none" w:sz="0" w:space="0" w:color="auto"/>
              </w:divBdr>
            </w:div>
            <w:div w:id="296688090">
              <w:marLeft w:val="0"/>
              <w:marRight w:val="0"/>
              <w:marTop w:val="0"/>
              <w:marBottom w:val="0"/>
              <w:divBdr>
                <w:top w:val="none" w:sz="0" w:space="0" w:color="auto"/>
                <w:left w:val="none" w:sz="0" w:space="0" w:color="auto"/>
                <w:bottom w:val="none" w:sz="0" w:space="0" w:color="auto"/>
                <w:right w:val="none" w:sz="0" w:space="0" w:color="auto"/>
              </w:divBdr>
            </w:div>
            <w:div w:id="1350598371">
              <w:marLeft w:val="0"/>
              <w:marRight w:val="0"/>
              <w:marTop w:val="0"/>
              <w:marBottom w:val="0"/>
              <w:divBdr>
                <w:top w:val="none" w:sz="0" w:space="0" w:color="auto"/>
                <w:left w:val="none" w:sz="0" w:space="0" w:color="auto"/>
                <w:bottom w:val="none" w:sz="0" w:space="0" w:color="auto"/>
                <w:right w:val="none" w:sz="0" w:space="0" w:color="auto"/>
              </w:divBdr>
            </w:div>
            <w:div w:id="1877619237">
              <w:marLeft w:val="0"/>
              <w:marRight w:val="0"/>
              <w:marTop w:val="0"/>
              <w:marBottom w:val="0"/>
              <w:divBdr>
                <w:top w:val="none" w:sz="0" w:space="0" w:color="auto"/>
                <w:left w:val="none" w:sz="0" w:space="0" w:color="auto"/>
                <w:bottom w:val="none" w:sz="0" w:space="0" w:color="auto"/>
                <w:right w:val="none" w:sz="0" w:space="0" w:color="auto"/>
              </w:divBdr>
            </w:div>
            <w:div w:id="1086533842">
              <w:marLeft w:val="0"/>
              <w:marRight w:val="0"/>
              <w:marTop w:val="0"/>
              <w:marBottom w:val="0"/>
              <w:divBdr>
                <w:top w:val="none" w:sz="0" w:space="0" w:color="auto"/>
                <w:left w:val="none" w:sz="0" w:space="0" w:color="auto"/>
                <w:bottom w:val="none" w:sz="0" w:space="0" w:color="auto"/>
                <w:right w:val="none" w:sz="0" w:space="0" w:color="auto"/>
              </w:divBdr>
            </w:div>
            <w:div w:id="1813787123">
              <w:marLeft w:val="0"/>
              <w:marRight w:val="0"/>
              <w:marTop w:val="0"/>
              <w:marBottom w:val="0"/>
              <w:divBdr>
                <w:top w:val="none" w:sz="0" w:space="0" w:color="auto"/>
                <w:left w:val="none" w:sz="0" w:space="0" w:color="auto"/>
                <w:bottom w:val="none" w:sz="0" w:space="0" w:color="auto"/>
                <w:right w:val="none" w:sz="0" w:space="0" w:color="auto"/>
              </w:divBdr>
            </w:div>
            <w:div w:id="1075322173">
              <w:marLeft w:val="0"/>
              <w:marRight w:val="0"/>
              <w:marTop w:val="0"/>
              <w:marBottom w:val="0"/>
              <w:divBdr>
                <w:top w:val="none" w:sz="0" w:space="0" w:color="auto"/>
                <w:left w:val="none" w:sz="0" w:space="0" w:color="auto"/>
                <w:bottom w:val="none" w:sz="0" w:space="0" w:color="auto"/>
                <w:right w:val="none" w:sz="0" w:space="0" w:color="auto"/>
              </w:divBdr>
            </w:div>
            <w:div w:id="1014109060">
              <w:marLeft w:val="0"/>
              <w:marRight w:val="0"/>
              <w:marTop w:val="0"/>
              <w:marBottom w:val="0"/>
              <w:divBdr>
                <w:top w:val="none" w:sz="0" w:space="0" w:color="auto"/>
                <w:left w:val="none" w:sz="0" w:space="0" w:color="auto"/>
                <w:bottom w:val="none" w:sz="0" w:space="0" w:color="auto"/>
                <w:right w:val="none" w:sz="0" w:space="0" w:color="auto"/>
              </w:divBdr>
            </w:div>
            <w:div w:id="1256785985">
              <w:marLeft w:val="0"/>
              <w:marRight w:val="0"/>
              <w:marTop w:val="0"/>
              <w:marBottom w:val="0"/>
              <w:divBdr>
                <w:top w:val="none" w:sz="0" w:space="0" w:color="auto"/>
                <w:left w:val="none" w:sz="0" w:space="0" w:color="auto"/>
                <w:bottom w:val="none" w:sz="0" w:space="0" w:color="auto"/>
                <w:right w:val="none" w:sz="0" w:space="0" w:color="auto"/>
              </w:divBdr>
            </w:div>
            <w:div w:id="581066525">
              <w:marLeft w:val="0"/>
              <w:marRight w:val="0"/>
              <w:marTop w:val="0"/>
              <w:marBottom w:val="0"/>
              <w:divBdr>
                <w:top w:val="none" w:sz="0" w:space="0" w:color="auto"/>
                <w:left w:val="none" w:sz="0" w:space="0" w:color="auto"/>
                <w:bottom w:val="none" w:sz="0" w:space="0" w:color="auto"/>
                <w:right w:val="none" w:sz="0" w:space="0" w:color="auto"/>
              </w:divBdr>
            </w:div>
            <w:div w:id="312225823">
              <w:marLeft w:val="0"/>
              <w:marRight w:val="0"/>
              <w:marTop w:val="0"/>
              <w:marBottom w:val="0"/>
              <w:divBdr>
                <w:top w:val="none" w:sz="0" w:space="0" w:color="auto"/>
                <w:left w:val="none" w:sz="0" w:space="0" w:color="auto"/>
                <w:bottom w:val="none" w:sz="0" w:space="0" w:color="auto"/>
                <w:right w:val="none" w:sz="0" w:space="0" w:color="auto"/>
              </w:divBdr>
            </w:div>
            <w:div w:id="434054747">
              <w:marLeft w:val="0"/>
              <w:marRight w:val="0"/>
              <w:marTop w:val="0"/>
              <w:marBottom w:val="0"/>
              <w:divBdr>
                <w:top w:val="none" w:sz="0" w:space="0" w:color="auto"/>
                <w:left w:val="none" w:sz="0" w:space="0" w:color="auto"/>
                <w:bottom w:val="none" w:sz="0" w:space="0" w:color="auto"/>
                <w:right w:val="none" w:sz="0" w:space="0" w:color="auto"/>
              </w:divBdr>
            </w:div>
            <w:div w:id="8725136">
              <w:marLeft w:val="0"/>
              <w:marRight w:val="0"/>
              <w:marTop w:val="0"/>
              <w:marBottom w:val="0"/>
              <w:divBdr>
                <w:top w:val="none" w:sz="0" w:space="0" w:color="auto"/>
                <w:left w:val="none" w:sz="0" w:space="0" w:color="auto"/>
                <w:bottom w:val="none" w:sz="0" w:space="0" w:color="auto"/>
                <w:right w:val="none" w:sz="0" w:space="0" w:color="auto"/>
              </w:divBdr>
            </w:div>
            <w:div w:id="161825402">
              <w:marLeft w:val="0"/>
              <w:marRight w:val="0"/>
              <w:marTop w:val="0"/>
              <w:marBottom w:val="0"/>
              <w:divBdr>
                <w:top w:val="none" w:sz="0" w:space="0" w:color="auto"/>
                <w:left w:val="none" w:sz="0" w:space="0" w:color="auto"/>
                <w:bottom w:val="none" w:sz="0" w:space="0" w:color="auto"/>
                <w:right w:val="none" w:sz="0" w:space="0" w:color="auto"/>
              </w:divBdr>
            </w:div>
            <w:div w:id="144723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05416">
      <w:bodyDiv w:val="1"/>
      <w:marLeft w:val="0"/>
      <w:marRight w:val="0"/>
      <w:marTop w:val="0"/>
      <w:marBottom w:val="0"/>
      <w:divBdr>
        <w:top w:val="none" w:sz="0" w:space="0" w:color="auto"/>
        <w:left w:val="none" w:sz="0" w:space="0" w:color="auto"/>
        <w:bottom w:val="none" w:sz="0" w:space="0" w:color="auto"/>
        <w:right w:val="none" w:sz="0" w:space="0" w:color="auto"/>
      </w:divBdr>
    </w:div>
    <w:div w:id="302544214">
      <w:bodyDiv w:val="1"/>
      <w:marLeft w:val="0"/>
      <w:marRight w:val="0"/>
      <w:marTop w:val="0"/>
      <w:marBottom w:val="0"/>
      <w:divBdr>
        <w:top w:val="none" w:sz="0" w:space="0" w:color="auto"/>
        <w:left w:val="none" w:sz="0" w:space="0" w:color="auto"/>
        <w:bottom w:val="none" w:sz="0" w:space="0" w:color="auto"/>
        <w:right w:val="none" w:sz="0" w:space="0" w:color="auto"/>
      </w:divBdr>
    </w:div>
    <w:div w:id="326590003">
      <w:bodyDiv w:val="1"/>
      <w:marLeft w:val="0"/>
      <w:marRight w:val="0"/>
      <w:marTop w:val="0"/>
      <w:marBottom w:val="0"/>
      <w:divBdr>
        <w:top w:val="none" w:sz="0" w:space="0" w:color="auto"/>
        <w:left w:val="none" w:sz="0" w:space="0" w:color="auto"/>
        <w:bottom w:val="none" w:sz="0" w:space="0" w:color="auto"/>
        <w:right w:val="none" w:sz="0" w:space="0" w:color="auto"/>
      </w:divBdr>
    </w:div>
    <w:div w:id="409425050">
      <w:bodyDiv w:val="1"/>
      <w:marLeft w:val="0"/>
      <w:marRight w:val="0"/>
      <w:marTop w:val="0"/>
      <w:marBottom w:val="0"/>
      <w:divBdr>
        <w:top w:val="none" w:sz="0" w:space="0" w:color="auto"/>
        <w:left w:val="none" w:sz="0" w:space="0" w:color="auto"/>
        <w:bottom w:val="none" w:sz="0" w:space="0" w:color="auto"/>
        <w:right w:val="none" w:sz="0" w:space="0" w:color="auto"/>
      </w:divBdr>
      <w:divsChild>
        <w:div w:id="625158924">
          <w:marLeft w:val="0"/>
          <w:marRight w:val="0"/>
          <w:marTop w:val="0"/>
          <w:marBottom w:val="0"/>
          <w:divBdr>
            <w:top w:val="none" w:sz="0" w:space="0" w:color="auto"/>
            <w:left w:val="none" w:sz="0" w:space="0" w:color="auto"/>
            <w:bottom w:val="none" w:sz="0" w:space="0" w:color="auto"/>
            <w:right w:val="none" w:sz="0" w:space="0" w:color="auto"/>
          </w:divBdr>
        </w:div>
        <w:div w:id="232590781">
          <w:marLeft w:val="0"/>
          <w:marRight w:val="0"/>
          <w:marTop w:val="0"/>
          <w:marBottom w:val="0"/>
          <w:divBdr>
            <w:top w:val="none" w:sz="0" w:space="0" w:color="auto"/>
            <w:left w:val="none" w:sz="0" w:space="0" w:color="auto"/>
            <w:bottom w:val="none" w:sz="0" w:space="0" w:color="auto"/>
            <w:right w:val="none" w:sz="0" w:space="0" w:color="auto"/>
          </w:divBdr>
        </w:div>
        <w:div w:id="202862901">
          <w:marLeft w:val="0"/>
          <w:marRight w:val="0"/>
          <w:marTop w:val="0"/>
          <w:marBottom w:val="0"/>
          <w:divBdr>
            <w:top w:val="none" w:sz="0" w:space="0" w:color="auto"/>
            <w:left w:val="none" w:sz="0" w:space="0" w:color="auto"/>
            <w:bottom w:val="none" w:sz="0" w:space="0" w:color="auto"/>
            <w:right w:val="none" w:sz="0" w:space="0" w:color="auto"/>
          </w:divBdr>
        </w:div>
        <w:div w:id="936065175">
          <w:marLeft w:val="0"/>
          <w:marRight w:val="0"/>
          <w:marTop w:val="0"/>
          <w:marBottom w:val="0"/>
          <w:divBdr>
            <w:top w:val="none" w:sz="0" w:space="0" w:color="auto"/>
            <w:left w:val="none" w:sz="0" w:space="0" w:color="auto"/>
            <w:bottom w:val="none" w:sz="0" w:space="0" w:color="auto"/>
            <w:right w:val="none" w:sz="0" w:space="0" w:color="auto"/>
          </w:divBdr>
        </w:div>
        <w:div w:id="578370136">
          <w:marLeft w:val="0"/>
          <w:marRight w:val="0"/>
          <w:marTop w:val="0"/>
          <w:marBottom w:val="0"/>
          <w:divBdr>
            <w:top w:val="none" w:sz="0" w:space="0" w:color="auto"/>
            <w:left w:val="none" w:sz="0" w:space="0" w:color="auto"/>
            <w:bottom w:val="none" w:sz="0" w:space="0" w:color="auto"/>
            <w:right w:val="none" w:sz="0" w:space="0" w:color="auto"/>
          </w:divBdr>
        </w:div>
        <w:div w:id="1503593362">
          <w:marLeft w:val="0"/>
          <w:marRight w:val="0"/>
          <w:marTop w:val="0"/>
          <w:marBottom w:val="0"/>
          <w:divBdr>
            <w:top w:val="none" w:sz="0" w:space="0" w:color="auto"/>
            <w:left w:val="none" w:sz="0" w:space="0" w:color="auto"/>
            <w:bottom w:val="none" w:sz="0" w:space="0" w:color="auto"/>
            <w:right w:val="none" w:sz="0" w:space="0" w:color="auto"/>
          </w:divBdr>
        </w:div>
        <w:div w:id="1975596958">
          <w:marLeft w:val="0"/>
          <w:marRight w:val="0"/>
          <w:marTop w:val="0"/>
          <w:marBottom w:val="0"/>
          <w:divBdr>
            <w:top w:val="none" w:sz="0" w:space="0" w:color="auto"/>
            <w:left w:val="none" w:sz="0" w:space="0" w:color="auto"/>
            <w:bottom w:val="none" w:sz="0" w:space="0" w:color="auto"/>
            <w:right w:val="none" w:sz="0" w:space="0" w:color="auto"/>
          </w:divBdr>
        </w:div>
        <w:div w:id="1342470773">
          <w:marLeft w:val="0"/>
          <w:marRight w:val="0"/>
          <w:marTop w:val="0"/>
          <w:marBottom w:val="0"/>
          <w:divBdr>
            <w:top w:val="none" w:sz="0" w:space="0" w:color="auto"/>
            <w:left w:val="none" w:sz="0" w:space="0" w:color="auto"/>
            <w:bottom w:val="none" w:sz="0" w:space="0" w:color="auto"/>
            <w:right w:val="none" w:sz="0" w:space="0" w:color="auto"/>
          </w:divBdr>
        </w:div>
      </w:divsChild>
    </w:div>
    <w:div w:id="503931763">
      <w:bodyDiv w:val="1"/>
      <w:marLeft w:val="0"/>
      <w:marRight w:val="0"/>
      <w:marTop w:val="0"/>
      <w:marBottom w:val="0"/>
      <w:divBdr>
        <w:top w:val="none" w:sz="0" w:space="0" w:color="auto"/>
        <w:left w:val="none" w:sz="0" w:space="0" w:color="auto"/>
        <w:bottom w:val="none" w:sz="0" w:space="0" w:color="auto"/>
        <w:right w:val="none" w:sz="0" w:space="0" w:color="auto"/>
      </w:divBdr>
      <w:divsChild>
        <w:div w:id="1968966801">
          <w:marLeft w:val="0"/>
          <w:marRight w:val="0"/>
          <w:marTop w:val="0"/>
          <w:marBottom w:val="0"/>
          <w:divBdr>
            <w:top w:val="none" w:sz="0" w:space="0" w:color="auto"/>
            <w:left w:val="none" w:sz="0" w:space="0" w:color="auto"/>
            <w:bottom w:val="none" w:sz="0" w:space="0" w:color="auto"/>
            <w:right w:val="none" w:sz="0" w:space="0" w:color="auto"/>
          </w:divBdr>
          <w:divsChild>
            <w:div w:id="1810592736">
              <w:marLeft w:val="0"/>
              <w:marRight w:val="0"/>
              <w:marTop w:val="0"/>
              <w:marBottom w:val="0"/>
              <w:divBdr>
                <w:top w:val="none" w:sz="0" w:space="0" w:color="auto"/>
                <w:left w:val="none" w:sz="0" w:space="0" w:color="auto"/>
                <w:bottom w:val="none" w:sz="0" w:space="0" w:color="auto"/>
                <w:right w:val="none" w:sz="0" w:space="0" w:color="auto"/>
              </w:divBdr>
              <w:divsChild>
                <w:div w:id="1760566083">
                  <w:marLeft w:val="0"/>
                  <w:marRight w:val="0"/>
                  <w:marTop w:val="0"/>
                  <w:marBottom w:val="0"/>
                  <w:divBdr>
                    <w:top w:val="none" w:sz="0" w:space="0" w:color="auto"/>
                    <w:left w:val="none" w:sz="0" w:space="0" w:color="auto"/>
                    <w:bottom w:val="none" w:sz="0" w:space="0" w:color="auto"/>
                    <w:right w:val="none" w:sz="0" w:space="0" w:color="auto"/>
                  </w:divBdr>
                  <w:divsChild>
                    <w:div w:id="740181463">
                      <w:marLeft w:val="0"/>
                      <w:marRight w:val="0"/>
                      <w:marTop w:val="0"/>
                      <w:marBottom w:val="0"/>
                      <w:divBdr>
                        <w:top w:val="none" w:sz="0" w:space="0" w:color="auto"/>
                        <w:left w:val="none" w:sz="0" w:space="0" w:color="auto"/>
                        <w:bottom w:val="none" w:sz="0" w:space="0" w:color="auto"/>
                        <w:right w:val="none" w:sz="0" w:space="0" w:color="auto"/>
                      </w:divBdr>
                      <w:divsChild>
                        <w:div w:id="950164488">
                          <w:marLeft w:val="0"/>
                          <w:marRight w:val="0"/>
                          <w:marTop w:val="0"/>
                          <w:marBottom w:val="0"/>
                          <w:divBdr>
                            <w:top w:val="none" w:sz="0" w:space="0" w:color="auto"/>
                            <w:left w:val="none" w:sz="0" w:space="0" w:color="auto"/>
                            <w:bottom w:val="none" w:sz="0" w:space="0" w:color="auto"/>
                            <w:right w:val="none" w:sz="0" w:space="0" w:color="auto"/>
                          </w:divBdr>
                          <w:divsChild>
                            <w:div w:id="1028333004">
                              <w:marLeft w:val="0"/>
                              <w:marRight w:val="0"/>
                              <w:marTop w:val="0"/>
                              <w:marBottom w:val="150"/>
                              <w:divBdr>
                                <w:top w:val="none" w:sz="0" w:space="0" w:color="auto"/>
                                <w:left w:val="none" w:sz="0" w:space="0" w:color="auto"/>
                                <w:bottom w:val="none" w:sz="0" w:space="0" w:color="auto"/>
                                <w:right w:val="none" w:sz="0" w:space="0" w:color="auto"/>
                              </w:divBdr>
                              <w:divsChild>
                                <w:div w:id="1263417283">
                                  <w:marLeft w:val="0"/>
                                  <w:marRight w:val="0"/>
                                  <w:marTop w:val="0"/>
                                  <w:marBottom w:val="0"/>
                                  <w:divBdr>
                                    <w:top w:val="none" w:sz="0" w:space="0" w:color="auto"/>
                                    <w:left w:val="none" w:sz="0" w:space="0" w:color="auto"/>
                                    <w:bottom w:val="none" w:sz="0" w:space="0" w:color="auto"/>
                                    <w:right w:val="none" w:sz="0" w:space="0" w:color="auto"/>
                                  </w:divBdr>
                                  <w:divsChild>
                                    <w:div w:id="881748968">
                                      <w:marLeft w:val="0"/>
                                      <w:marRight w:val="0"/>
                                      <w:marTop w:val="0"/>
                                      <w:marBottom w:val="0"/>
                                      <w:divBdr>
                                        <w:top w:val="none" w:sz="0" w:space="0" w:color="auto"/>
                                        <w:left w:val="none" w:sz="0" w:space="0" w:color="auto"/>
                                        <w:bottom w:val="none" w:sz="0" w:space="0" w:color="auto"/>
                                        <w:right w:val="none" w:sz="0" w:space="0" w:color="auto"/>
                                      </w:divBdr>
                                      <w:divsChild>
                                        <w:div w:id="71442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1892374">
                          <w:marLeft w:val="0"/>
                          <w:marRight w:val="0"/>
                          <w:marTop w:val="0"/>
                          <w:marBottom w:val="0"/>
                          <w:divBdr>
                            <w:top w:val="none" w:sz="0" w:space="0" w:color="auto"/>
                            <w:left w:val="none" w:sz="0" w:space="0" w:color="auto"/>
                            <w:bottom w:val="none" w:sz="0" w:space="0" w:color="auto"/>
                            <w:right w:val="none" w:sz="0" w:space="0" w:color="auto"/>
                          </w:divBdr>
                        </w:div>
                        <w:div w:id="1367027726">
                          <w:marLeft w:val="0"/>
                          <w:marRight w:val="0"/>
                          <w:marTop w:val="0"/>
                          <w:marBottom w:val="0"/>
                          <w:divBdr>
                            <w:top w:val="none" w:sz="0" w:space="0" w:color="auto"/>
                            <w:left w:val="none" w:sz="0" w:space="0" w:color="auto"/>
                            <w:bottom w:val="none" w:sz="0" w:space="0" w:color="auto"/>
                            <w:right w:val="none" w:sz="0" w:space="0" w:color="auto"/>
                          </w:divBdr>
                          <w:divsChild>
                            <w:div w:id="641083536">
                              <w:marLeft w:val="0"/>
                              <w:marRight w:val="0"/>
                              <w:marTop w:val="0"/>
                              <w:marBottom w:val="0"/>
                              <w:divBdr>
                                <w:top w:val="none" w:sz="0" w:space="0" w:color="auto"/>
                                <w:left w:val="none" w:sz="0" w:space="0" w:color="auto"/>
                                <w:bottom w:val="none" w:sz="0" w:space="0" w:color="auto"/>
                                <w:right w:val="none" w:sz="0" w:space="0" w:color="auto"/>
                              </w:divBdr>
                            </w:div>
                            <w:div w:id="769473427">
                              <w:marLeft w:val="0"/>
                              <w:marRight w:val="0"/>
                              <w:marTop w:val="0"/>
                              <w:marBottom w:val="0"/>
                              <w:divBdr>
                                <w:top w:val="none" w:sz="0" w:space="0" w:color="auto"/>
                                <w:left w:val="none" w:sz="0" w:space="0" w:color="auto"/>
                                <w:bottom w:val="none" w:sz="0" w:space="0" w:color="auto"/>
                                <w:right w:val="none" w:sz="0" w:space="0" w:color="auto"/>
                              </w:divBdr>
                            </w:div>
                            <w:div w:id="1375079250">
                              <w:marLeft w:val="0"/>
                              <w:marRight w:val="0"/>
                              <w:marTop w:val="0"/>
                              <w:marBottom w:val="0"/>
                              <w:divBdr>
                                <w:top w:val="none" w:sz="0" w:space="0" w:color="auto"/>
                                <w:left w:val="none" w:sz="0" w:space="0" w:color="auto"/>
                                <w:bottom w:val="none" w:sz="0" w:space="0" w:color="auto"/>
                                <w:right w:val="none" w:sz="0" w:space="0" w:color="auto"/>
                              </w:divBdr>
                            </w:div>
                            <w:div w:id="1101293119">
                              <w:marLeft w:val="0"/>
                              <w:marRight w:val="0"/>
                              <w:marTop w:val="0"/>
                              <w:marBottom w:val="0"/>
                              <w:divBdr>
                                <w:top w:val="none" w:sz="0" w:space="0" w:color="auto"/>
                                <w:left w:val="none" w:sz="0" w:space="0" w:color="auto"/>
                                <w:bottom w:val="none" w:sz="0" w:space="0" w:color="auto"/>
                                <w:right w:val="none" w:sz="0" w:space="0" w:color="auto"/>
                              </w:divBdr>
                            </w:div>
                            <w:div w:id="1848867481">
                              <w:marLeft w:val="0"/>
                              <w:marRight w:val="0"/>
                              <w:marTop w:val="0"/>
                              <w:marBottom w:val="0"/>
                              <w:divBdr>
                                <w:top w:val="none" w:sz="0" w:space="0" w:color="auto"/>
                                <w:left w:val="none" w:sz="0" w:space="0" w:color="auto"/>
                                <w:bottom w:val="none" w:sz="0" w:space="0" w:color="auto"/>
                                <w:right w:val="none" w:sz="0" w:space="0" w:color="auto"/>
                              </w:divBdr>
                            </w:div>
                            <w:div w:id="1499807774">
                              <w:marLeft w:val="0"/>
                              <w:marRight w:val="0"/>
                              <w:marTop w:val="0"/>
                              <w:marBottom w:val="0"/>
                              <w:divBdr>
                                <w:top w:val="none" w:sz="0" w:space="0" w:color="auto"/>
                                <w:left w:val="none" w:sz="0" w:space="0" w:color="auto"/>
                                <w:bottom w:val="none" w:sz="0" w:space="0" w:color="auto"/>
                                <w:right w:val="none" w:sz="0" w:space="0" w:color="auto"/>
                              </w:divBdr>
                            </w:div>
                            <w:div w:id="8415806">
                              <w:marLeft w:val="0"/>
                              <w:marRight w:val="0"/>
                              <w:marTop w:val="0"/>
                              <w:marBottom w:val="0"/>
                              <w:divBdr>
                                <w:top w:val="none" w:sz="0" w:space="0" w:color="auto"/>
                                <w:left w:val="none" w:sz="0" w:space="0" w:color="auto"/>
                                <w:bottom w:val="none" w:sz="0" w:space="0" w:color="auto"/>
                                <w:right w:val="none" w:sz="0" w:space="0" w:color="auto"/>
                              </w:divBdr>
                            </w:div>
                            <w:div w:id="45762867">
                              <w:marLeft w:val="0"/>
                              <w:marRight w:val="0"/>
                              <w:marTop w:val="0"/>
                              <w:marBottom w:val="0"/>
                              <w:divBdr>
                                <w:top w:val="none" w:sz="0" w:space="0" w:color="auto"/>
                                <w:left w:val="none" w:sz="0" w:space="0" w:color="auto"/>
                                <w:bottom w:val="none" w:sz="0" w:space="0" w:color="auto"/>
                                <w:right w:val="none" w:sz="0" w:space="0" w:color="auto"/>
                              </w:divBdr>
                            </w:div>
                            <w:div w:id="1053651211">
                              <w:marLeft w:val="0"/>
                              <w:marRight w:val="0"/>
                              <w:marTop w:val="0"/>
                              <w:marBottom w:val="0"/>
                              <w:divBdr>
                                <w:top w:val="none" w:sz="0" w:space="0" w:color="auto"/>
                                <w:left w:val="none" w:sz="0" w:space="0" w:color="auto"/>
                                <w:bottom w:val="none" w:sz="0" w:space="0" w:color="auto"/>
                                <w:right w:val="none" w:sz="0" w:space="0" w:color="auto"/>
                              </w:divBdr>
                            </w:div>
                            <w:div w:id="150937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567854">
                  <w:marLeft w:val="0"/>
                  <w:marRight w:val="0"/>
                  <w:marTop w:val="0"/>
                  <w:marBottom w:val="0"/>
                  <w:divBdr>
                    <w:top w:val="none" w:sz="0" w:space="0" w:color="auto"/>
                    <w:left w:val="none" w:sz="0" w:space="0" w:color="auto"/>
                    <w:bottom w:val="none" w:sz="0" w:space="0" w:color="auto"/>
                    <w:right w:val="none" w:sz="0" w:space="0" w:color="auto"/>
                  </w:divBdr>
                  <w:divsChild>
                    <w:div w:id="1755854181">
                      <w:marLeft w:val="0"/>
                      <w:marRight w:val="0"/>
                      <w:marTop w:val="0"/>
                      <w:marBottom w:val="300"/>
                      <w:divBdr>
                        <w:top w:val="none" w:sz="0" w:space="0" w:color="auto"/>
                        <w:left w:val="none" w:sz="0" w:space="0" w:color="auto"/>
                        <w:bottom w:val="none" w:sz="0" w:space="0" w:color="auto"/>
                        <w:right w:val="none" w:sz="0" w:space="0" w:color="auto"/>
                      </w:divBdr>
                    </w:div>
                    <w:div w:id="714351186">
                      <w:marLeft w:val="0"/>
                      <w:marRight w:val="0"/>
                      <w:marTop w:val="0"/>
                      <w:marBottom w:val="300"/>
                      <w:divBdr>
                        <w:top w:val="none" w:sz="0" w:space="0" w:color="auto"/>
                        <w:left w:val="none" w:sz="0" w:space="0" w:color="auto"/>
                        <w:bottom w:val="none" w:sz="0" w:space="0" w:color="auto"/>
                        <w:right w:val="none" w:sz="0" w:space="0" w:color="auto"/>
                      </w:divBdr>
                    </w:div>
                    <w:div w:id="1179387912">
                      <w:marLeft w:val="0"/>
                      <w:marRight w:val="0"/>
                      <w:marTop w:val="0"/>
                      <w:marBottom w:val="300"/>
                      <w:divBdr>
                        <w:top w:val="none" w:sz="0" w:space="0" w:color="auto"/>
                        <w:left w:val="none" w:sz="0" w:space="0" w:color="auto"/>
                        <w:bottom w:val="none" w:sz="0" w:space="0" w:color="auto"/>
                        <w:right w:val="none" w:sz="0" w:space="0" w:color="auto"/>
                      </w:divBdr>
                    </w:div>
                    <w:div w:id="79668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478761">
      <w:bodyDiv w:val="1"/>
      <w:marLeft w:val="0"/>
      <w:marRight w:val="0"/>
      <w:marTop w:val="0"/>
      <w:marBottom w:val="0"/>
      <w:divBdr>
        <w:top w:val="none" w:sz="0" w:space="0" w:color="auto"/>
        <w:left w:val="none" w:sz="0" w:space="0" w:color="auto"/>
        <w:bottom w:val="none" w:sz="0" w:space="0" w:color="auto"/>
        <w:right w:val="none" w:sz="0" w:space="0" w:color="auto"/>
      </w:divBdr>
    </w:div>
    <w:div w:id="714625691">
      <w:bodyDiv w:val="1"/>
      <w:marLeft w:val="0"/>
      <w:marRight w:val="0"/>
      <w:marTop w:val="0"/>
      <w:marBottom w:val="0"/>
      <w:divBdr>
        <w:top w:val="none" w:sz="0" w:space="0" w:color="auto"/>
        <w:left w:val="none" w:sz="0" w:space="0" w:color="auto"/>
        <w:bottom w:val="none" w:sz="0" w:space="0" w:color="auto"/>
        <w:right w:val="none" w:sz="0" w:space="0" w:color="auto"/>
      </w:divBdr>
    </w:div>
    <w:div w:id="750085610">
      <w:bodyDiv w:val="1"/>
      <w:marLeft w:val="0"/>
      <w:marRight w:val="0"/>
      <w:marTop w:val="0"/>
      <w:marBottom w:val="0"/>
      <w:divBdr>
        <w:top w:val="none" w:sz="0" w:space="0" w:color="auto"/>
        <w:left w:val="none" w:sz="0" w:space="0" w:color="auto"/>
        <w:bottom w:val="none" w:sz="0" w:space="0" w:color="auto"/>
        <w:right w:val="none" w:sz="0" w:space="0" w:color="auto"/>
      </w:divBdr>
    </w:div>
    <w:div w:id="800224281">
      <w:bodyDiv w:val="1"/>
      <w:marLeft w:val="0"/>
      <w:marRight w:val="0"/>
      <w:marTop w:val="0"/>
      <w:marBottom w:val="0"/>
      <w:divBdr>
        <w:top w:val="none" w:sz="0" w:space="0" w:color="auto"/>
        <w:left w:val="none" w:sz="0" w:space="0" w:color="auto"/>
        <w:bottom w:val="none" w:sz="0" w:space="0" w:color="auto"/>
        <w:right w:val="none" w:sz="0" w:space="0" w:color="auto"/>
      </w:divBdr>
    </w:div>
    <w:div w:id="831021163">
      <w:bodyDiv w:val="1"/>
      <w:marLeft w:val="0"/>
      <w:marRight w:val="0"/>
      <w:marTop w:val="0"/>
      <w:marBottom w:val="0"/>
      <w:divBdr>
        <w:top w:val="none" w:sz="0" w:space="0" w:color="auto"/>
        <w:left w:val="none" w:sz="0" w:space="0" w:color="auto"/>
        <w:bottom w:val="none" w:sz="0" w:space="0" w:color="auto"/>
        <w:right w:val="none" w:sz="0" w:space="0" w:color="auto"/>
      </w:divBdr>
    </w:div>
    <w:div w:id="1237976355">
      <w:bodyDiv w:val="1"/>
      <w:marLeft w:val="0"/>
      <w:marRight w:val="0"/>
      <w:marTop w:val="0"/>
      <w:marBottom w:val="0"/>
      <w:divBdr>
        <w:top w:val="none" w:sz="0" w:space="0" w:color="auto"/>
        <w:left w:val="none" w:sz="0" w:space="0" w:color="auto"/>
        <w:bottom w:val="none" w:sz="0" w:space="0" w:color="auto"/>
        <w:right w:val="none" w:sz="0" w:space="0" w:color="auto"/>
      </w:divBdr>
    </w:div>
    <w:div w:id="1241673633">
      <w:bodyDiv w:val="1"/>
      <w:marLeft w:val="0"/>
      <w:marRight w:val="0"/>
      <w:marTop w:val="0"/>
      <w:marBottom w:val="0"/>
      <w:divBdr>
        <w:top w:val="none" w:sz="0" w:space="0" w:color="auto"/>
        <w:left w:val="none" w:sz="0" w:space="0" w:color="auto"/>
        <w:bottom w:val="none" w:sz="0" w:space="0" w:color="auto"/>
        <w:right w:val="none" w:sz="0" w:space="0" w:color="auto"/>
      </w:divBdr>
      <w:divsChild>
        <w:div w:id="831144785">
          <w:marLeft w:val="225"/>
          <w:marRight w:val="0"/>
          <w:marTop w:val="0"/>
          <w:marBottom w:val="0"/>
          <w:divBdr>
            <w:top w:val="none" w:sz="0" w:space="0" w:color="auto"/>
            <w:left w:val="none" w:sz="0" w:space="0" w:color="auto"/>
            <w:bottom w:val="none" w:sz="0" w:space="0" w:color="auto"/>
            <w:right w:val="none" w:sz="0" w:space="0" w:color="auto"/>
          </w:divBdr>
          <w:divsChild>
            <w:div w:id="7556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5388">
      <w:bodyDiv w:val="1"/>
      <w:marLeft w:val="0"/>
      <w:marRight w:val="0"/>
      <w:marTop w:val="0"/>
      <w:marBottom w:val="0"/>
      <w:divBdr>
        <w:top w:val="none" w:sz="0" w:space="0" w:color="auto"/>
        <w:left w:val="none" w:sz="0" w:space="0" w:color="auto"/>
        <w:bottom w:val="none" w:sz="0" w:space="0" w:color="auto"/>
        <w:right w:val="none" w:sz="0" w:space="0" w:color="auto"/>
      </w:divBdr>
      <w:divsChild>
        <w:div w:id="2080594592">
          <w:marLeft w:val="0"/>
          <w:marRight w:val="0"/>
          <w:marTop w:val="0"/>
          <w:marBottom w:val="0"/>
          <w:divBdr>
            <w:top w:val="none" w:sz="0" w:space="0" w:color="auto"/>
            <w:left w:val="none" w:sz="0" w:space="0" w:color="auto"/>
            <w:bottom w:val="none" w:sz="0" w:space="0" w:color="auto"/>
            <w:right w:val="none" w:sz="0" w:space="0" w:color="auto"/>
          </w:divBdr>
        </w:div>
        <w:div w:id="1112166761">
          <w:marLeft w:val="0"/>
          <w:marRight w:val="0"/>
          <w:marTop w:val="0"/>
          <w:marBottom w:val="0"/>
          <w:divBdr>
            <w:top w:val="none" w:sz="0" w:space="0" w:color="auto"/>
            <w:left w:val="none" w:sz="0" w:space="0" w:color="auto"/>
            <w:bottom w:val="none" w:sz="0" w:space="0" w:color="auto"/>
            <w:right w:val="none" w:sz="0" w:space="0" w:color="auto"/>
          </w:divBdr>
        </w:div>
        <w:div w:id="1238631218">
          <w:marLeft w:val="0"/>
          <w:marRight w:val="0"/>
          <w:marTop w:val="0"/>
          <w:marBottom w:val="0"/>
          <w:divBdr>
            <w:top w:val="none" w:sz="0" w:space="0" w:color="auto"/>
            <w:left w:val="none" w:sz="0" w:space="0" w:color="auto"/>
            <w:bottom w:val="none" w:sz="0" w:space="0" w:color="auto"/>
            <w:right w:val="none" w:sz="0" w:space="0" w:color="auto"/>
          </w:divBdr>
        </w:div>
        <w:div w:id="243925440">
          <w:marLeft w:val="0"/>
          <w:marRight w:val="0"/>
          <w:marTop w:val="0"/>
          <w:marBottom w:val="0"/>
          <w:divBdr>
            <w:top w:val="none" w:sz="0" w:space="0" w:color="auto"/>
            <w:left w:val="none" w:sz="0" w:space="0" w:color="auto"/>
            <w:bottom w:val="none" w:sz="0" w:space="0" w:color="auto"/>
            <w:right w:val="none" w:sz="0" w:space="0" w:color="auto"/>
          </w:divBdr>
        </w:div>
        <w:div w:id="627125267">
          <w:marLeft w:val="0"/>
          <w:marRight w:val="0"/>
          <w:marTop w:val="0"/>
          <w:marBottom w:val="0"/>
          <w:divBdr>
            <w:top w:val="none" w:sz="0" w:space="0" w:color="auto"/>
            <w:left w:val="none" w:sz="0" w:space="0" w:color="auto"/>
            <w:bottom w:val="none" w:sz="0" w:space="0" w:color="auto"/>
            <w:right w:val="none" w:sz="0" w:space="0" w:color="auto"/>
          </w:divBdr>
        </w:div>
        <w:div w:id="1482769382">
          <w:marLeft w:val="0"/>
          <w:marRight w:val="0"/>
          <w:marTop w:val="0"/>
          <w:marBottom w:val="0"/>
          <w:divBdr>
            <w:top w:val="none" w:sz="0" w:space="0" w:color="auto"/>
            <w:left w:val="none" w:sz="0" w:space="0" w:color="auto"/>
            <w:bottom w:val="none" w:sz="0" w:space="0" w:color="auto"/>
            <w:right w:val="none" w:sz="0" w:space="0" w:color="auto"/>
          </w:divBdr>
        </w:div>
        <w:div w:id="2069373980">
          <w:marLeft w:val="0"/>
          <w:marRight w:val="0"/>
          <w:marTop w:val="0"/>
          <w:marBottom w:val="0"/>
          <w:divBdr>
            <w:top w:val="none" w:sz="0" w:space="0" w:color="auto"/>
            <w:left w:val="none" w:sz="0" w:space="0" w:color="auto"/>
            <w:bottom w:val="none" w:sz="0" w:space="0" w:color="auto"/>
            <w:right w:val="none" w:sz="0" w:space="0" w:color="auto"/>
          </w:divBdr>
        </w:div>
        <w:div w:id="1614634950">
          <w:marLeft w:val="0"/>
          <w:marRight w:val="0"/>
          <w:marTop w:val="0"/>
          <w:marBottom w:val="0"/>
          <w:divBdr>
            <w:top w:val="none" w:sz="0" w:space="0" w:color="auto"/>
            <w:left w:val="none" w:sz="0" w:space="0" w:color="auto"/>
            <w:bottom w:val="none" w:sz="0" w:space="0" w:color="auto"/>
            <w:right w:val="none" w:sz="0" w:space="0" w:color="auto"/>
          </w:divBdr>
        </w:div>
      </w:divsChild>
    </w:div>
    <w:div w:id="1355157307">
      <w:bodyDiv w:val="1"/>
      <w:marLeft w:val="0"/>
      <w:marRight w:val="0"/>
      <w:marTop w:val="0"/>
      <w:marBottom w:val="0"/>
      <w:divBdr>
        <w:top w:val="none" w:sz="0" w:space="0" w:color="auto"/>
        <w:left w:val="none" w:sz="0" w:space="0" w:color="auto"/>
        <w:bottom w:val="none" w:sz="0" w:space="0" w:color="auto"/>
        <w:right w:val="none" w:sz="0" w:space="0" w:color="auto"/>
      </w:divBdr>
    </w:div>
    <w:div w:id="1383092921">
      <w:bodyDiv w:val="1"/>
      <w:marLeft w:val="0"/>
      <w:marRight w:val="0"/>
      <w:marTop w:val="0"/>
      <w:marBottom w:val="0"/>
      <w:divBdr>
        <w:top w:val="none" w:sz="0" w:space="0" w:color="auto"/>
        <w:left w:val="none" w:sz="0" w:space="0" w:color="auto"/>
        <w:bottom w:val="none" w:sz="0" w:space="0" w:color="auto"/>
        <w:right w:val="none" w:sz="0" w:space="0" w:color="auto"/>
      </w:divBdr>
    </w:div>
    <w:div w:id="1521814274">
      <w:bodyDiv w:val="1"/>
      <w:marLeft w:val="0"/>
      <w:marRight w:val="0"/>
      <w:marTop w:val="0"/>
      <w:marBottom w:val="0"/>
      <w:divBdr>
        <w:top w:val="none" w:sz="0" w:space="0" w:color="auto"/>
        <w:left w:val="none" w:sz="0" w:space="0" w:color="auto"/>
        <w:bottom w:val="none" w:sz="0" w:space="0" w:color="auto"/>
        <w:right w:val="none" w:sz="0" w:space="0" w:color="auto"/>
      </w:divBdr>
    </w:div>
    <w:div w:id="1723364013">
      <w:bodyDiv w:val="1"/>
      <w:marLeft w:val="0"/>
      <w:marRight w:val="0"/>
      <w:marTop w:val="0"/>
      <w:marBottom w:val="0"/>
      <w:divBdr>
        <w:top w:val="none" w:sz="0" w:space="0" w:color="auto"/>
        <w:left w:val="none" w:sz="0" w:space="0" w:color="auto"/>
        <w:bottom w:val="none" w:sz="0" w:space="0" w:color="auto"/>
        <w:right w:val="none" w:sz="0" w:space="0" w:color="auto"/>
      </w:divBdr>
      <w:divsChild>
        <w:div w:id="2128961071">
          <w:marLeft w:val="0"/>
          <w:marRight w:val="0"/>
          <w:marTop w:val="0"/>
          <w:marBottom w:val="0"/>
          <w:divBdr>
            <w:top w:val="none" w:sz="0" w:space="0" w:color="auto"/>
            <w:left w:val="none" w:sz="0" w:space="0" w:color="auto"/>
            <w:bottom w:val="none" w:sz="0" w:space="0" w:color="auto"/>
            <w:right w:val="none" w:sz="0" w:space="0" w:color="auto"/>
          </w:divBdr>
          <w:divsChild>
            <w:div w:id="201134203">
              <w:marLeft w:val="0"/>
              <w:marRight w:val="0"/>
              <w:marTop w:val="0"/>
              <w:marBottom w:val="0"/>
              <w:divBdr>
                <w:top w:val="none" w:sz="0" w:space="0" w:color="auto"/>
                <w:left w:val="none" w:sz="0" w:space="0" w:color="auto"/>
                <w:bottom w:val="none" w:sz="0" w:space="0" w:color="auto"/>
                <w:right w:val="none" w:sz="0" w:space="0" w:color="auto"/>
              </w:divBdr>
            </w:div>
            <w:div w:id="1468623311">
              <w:marLeft w:val="0"/>
              <w:marRight w:val="0"/>
              <w:marTop w:val="0"/>
              <w:marBottom w:val="0"/>
              <w:divBdr>
                <w:top w:val="none" w:sz="0" w:space="0" w:color="auto"/>
                <w:left w:val="none" w:sz="0" w:space="0" w:color="auto"/>
                <w:bottom w:val="none" w:sz="0" w:space="0" w:color="auto"/>
                <w:right w:val="none" w:sz="0" w:space="0" w:color="auto"/>
              </w:divBdr>
            </w:div>
            <w:div w:id="1318917421">
              <w:marLeft w:val="0"/>
              <w:marRight w:val="0"/>
              <w:marTop w:val="0"/>
              <w:marBottom w:val="0"/>
              <w:divBdr>
                <w:top w:val="none" w:sz="0" w:space="0" w:color="auto"/>
                <w:left w:val="none" w:sz="0" w:space="0" w:color="auto"/>
                <w:bottom w:val="none" w:sz="0" w:space="0" w:color="auto"/>
                <w:right w:val="none" w:sz="0" w:space="0" w:color="auto"/>
              </w:divBdr>
            </w:div>
            <w:div w:id="1872184102">
              <w:marLeft w:val="0"/>
              <w:marRight w:val="0"/>
              <w:marTop w:val="0"/>
              <w:marBottom w:val="0"/>
              <w:divBdr>
                <w:top w:val="none" w:sz="0" w:space="0" w:color="auto"/>
                <w:left w:val="none" w:sz="0" w:space="0" w:color="auto"/>
                <w:bottom w:val="none" w:sz="0" w:space="0" w:color="auto"/>
                <w:right w:val="none" w:sz="0" w:space="0" w:color="auto"/>
              </w:divBdr>
            </w:div>
            <w:div w:id="901716972">
              <w:marLeft w:val="0"/>
              <w:marRight w:val="0"/>
              <w:marTop w:val="0"/>
              <w:marBottom w:val="0"/>
              <w:divBdr>
                <w:top w:val="none" w:sz="0" w:space="0" w:color="auto"/>
                <w:left w:val="none" w:sz="0" w:space="0" w:color="auto"/>
                <w:bottom w:val="none" w:sz="0" w:space="0" w:color="auto"/>
                <w:right w:val="none" w:sz="0" w:space="0" w:color="auto"/>
              </w:divBdr>
            </w:div>
            <w:div w:id="1264067814">
              <w:marLeft w:val="0"/>
              <w:marRight w:val="0"/>
              <w:marTop w:val="0"/>
              <w:marBottom w:val="0"/>
              <w:divBdr>
                <w:top w:val="none" w:sz="0" w:space="0" w:color="auto"/>
                <w:left w:val="none" w:sz="0" w:space="0" w:color="auto"/>
                <w:bottom w:val="none" w:sz="0" w:space="0" w:color="auto"/>
                <w:right w:val="none" w:sz="0" w:space="0" w:color="auto"/>
              </w:divBdr>
            </w:div>
            <w:div w:id="500854332">
              <w:marLeft w:val="0"/>
              <w:marRight w:val="0"/>
              <w:marTop w:val="0"/>
              <w:marBottom w:val="0"/>
              <w:divBdr>
                <w:top w:val="none" w:sz="0" w:space="0" w:color="auto"/>
                <w:left w:val="none" w:sz="0" w:space="0" w:color="auto"/>
                <w:bottom w:val="none" w:sz="0" w:space="0" w:color="auto"/>
                <w:right w:val="none" w:sz="0" w:space="0" w:color="auto"/>
              </w:divBdr>
            </w:div>
            <w:div w:id="682904712">
              <w:marLeft w:val="0"/>
              <w:marRight w:val="0"/>
              <w:marTop w:val="0"/>
              <w:marBottom w:val="0"/>
              <w:divBdr>
                <w:top w:val="none" w:sz="0" w:space="0" w:color="auto"/>
                <w:left w:val="none" w:sz="0" w:space="0" w:color="auto"/>
                <w:bottom w:val="none" w:sz="0" w:space="0" w:color="auto"/>
                <w:right w:val="none" w:sz="0" w:space="0" w:color="auto"/>
              </w:divBdr>
            </w:div>
            <w:div w:id="626861123">
              <w:marLeft w:val="0"/>
              <w:marRight w:val="0"/>
              <w:marTop w:val="0"/>
              <w:marBottom w:val="0"/>
              <w:divBdr>
                <w:top w:val="none" w:sz="0" w:space="0" w:color="auto"/>
                <w:left w:val="none" w:sz="0" w:space="0" w:color="auto"/>
                <w:bottom w:val="none" w:sz="0" w:space="0" w:color="auto"/>
                <w:right w:val="none" w:sz="0" w:space="0" w:color="auto"/>
              </w:divBdr>
            </w:div>
            <w:div w:id="628587394">
              <w:marLeft w:val="0"/>
              <w:marRight w:val="0"/>
              <w:marTop w:val="0"/>
              <w:marBottom w:val="0"/>
              <w:divBdr>
                <w:top w:val="none" w:sz="0" w:space="0" w:color="auto"/>
                <w:left w:val="none" w:sz="0" w:space="0" w:color="auto"/>
                <w:bottom w:val="none" w:sz="0" w:space="0" w:color="auto"/>
                <w:right w:val="none" w:sz="0" w:space="0" w:color="auto"/>
              </w:divBdr>
            </w:div>
            <w:div w:id="1715690374">
              <w:marLeft w:val="0"/>
              <w:marRight w:val="0"/>
              <w:marTop w:val="0"/>
              <w:marBottom w:val="0"/>
              <w:divBdr>
                <w:top w:val="none" w:sz="0" w:space="0" w:color="auto"/>
                <w:left w:val="none" w:sz="0" w:space="0" w:color="auto"/>
                <w:bottom w:val="none" w:sz="0" w:space="0" w:color="auto"/>
                <w:right w:val="none" w:sz="0" w:space="0" w:color="auto"/>
              </w:divBdr>
            </w:div>
            <w:div w:id="1295524357">
              <w:marLeft w:val="0"/>
              <w:marRight w:val="0"/>
              <w:marTop w:val="0"/>
              <w:marBottom w:val="0"/>
              <w:divBdr>
                <w:top w:val="none" w:sz="0" w:space="0" w:color="auto"/>
                <w:left w:val="none" w:sz="0" w:space="0" w:color="auto"/>
                <w:bottom w:val="none" w:sz="0" w:space="0" w:color="auto"/>
                <w:right w:val="none" w:sz="0" w:space="0" w:color="auto"/>
              </w:divBdr>
            </w:div>
            <w:div w:id="660738800">
              <w:marLeft w:val="0"/>
              <w:marRight w:val="0"/>
              <w:marTop w:val="0"/>
              <w:marBottom w:val="0"/>
              <w:divBdr>
                <w:top w:val="none" w:sz="0" w:space="0" w:color="auto"/>
                <w:left w:val="none" w:sz="0" w:space="0" w:color="auto"/>
                <w:bottom w:val="none" w:sz="0" w:space="0" w:color="auto"/>
                <w:right w:val="none" w:sz="0" w:space="0" w:color="auto"/>
              </w:divBdr>
            </w:div>
            <w:div w:id="348991709">
              <w:marLeft w:val="0"/>
              <w:marRight w:val="0"/>
              <w:marTop w:val="0"/>
              <w:marBottom w:val="0"/>
              <w:divBdr>
                <w:top w:val="none" w:sz="0" w:space="0" w:color="auto"/>
                <w:left w:val="none" w:sz="0" w:space="0" w:color="auto"/>
                <w:bottom w:val="none" w:sz="0" w:space="0" w:color="auto"/>
                <w:right w:val="none" w:sz="0" w:space="0" w:color="auto"/>
              </w:divBdr>
            </w:div>
            <w:div w:id="624578795">
              <w:marLeft w:val="0"/>
              <w:marRight w:val="0"/>
              <w:marTop w:val="0"/>
              <w:marBottom w:val="0"/>
              <w:divBdr>
                <w:top w:val="none" w:sz="0" w:space="0" w:color="auto"/>
                <w:left w:val="none" w:sz="0" w:space="0" w:color="auto"/>
                <w:bottom w:val="none" w:sz="0" w:space="0" w:color="auto"/>
                <w:right w:val="none" w:sz="0" w:space="0" w:color="auto"/>
              </w:divBdr>
            </w:div>
            <w:div w:id="1872691726">
              <w:marLeft w:val="0"/>
              <w:marRight w:val="0"/>
              <w:marTop w:val="0"/>
              <w:marBottom w:val="0"/>
              <w:divBdr>
                <w:top w:val="none" w:sz="0" w:space="0" w:color="auto"/>
                <w:left w:val="none" w:sz="0" w:space="0" w:color="auto"/>
                <w:bottom w:val="none" w:sz="0" w:space="0" w:color="auto"/>
                <w:right w:val="none" w:sz="0" w:space="0" w:color="auto"/>
              </w:divBdr>
            </w:div>
            <w:div w:id="1338997232">
              <w:marLeft w:val="0"/>
              <w:marRight w:val="0"/>
              <w:marTop w:val="0"/>
              <w:marBottom w:val="0"/>
              <w:divBdr>
                <w:top w:val="none" w:sz="0" w:space="0" w:color="auto"/>
                <w:left w:val="none" w:sz="0" w:space="0" w:color="auto"/>
                <w:bottom w:val="none" w:sz="0" w:space="0" w:color="auto"/>
                <w:right w:val="none" w:sz="0" w:space="0" w:color="auto"/>
              </w:divBdr>
            </w:div>
            <w:div w:id="604001897">
              <w:marLeft w:val="0"/>
              <w:marRight w:val="0"/>
              <w:marTop w:val="0"/>
              <w:marBottom w:val="0"/>
              <w:divBdr>
                <w:top w:val="none" w:sz="0" w:space="0" w:color="auto"/>
                <w:left w:val="none" w:sz="0" w:space="0" w:color="auto"/>
                <w:bottom w:val="none" w:sz="0" w:space="0" w:color="auto"/>
                <w:right w:val="none" w:sz="0" w:space="0" w:color="auto"/>
              </w:divBdr>
            </w:div>
            <w:div w:id="332495898">
              <w:marLeft w:val="0"/>
              <w:marRight w:val="0"/>
              <w:marTop w:val="0"/>
              <w:marBottom w:val="0"/>
              <w:divBdr>
                <w:top w:val="none" w:sz="0" w:space="0" w:color="auto"/>
                <w:left w:val="none" w:sz="0" w:space="0" w:color="auto"/>
                <w:bottom w:val="none" w:sz="0" w:space="0" w:color="auto"/>
                <w:right w:val="none" w:sz="0" w:space="0" w:color="auto"/>
              </w:divBdr>
            </w:div>
            <w:div w:id="344064934">
              <w:marLeft w:val="0"/>
              <w:marRight w:val="0"/>
              <w:marTop w:val="0"/>
              <w:marBottom w:val="0"/>
              <w:divBdr>
                <w:top w:val="none" w:sz="0" w:space="0" w:color="auto"/>
                <w:left w:val="none" w:sz="0" w:space="0" w:color="auto"/>
                <w:bottom w:val="none" w:sz="0" w:space="0" w:color="auto"/>
                <w:right w:val="none" w:sz="0" w:space="0" w:color="auto"/>
              </w:divBdr>
            </w:div>
            <w:div w:id="57093068">
              <w:marLeft w:val="0"/>
              <w:marRight w:val="0"/>
              <w:marTop w:val="0"/>
              <w:marBottom w:val="0"/>
              <w:divBdr>
                <w:top w:val="none" w:sz="0" w:space="0" w:color="auto"/>
                <w:left w:val="none" w:sz="0" w:space="0" w:color="auto"/>
                <w:bottom w:val="none" w:sz="0" w:space="0" w:color="auto"/>
                <w:right w:val="none" w:sz="0" w:space="0" w:color="auto"/>
              </w:divBdr>
            </w:div>
            <w:div w:id="1202594017">
              <w:marLeft w:val="0"/>
              <w:marRight w:val="0"/>
              <w:marTop w:val="0"/>
              <w:marBottom w:val="0"/>
              <w:divBdr>
                <w:top w:val="none" w:sz="0" w:space="0" w:color="auto"/>
                <w:left w:val="none" w:sz="0" w:space="0" w:color="auto"/>
                <w:bottom w:val="none" w:sz="0" w:space="0" w:color="auto"/>
                <w:right w:val="none" w:sz="0" w:space="0" w:color="auto"/>
              </w:divBdr>
            </w:div>
            <w:div w:id="1875652174">
              <w:marLeft w:val="0"/>
              <w:marRight w:val="0"/>
              <w:marTop w:val="0"/>
              <w:marBottom w:val="0"/>
              <w:divBdr>
                <w:top w:val="none" w:sz="0" w:space="0" w:color="auto"/>
                <w:left w:val="none" w:sz="0" w:space="0" w:color="auto"/>
                <w:bottom w:val="none" w:sz="0" w:space="0" w:color="auto"/>
                <w:right w:val="none" w:sz="0" w:space="0" w:color="auto"/>
              </w:divBdr>
            </w:div>
            <w:div w:id="2025395536">
              <w:marLeft w:val="0"/>
              <w:marRight w:val="0"/>
              <w:marTop w:val="0"/>
              <w:marBottom w:val="0"/>
              <w:divBdr>
                <w:top w:val="none" w:sz="0" w:space="0" w:color="auto"/>
                <w:left w:val="none" w:sz="0" w:space="0" w:color="auto"/>
                <w:bottom w:val="none" w:sz="0" w:space="0" w:color="auto"/>
                <w:right w:val="none" w:sz="0" w:space="0" w:color="auto"/>
              </w:divBdr>
            </w:div>
            <w:div w:id="812335292">
              <w:marLeft w:val="0"/>
              <w:marRight w:val="0"/>
              <w:marTop w:val="0"/>
              <w:marBottom w:val="0"/>
              <w:divBdr>
                <w:top w:val="none" w:sz="0" w:space="0" w:color="auto"/>
                <w:left w:val="none" w:sz="0" w:space="0" w:color="auto"/>
                <w:bottom w:val="none" w:sz="0" w:space="0" w:color="auto"/>
                <w:right w:val="none" w:sz="0" w:space="0" w:color="auto"/>
              </w:divBdr>
            </w:div>
            <w:div w:id="227693900">
              <w:marLeft w:val="0"/>
              <w:marRight w:val="0"/>
              <w:marTop w:val="0"/>
              <w:marBottom w:val="0"/>
              <w:divBdr>
                <w:top w:val="none" w:sz="0" w:space="0" w:color="auto"/>
                <w:left w:val="none" w:sz="0" w:space="0" w:color="auto"/>
                <w:bottom w:val="none" w:sz="0" w:space="0" w:color="auto"/>
                <w:right w:val="none" w:sz="0" w:space="0" w:color="auto"/>
              </w:divBdr>
            </w:div>
            <w:div w:id="1542665194">
              <w:marLeft w:val="0"/>
              <w:marRight w:val="0"/>
              <w:marTop w:val="0"/>
              <w:marBottom w:val="0"/>
              <w:divBdr>
                <w:top w:val="none" w:sz="0" w:space="0" w:color="auto"/>
                <w:left w:val="none" w:sz="0" w:space="0" w:color="auto"/>
                <w:bottom w:val="none" w:sz="0" w:space="0" w:color="auto"/>
                <w:right w:val="none" w:sz="0" w:space="0" w:color="auto"/>
              </w:divBdr>
            </w:div>
            <w:div w:id="784082181">
              <w:marLeft w:val="0"/>
              <w:marRight w:val="0"/>
              <w:marTop w:val="0"/>
              <w:marBottom w:val="0"/>
              <w:divBdr>
                <w:top w:val="none" w:sz="0" w:space="0" w:color="auto"/>
                <w:left w:val="none" w:sz="0" w:space="0" w:color="auto"/>
                <w:bottom w:val="none" w:sz="0" w:space="0" w:color="auto"/>
                <w:right w:val="none" w:sz="0" w:space="0" w:color="auto"/>
              </w:divBdr>
            </w:div>
            <w:div w:id="1436753065">
              <w:marLeft w:val="0"/>
              <w:marRight w:val="0"/>
              <w:marTop w:val="0"/>
              <w:marBottom w:val="0"/>
              <w:divBdr>
                <w:top w:val="none" w:sz="0" w:space="0" w:color="auto"/>
                <w:left w:val="none" w:sz="0" w:space="0" w:color="auto"/>
                <w:bottom w:val="none" w:sz="0" w:space="0" w:color="auto"/>
                <w:right w:val="none" w:sz="0" w:space="0" w:color="auto"/>
              </w:divBdr>
            </w:div>
            <w:div w:id="499198416">
              <w:marLeft w:val="0"/>
              <w:marRight w:val="0"/>
              <w:marTop w:val="0"/>
              <w:marBottom w:val="0"/>
              <w:divBdr>
                <w:top w:val="none" w:sz="0" w:space="0" w:color="auto"/>
                <w:left w:val="none" w:sz="0" w:space="0" w:color="auto"/>
                <w:bottom w:val="none" w:sz="0" w:space="0" w:color="auto"/>
                <w:right w:val="none" w:sz="0" w:space="0" w:color="auto"/>
              </w:divBdr>
            </w:div>
            <w:div w:id="597104606">
              <w:marLeft w:val="0"/>
              <w:marRight w:val="0"/>
              <w:marTop w:val="0"/>
              <w:marBottom w:val="0"/>
              <w:divBdr>
                <w:top w:val="none" w:sz="0" w:space="0" w:color="auto"/>
                <w:left w:val="none" w:sz="0" w:space="0" w:color="auto"/>
                <w:bottom w:val="none" w:sz="0" w:space="0" w:color="auto"/>
                <w:right w:val="none" w:sz="0" w:space="0" w:color="auto"/>
              </w:divBdr>
            </w:div>
            <w:div w:id="1077702828">
              <w:marLeft w:val="0"/>
              <w:marRight w:val="0"/>
              <w:marTop w:val="0"/>
              <w:marBottom w:val="0"/>
              <w:divBdr>
                <w:top w:val="none" w:sz="0" w:space="0" w:color="auto"/>
                <w:left w:val="none" w:sz="0" w:space="0" w:color="auto"/>
                <w:bottom w:val="none" w:sz="0" w:space="0" w:color="auto"/>
                <w:right w:val="none" w:sz="0" w:space="0" w:color="auto"/>
              </w:divBdr>
            </w:div>
            <w:div w:id="651719916">
              <w:marLeft w:val="0"/>
              <w:marRight w:val="0"/>
              <w:marTop w:val="0"/>
              <w:marBottom w:val="0"/>
              <w:divBdr>
                <w:top w:val="none" w:sz="0" w:space="0" w:color="auto"/>
                <w:left w:val="none" w:sz="0" w:space="0" w:color="auto"/>
                <w:bottom w:val="none" w:sz="0" w:space="0" w:color="auto"/>
                <w:right w:val="none" w:sz="0" w:space="0" w:color="auto"/>
              </w:divBdr>
            </w:div>
            <w:div w:id="97583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70231">
      <w:bodyDiv w:val="1"/>
      <w:marLeft w:val="0"/>
      <w:marRight w:val="0"/>
      <w:marTop w:val="0"/>
      <w:marBottom w:val="0"/>
      <w:divBdr>
        <w:top w:val="none" w:sz="0" w:space="0" w:color="auto"/>
        <w:left w:val="none" w:sz="0" w:space="0" w:color="auto"/>
        <w:bottom w:val="none" w:sz="0" w:space="0" w:color="auto"/>
        <w:right w:val="none" w:sz="0" w:space="0" w:color="auto"/>
      </w:divBdr>
      <w:divsChild>
        <w:div w:id="1581678194">
          <w:marLeft w:val="0"/>
          <w:marRight w:val="0"/>
          <w:marTop w:val="0"/>
          <w:marBottom w:val="0"/>
          <w:divBdr>
            <w:top w:val="none" w:sz="0" w:space="0" w:color="auto"/>
            <w:left w:val="none" w:sz="0" w:space="0" w:color="auto"/>
            <w:bottom w:val="none" w:sz="0" w:space="0" w:color="auto"/>
            <w:right w:val="none" w:sz="0" w:space="0" w:color="auto"/>
          </w:divBdr>
        </w:div>
        <w:div w:id="311300134">
          <w:marLeft w:val="0"/>
          <w:marRight w:val="0"/>
          <w:marTop w:val="0"/>
          <w:marBottom w:val="0"/>
          <w:divBdr>
            <w:top w:val="none" w:sz="0" w:space="0" w:color="auto"/>
            <w:left w:val="none" w:sz="0" w:space="0" w:color="auto"/>
            <w:bottom w:val="none" w:sz="0" w:space="0" w:color="auto"/>
            <w:right w:val="none" w:sz="0" w:space="0" w:color="auto"/>
          </w:divBdr>
        </w:div>
        <w:div w:id="328290352">
          <w:marLeft w:val="0"/>
          <w:marRight w:val="0"/>
          <w:marTop w:val="0"/>
          <w:marBottom w:val="0"/>
          <w:divBdr>
            <w:top w:val="none" w:sz="0" w:space="0" w:color="auto"/>
            <w:left w:val="none" w:sz="0" w:space="0" w:color="auto"/>
            <w:bottom w:val="none" w:sz="0" w:space="0" w:color="auto"/>
            <w:right w:val="none" w:sz="0" w:space="0" w:color="auto"/>
          </w:divBdr>
        </w:div>
      </w:divsChild>
    </w:div>
    <w:div w:id="1855994664">
      <w:bodyDiv w:val="1"/>
      <w:marLeft w:val="0"/>
      <w:marRight w:val="0"/>
      <w:marTop w:val="0"/>
      <w:marBottom w:val="0"/>
      <w:divBdr>
        <w:top w:val="none" w:sz="0" w:space="0" w:color="auto"/>
        <w:left w:val="none" w:sz="0" w:space="0" w:color="auto"/>
        <w:bottom w:val="none" w:sz="0" w:space="0" w:color="auto"/>
        <w:right w:val="none" w:sz="0" w:space="0" w:color="auto"/>
      </w:divBdr>
      <w:divsChild>
        <w:div w:id="491217592">
          <w:marLeft w:val="0"/>
          <w:marRight w:val="0"/>
          <w:marTop w:val="0"/>
          <w:marBottom w:val="0"/>
          <w:divBdr>
            <w:top w:val="none" w:sz="0" w:space="0" w:color="auto"/>
            <w:left w:val="none" w:sz="0" w:space="0" w:color="auto"/>
            <w:bottom w:val="none" w:sz="0" w:space="0" w:color="auto"/>
            <w:right w:val="none" w:sz="0" w:space="0" w:color="auto"/>
          </w:divBdr>
        </w:div>
        <w:div w:id="1264606683">
          <w:marLeft w:val="0"/>
          <w:marRight w:val="0"/>
          <w:marTop w:val="0"/>
          <w:marBottom w:val="0"/>
          <w:divBdr>
            <w:top w:val="none" w:sz="0" w:space="0" w:color="auto"/>
            <w:left w:val="none" w:sz="0" w:space="0" w:color="auto"/>
            <w:bottom w:val="none" w:sz="0" w:space="0" w:color="auto"/>
            <w:right w:val="none" w:sz="0" w:space="0" w:color="auto"/>
          </w:divBdr>
        </w:div>
        <w:div w:id="992373445">
          <w:marLeft w:val="0"/>
          <w:marRight w:val="0"/>
          <w:marTop w:val="0"/>
          <w:marBottom w:val="0"/>
          <w:divBdr>
            <w:top w:val="none" w:sz="0" w:space="0" w:color="auto"/>
            <w:left w:val="none" w:sz="0" w:space="0" w:color="auto"/>
            <w:bottom w:val="none" w:sz="0" w:space="0" w:color="auto"/>
            <w:right w:val="none" w:sz="0" w:space="0" w:color="auto"/>
          </w:divBdr>
        </w:div>
        <w:div w:id="1009214968">
          <w:marLeft w:val="0"/>
          <w:marRight w:val="0"/>
          <w:marTop w:val="0"/>
          <w:marBottom w:val="0"/>
          <w:divBdr>
            <w:top w:val="none" w:sz="0" w:space="0" w:color="auto"/>
            <w:left w:val="none" w:sz="0" w:space="0" w:color="auto"/>
            <w:bottom w:val="none" w:sz="0" w:space="0" w:color="auto"/>
            <w:right w:val="none" w:sz="0" w:space="0" w:color="auto"/>
          </w:divBdr>
        </w:div>
        <w:div w:id="100493864">
          <w:marLeft w:val="0"/>
          <w:marRight w:val="0"/>
          <w:marTop w:val="0"/>
          <w:marBottom w:val="0"/>
          <w:divBdr>
            <w:top w:val="none" w:sz="0" w:space="0" w:color="auto"/>
            <w:left w:val="none" w:sz="0" w:space="0" w:color="auto"/>
            <w:bottom w:val="none" w:sz="0" w:space="0" w:color="auto"/>
            <w:right w:val="none" w:sz="0" w:space="0" w:color="auto"/>
          </w:divBdr>
        </w:div>
        <w:div w:id="586428735">
          <w:marLeft w:val="0"/>
          <w:marRight w:val="0"/>
          <w:marTop w:val="0"/>
          <w:marBottom w:val="0"/>
          <w:divBdr>
            <w:top w:val="none" w:sz="0" w:space="0" w:color="auto"/>
            <w:left w:val="none" w:sz="0" w:space="0" w:color="auto"/>
            <w:bottom w:val="none" w:sz="0" w:space="0" w:color="auto"/>
            <w:right w:val="none" w:sz="0" w:space="0" w:color="auto"/>
          </w:divBdr>
        </w:div>
        <w:div w:id="1218668990">
          <w:marLeft w:val="0"/>
          <w:marRight w:val="0"/>
          <w:marTop w:val="0"/>
          <w:marBottom w:val="0"/>
          <w:divBdr>
            <w:top w:val="none" w:sz="0" w:space="0" w:color="auto"/>
            <w:left w:val="none" w:sz="0" w:space="0" w:color="auto"/>
            <w:bottom w:val="none" w:sz="0" w:space="0" w:color="auto"/>
            <w:right w:val="none" w:sz="0" w:space="0" w:color="auto"/>
          </w:divBdr>
        </w:div>
        <w:div w:id="1105804392">
          <w:marLeft w:val="0"/>
          <w:marRight w:val="0"/>
          <w:marTop w:val="0"/>
          <w:marBottom w:val="0"/>
          <w:divBdr>
            <w:top w:val="none" w:sz="0" w:space="0" w:color="auto"/>
            <w:left w:val="none" w:sz="0" w:space="0" w:color="auto"/>
            <w:bottom w:val="none" w:sz="0" w:space="0" w:color="auto"/>
            <w:right w:val="none" w:sz="0" w:space="0" w:color="auto"/>
          </w:divBdr>
        </w:div>
      </w:divsChild>
    </w:div>
    <w:div w:id="1955289470">
      <w:bodyDiv w:val="1"/>
      <w:marLeft w:val="0"/>
      <w:marRight w:val="0"/>
      <w:marTop w:val="0"/>
      <w:marBottom w:val="0"/>
      <w:divBdr>
        <w:top w:val="none" w:sz="0" w:space="0" w:color="auto"/>
        <w:left w:val="none" w:sz="0" w:space="0" w:color="auto"/>
        <w:bottom w:val="none" w:sz="0" w:space="0" w:color="auto"/>
        <w:right w:val="none" w:sz="0" w:space="0" w:color="auto"/>
      </w:divBdr>
    </w:div>
    <w:div w:id="2026589737">
      <w:bodyDiv w:val="1"/>
      <w:marLeft w:val="0"/>
      <w:marRight w:val="0"/>
      <w:marTop w:val="0"/>
      <w:marBottom w:val="0"/>
      <w:divBdr>
        <w:top w:val="none" w:sz="0" w:space="0" w:color="auto"/>
        <w:left w:val="none" w:sz="0" w:space="0" w:color="auto"/>
        <w:bottom w:val="none" w:sz="0" w:space="0" w:color="auto"/>
        <w:right w:val="none" w:sz="0" w:space="0" w:color="auto"/>
      </w:divBdr>
      <w:divsChild>
        <w:div w:id="1010256599">
          <w:marLeft w:val="0"/>
          <w:marRight w:val="0"/>
          <w:marTop w:val="0"/>
          <w:marBottom w:val="0"/>
          <w:divBdr>
            <w:top w:val="none" w:sz="0" w:space="0" w:color="auto"/>
            <w:left w:val="none" w:sz="0" w:space="0" w:color="auto"/>
            <w:bottom w:val="none" w:sz="0" w:space="0" w:color="auto"/>
            <w:right w:val="none" w:sz="0" w:space="0" w:color="auto"/>
          </w:divBdr>
        </w:div>
        <w:div w:id="1063336912">
          <w:marLeft w:val="0"/>
          <w:marRight w:val="0"/>
          <w:marTop w:val="0"/>
          <w:marBottom w:val="0"/>
          <w:divBdr>
            <w:top w:val="none" w:sz="0" w:space="0" w:color="auto"/>
            <w:left w:val="none" w:sz="0" w:space="0" w:color="auto"/>
            <w:bottom w:val="none" w:sz="0" w:space="0" w:color="auto"/>
            <w:right w:val="none" w:sz="0" w:space="0" w:color="auto"/>
          </w:divBdr>
        </w:div>
        <w:div w:id="622806111">
          <w:marLeft w:val="0"/>
          <w:marRight w:val="0"/>
          <w:marTop w:val="0"/>
          <w:marBottom w:val="0"/>
          <w:divBdr>
            <w:top w:val="none" w:sz="0" w:space="0" w:color="auto"/>
            <w:left w:val="none" w:sz="0" w:space="0" w:color="auto"/>
            <w:bottom w:val="none" w:sz="0" w:space="0" w:color="auto"/>
            <w:right w:val="none" w:sz="0" w:space="0" w:color="auto"/>
          </w:divBdr>
        </w:div>
        <w:div w:id="134565139">
          <w:marLeft w:val="0"/>
          <w:marRight w:val="0"/>
          <w:marTop w:val="0"/>
          <w:marBottom w:val="0"/>
          <w:divBdr>
            <w:top w:val="none" w:sz="0" w:space="0" w:color="auto"/>
            <w:left w:val="none" w:sz="0" w:space="0" w:color="auto"/>
            <w:bottom w:val="none" w:sz="0" w:space="0" w:color="auto"/>
            <w:right w:val="none" w:sz="0" w:space="0" w:color="auto"/>
          </w:divBdr>
        </w:div>
        <w:div w:id="2073307607">
          <w:marLeft w:val="0"/>
          <w:marRight w:val="0"/>
          <w:marTop w:val="0"/>
          <w:marBottom w:val="0"/>
          <w:divBdr>
            <w:top w:val="none" w:sz="0" w:space="0" w:color="auto"/>
            <w:left w:val="none" w:sz="0" w:space="0" w:color="auto"/>
            <w:bottom w:val="none" w:sz="0" w:space="0" w:color="auto"/>
            <w:right w:val="none" w:sz="0" w:space="0" w:color="auto"/>
          </w:divBdr>
        </w:div>
        <w:div w:id="772094721">
          <w:marLeft w:val="0"/>
          <w:marRight w:val="0"/>
          <w:marTop w:val="0"/>
          <w:marBottom w:val="0"/>
          <w:divBdr>
            <w:top w:val="none" w:sz="0" w:space="0" w:color="auto"/>
            <w:left w:val="none" w:sz="0" w:space="0" w:color="auto"/>
            <w:bottom w:val="none" w:sz="0" w:space="0" w:color="auto"/>
            <w:right w:val="none" w:sz="0" w:space="0" w:color="auto"/>
          </w:divBdr>
        </w:div>
        <w:div w:id="603072681">
          <w:marLeft w:val="0"/>
          <w:marRight w:val="0"/>
          <w:marTop w:val="0"/>
          <w:marBottom w:val="0"/>
          <w:divBdr>
            <w:top w:val="none" w:sz="0" w:space="0" w:color="auto"/>
            <w:left w:val="none" w:sz="0" w:space="0" w:color="auto"/>
            <w:bottom w:val="none" w:sz="0" w:space="0" w:color="auto"/>
            <w:right w:val="none" w:sz="0" w:space="0" w:color="auto"/>
          </w:divBdr>
        </w:div>
        <w:div w:id="1921986156">
          <w:marLeft w:val="0"/>
          <w:marRight w:val="0"/>
          <w:marTop w:val="0"/>
          <w:marBottom w:val="0"/>
          <w:divBdr>
            <w:top w:val="none" w:sz="0" w:space="0" w:color="auto"/>
            <w:left w:val="none" w:sz="0" w:space="0" w:color="auto"/>
            <w:bottom w:val="none" w:sz="0" w:space="0" w:color="auto"/>
            <w:right w:val="none" w:sz="0" w:space="0" w:color="auto"/>
          </w:divBdr>
        </w:div>
      </w:divsChild>
    </w:div>
    <w:div w:id="2111123718">
      <w:bodyDiv w:val="1"/>
      <w:marLeft w:val="0"/>
      <w:marRight w:val="0"/>
      <w:marTop w:val="0"/>
      <w:marBottom w:val="0"/>
      <w:divBdr>
        <w:top w:val="none" w:sz="0" w:space="0" w:color="auto"/>
        <w:left w:val="none" w:sz="0" w:space="0" w:color="auto"/>
        <w:bottom w:val="none" w:sz="0" w:space="0" w:color="auto"/>
        <w:right w:val="none" w:sz="0" w:space="0" w:color="auto"/>
      </w:divBdr>
      <w:divsChild>
        <w:div w:id="632830223">
          <w:marLeft w:val="225"/>
          <w:marRight w:val="0"/>
          <w:marTop w:val="0"/>
          <w:marBottom w:val="0"/>
          <w:divBdr>
            <w:top w:val="none" w:sz="0" w:space="0" w:color="auto"/>
            <w:left w:val="none" w:sz="0" w:space="0" w:color="auto"/>
            <w:bottom w:val="none" w:sz="0" w:space="0" w:color="auto"/>
            <w:right w:val="none" w:sz="0" w:space="0" w:color="auto"/>
          </w:divBdr>
          <w:divsChild>
            <w:div w:id="94963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932604">
      <w:bodyDiv w:val="1"/>
      <w:marLeft w:val="0"/>
      <w:marRight w:val="0"/>
      <w:marTop w:val="0"/>
      <w:marBottom w:val="0"/>
      <w:divBdr>
        <w:top w:val="none" w:sz="0" w:space="0" w:color="auto"/>
        <w:left w:val="none" w:sz="0" w:space="0" w:color="auto"/>
        <w:bottom w:val="none" w:sz="0" w:space="0" w:color="auto"/>
        <w:right w:val="none" w:sz="0" w:space="0" w:color="auto"/>
      </w:divBdr>
      <w:divsChild>
        <w:div w:id="509485666">
          <w:marLeft w:val="0"/>
          <w:marRight w:val="0"/>
          <w:marTop w:val="0"/>
          <w:marBottom w:val="0"/>
          <w:divBdr>
            <w:top w:val="none" w:sz="0" w:space="0" w:color="auto"/>
            <w:left w:val="none" w:sz="0" w:space="0" w:color="auto"/>
            <w:bottom w:val="none" w:sz="0" w:space="0" w:color="auto"/>
            <w:right w:val="none" w:sz="0" w:space="0" w:color="auto"/>
          </w:divBdr>
        </w:div>
        <w:div w:id="488446814">
          <w:marLeft w:val="0"/>
          <w:marRight w:val="0"/>
          <w:marTop w:val="0"/>
          <w:marBottom w:val="0"/>
          <w:divBdr>
            <w:top w:val="none" w:sz="0" w:space="0" w:color="auto"/>
            <w:left w:val="none" w:sz="0" w:space="0" w:color="auto"/>
            <w:bottom w:val="none" w:sz="0" w:space="0" w:color="auto"/>
            <w:right w:val="none" w:sz="0" w:space="0" w:color="auto"/>
          </w:divBdr>
        </w:div>
        <w:div w:id="20857553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header" Target="header2.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hangelabsolutions.org/publications/model-ord-smokefree-housing" TargetMode="External"/><Relationship Id="rId9" Type="http://schemas.openxmlformats.org/officeDocument/2006/relationships/hyperlink" Target="http://www.changelabsolutions.org/tobaccoquestions" TargetMode="External"/><Relationship Id="rId10" Type="http://schemas.openxmlformats.org/officeDocument/2006/relationships/hyperlink" Target="https://www.changelabsolutions.org/changelab-solutions-contact-us"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s://www.cdph.ca.gov/Programs/CCDPHP/DCDIC/CTCB/CDPH%20Document%20Library/ResearchandEvaluation/FactsandFigures/2016FactsFiguresWeb.pdf" TargetMode="External"/><Relationship Id="rId14" Type="http://schemas.openxmlformats.org/officeDocument/2006/relationships/hyperlink" Target="https://www.cdph.ca.gov/Programs/CCDPHP/DCDIC/CTCB/CDPH%20Document%20Library/ResearchandEvaluation/FactsandFigures/2016FactsFiguresWeb.pdf" TargetMode="External"/><Relationship Id="rId15" Type="http://schemas.openxmlformats.org/officeDocument/2006/relationships/hyperlink" Target="https://www.cdph.ca.gov/Programs/CCDPHP/DCDIC/CTCB/CDPH%20Document%20Library/ResearchandEvaluation/FactsandFigures/2016FactsFiguresWeb.pdf" TargetMode="External"/><Relationship Id="rId16" Type="http://schemas.openxmlformats.org/officeDocument/2006/relationships/hyperlink" Target="https://www.cdph.ca.gov/Programs/CCDPHP/DCDIC/CTCB/CDPH%20Document%20Library/ResearchandEvaluation/FactsandFigures/2016FactsFiguresWeb.pdf" TargetMode="External"/><Relationship Id="rId17" Type="http://schemas.openxmlformats.org/officeDocument/2006/relationships/hyperlink" Target="http://www.cdc.gov/tobacco/data_statistics/sgr/2006/index.htm" TargetMode="External"/><Relationship Id="rId18" Type="http://schemas.openxmlformats.org/officeDocument/2006/relationships/hyperlink" Target="https://www.cdc.gov/tobacco/data_statistics/sgr/2006/index.htm" TargetMode="External"/><Relationship Id="rId19" Type="http://schemas.openxmlformats.org/officeDocument/2006/relationships/hyperlink" Target="http://www.arb.ca.gov/toxics/ets/factsheetets.pdf" TargetMode="External"/><Relationship Id="rId63" Type="http://schemas.openxmlformats.org/officeDocument/2006/relationships/hyperlink" Target="https://no-smoke.org/wp-content/uploads/pdf/ecigslaws.pdf" TargetMode="External"/><Relationship Id="rId64" Type="http://schemas.openxmlformats.org/officeDocument/2006/relationships/hyperlink" Target="https://center4tobaccopolicy.org/wp-content/uploads/2018/03/List-of-Municipalities-that-Restrict-Smoking-in-Recreation-Areas-2018-03-15.pdf" TargetMode="External"/><Relationship Id="rId65" Type="http://schemas.openxmlformats.org/officeDocument/2006/relationships/hyperlink" Target="https://center4tobaccopolicy.org/wp-content/uploads/2018/03/Municipalities-that-Restrict-Smoking-in-Outdoor-Dining-2018-03-15.pdf" TargetMode="External"/><Relationship Id="rId66" Type="http://schemas.openxmlformats.org/officeDocument/2006/relationships/hyperlink" Target="https://center4tobaccopolicy.org/wp-content/uploads/2018/03/Municipalities-that-Restrict-Smoking-in-Entryways-2018-03-15-1.pdf" TargetMode="External"/><Relationship Id="rId67" Type="http://schemas.openxmlformats.org/officeDocument/2006/relationships/hyperlink" Target="http://changelabsolutions.org/publications/no-right-to-smoke-CA" TargetMode="External"/><Relationship Id="rId50" Type="http://schemas.openxmlformats.org/officeDocument/2006/relationships/hyperlink" Target="https://www.thecommunityguide.org/findings/tobacco-use-and-secondhand-smoke-exposure-smoke-free-policies" TargetMode="External"/><Relationship Id="rId51" Type="http://schemas.openxmlformats.org/officeDocument/2006/relationships/hyperlink" Target="https://www.cdc.gov/tobacco/data_statistics/fact_sheets/smokeless/health_effects/index.htm" TargetMode="External"/><Relationship Id="rId52" Type="http://schemas.openxmlformats.org/officeDocument/2006/relationships/hyperlink" Target="http://www.cancer.gov/cancertopics/causes-prevention/risk/tobacco/smokeless-fact-sheet" TargetMode="External"/><Relationship Id="rId53" Type="http://schemas.openxmlformats.org/officeDocument/2006/relationships/hyperlink" Target="http://www.kab.org/cigarette-litter-prevention/economic-environmental-impact" TargetMode="External"/><Relationship Id="rId54" Type="http://schemas.openxmlformats.org/officeDocument/2006/relationships/hyperlink" Target="https://oceanconservancy.org/wp-content/uploads/2017/04/2011-Ocean-Conservancy-ICC-Report.pdf" TargetMode="External"/><Relationship Id="rId55" Type="http://schemas.openxmlformats.org/officeDocument/2006/relationships/hyperlink" Target="https://oceanconservancy.org/wp-content/uploads/2017/04/2011-Ocean-Conservancy-ICC-Report.pdf" TargetMode="External"/><Relationship Id="rId56" Type="http://schemas.openxmlformats.org/officeDocument/2006/relationships/hyperlink" Target="http://pediatrics.aappublications.org/content/early/2016/05/05/peds.2016-0041" TargetMode="External"/><Relationship Id="rId57" Type="http://schemas.openxmlformats.org/officeDocument/2006/relationships/hyperlink" Target="http://www.cdc.gov/mmwr/preview/mmwrhtml/00046181.htm" TargetMode="External"/><Relationship Id="rId58" Type="http://schemas.openxmlformats.org/officeDocument/2006/relationships/hyperlink" Target="http://pediatrics.aappublications.org/content/early/2016/05/05/peds.2016-0041" TargetMode="External"/><Relationship Id="rId59" Type="http://schemas.openxmlformats.org/officeDocument/2006/relationships/hyperlink" Target="http://changelabsolutions.org/publications/smokefree-workplaces-inequities" TargetMode="External"/><Relationship Id="rId40" Type="http://schemas.openxmlformats.org/officeDocument/2006/relationships/hyperlink" Target="http://www.ashrae.org/File%20Library/About/Position%20Documents/ASHRAE_PD_Environmental_Tobacco_Smoke_2016.pdf" TargetMode="External"/><Relationship Id="rId41" Type="http://schemas.openxmlformats.org/officeDocument/2006/relationships/hyperlink" Target="https://www.cdph.ca.gov/Programs/CCDPHP/DCDIC/CTCB/CDPH%20Document%20Library/TEROC/InfoGraphicReportsLetters/TEROCECigarettePositionStatement122215.pdf" TargetMode="External"/><Relationship Id="rId42" Type="http://schemas.openxmlformats.org/officeDocument/2006/relationships/hyperlink" Target="https://oehha.ca.gov/proposition-65/proposition-65-list" TargetMode="External"/><Relationship Id="rId43" Type="http://schemas.openxmlformats.org/officeDocument/2006/relationships/hyperlink" Target="https://oehha.ca.gov/media/downloads/proposition-65/chemicals/finalmjsmokehid.pdf" TargetMode="External"/><Relationship Id="rId44" Type="http://schemas.openxmlformats.org/officeDocument/2006/relationships/hyperlink" Target="https://oehha.ca.gov/media/downloads/proposition-65/chemicals/finalmjsmokehid.pdf" TargetMode="External"/><Relationship Id="rId45" Type="http://schemas.openxmlformats.org/officeDocument/2006/relationships/hyperlink" Target="https://www.thecommunityguide.org/findings/tobacco-use-and-secondhand-smoke-exposure-smoke-free-policies" TargetMode="External"/><Relationship Id="rId46" Type="http://schemas.openxmlformats.org/officeDocument/2006/relationships/hyperlink" Target="https://www.thecommunityguide.org/findings/tobacco-use-and-secondhand-smoke-exposure-smoke-free-policies" TargetMode="External"/><Relationship Id="rId47" Type="http://schemas.openxmlformats.org/officeDocument/2006/relationships/hyperlink" Target="https://www.thecommunityguide.org/findings/tobacco-use-and-secondhand-smoke-exposure-smoke-free-policies" TargetMode="External"/><Relationship Id="rId48" Type="http://schemas.openxmlformats.org/officeDocument/2006/relationships/hyperlink" Target="https://www.thecommunityguide.org/findings/tobacco-use-and-secondhand-smoke-exposure-smoke-free-policies" TargetMode="External"/><Relationship Id="rId49" Type="http://schemas.openxmlformats.org/officeDocument/2006/relationships/hyperlink" Target="https://www.thecommunityguide.org/findings/tobacco-use-and-secondhand-smoke-exposure-smoke-free-policies" TargetMode="External"/><Relationship Id="rId1" Type="http://schemas.openxmlformats.org/officeDocument/2006/relationships/hyperlink" Target="http://www.who.int/news-room/fact-sheets/detail/tobacco" TargetMode="External"/><Relationship Id="rId2" Type="http://schemas.openxmlformats.org/officeDocument/2006/relationships/hyperlink" Target="http://www.surgeongeneral.gov/library/reports/50-years-of-progress/exec-summary.pdf" TargetMode="External"/><Relationship Id="rId3" Type="http://schemas.openxmlformats.org/officeDocument/2006/relationships/hyperlink" Target="http://www.surgeongeneral.gov/library/reports/50-years-of-progress/fact-sheet.html" TargetMode="External"/><Relationship Id="rId4" Type="http://schemas.openxmlformats.org/officeDocument/2006/relationships/hyperlink" Target="http://www.surgeongeneral.gov/library/reports/50-years-of-progress/fact-sheet.html" TargetMode="External"/><Relationship Id="rId5" Type="http://schemas.openxmlformats.org/officeDocument/2006/relationships/hyperlink" Target="http://www.surgeongeneral.gov/library/reports/50-years-of-progress/fact-sheet.html" TargetMode="External"/><Relationship Id="rId6" Type="http://schemas.openxmlformats.org/officeDocument/2006/relationships/hyperlink" Target="https://wwwn.cdc.gov/psr/" TargetMode="External"/><Relationship Id="rId7" Type="http://schemas.openxmlformats.org/officeDocument/2006/relationships/hyperlink" Target="http://www.tobaccofreekids.org/problem/toll-us/california" TargetMode="External"/><Relationship Id="rId8" Type="http://schemas.openxmlformats.org/officeDocument/2006/relationships/hyperlink" Target="http://www.tobaccofreekids.org/problem/toll-us/california" TargetMode="External"/><Relationship Id="rId9" Type="http://schemas.openxmlformats.org/officeDocument/2006/relationships/hyperlink" Target="https://cancercontrol.cancer.gov/brp/tcrb/monographs/22/index.html" TargetMode="External"/><Relationship Id="rId30" Type="http://schemas.openxmlformats.org/officeDocument/2006/relationships/hyperlink" Target="https://oehha.ca.gov/proposition-65/proposition-65-list" TargetMode="External"/><Relationship Id="rId31" Type="http://schemas.openxmlformats.org/officeDocument/2006/relationships/hyperlink" Target="http://www.cdph.ca.gov/Programs/CCDPHP/DCDIC/CTCB/CDPH%20Document%20Library/Policy/ElectronicSmokingDevices/StateHealthEcigReport.pdf" TargetMode="External"/><Relationship Id="rId32" Type="http://schemas.openxmlformats.org/officeDocument/2006/relationships/hyperlink" Target="https://e-cigarettes.surgeongeneral.gov/documents/2016_SGR_Full_Report_non-508.pdf" TargetMode="External"/><Relationship Id="rId33" Type="http://schemas.openxmlformats.org/officeDocument/2006/relationships/hyperlink" Target="http://escholarship.org/uc/item/13p2b72n" TargetMode="External"/><Relationship Id="rId34" Type="http://schemas.openxmlformats.org/officeDocument/2006/relationships/hyperlink" Target="http://www.dkfz.de/de/tabakkontrolle/download/Publikationen/RoteReihe/Band_19_e-cigarettes_an_overview.pdf" TargetMode="External"/><Relationship Id="rId35" Type="http://schemas.openxmlformats.org/officeDocument/2006/relationships/hyperlink" Target="https://e-cigarettes.surgeongeneral.gov/documents/2016_SGR_Full_Report_non-508.pdf" TargetMode="External"/><Relationship Id="rId36" Type="http://schemas.openxmlformats.org/officeDocument/2006/relationships/hyperlink" Target="https://e-cigarettes.surgeongeneral.gov/documents/2016_SGR_Full_Report_non-508.pdf" TargetMode="External"/><Relationship Id="rId37" Type="http://schemas.openxmlformats.org/officeDocument/2006/relationships/hyperlink" Target="http://www.dkfz.de/de/tabakkontrolle/download/Publikationen/RoteReihe/Band_19_e-cigarettes_an_overview.pdf" TargetMode="External"/><Relationship Id="rId38" Type="http://schemas.openxmlformats.org/officeDocument/2006/relationships/hyperlink" Target="https://e-cigarettes.surgeongeneral.gov/documents/2016_SGR_Full_Report_non-508.pdf" TargetMode="External"/><Relationship Id="rId39" Type="http://schemas.openxmlformats.org/officeDocument/2006/relationships/hyperlink" Target="https://e-cigarettes.surgeongeneral.gov/documents/2016_SGR_Full_Report_non-508.pdf" TargetMode="External"/><Relationship Id="rId20" Type="http://schemas.openxmlformats.org/officeDocument/2006/relationships/hyperlink" Target="http://www.arb.ca.gov/newsrel/nr012606.htm" TargetMode="External"/><Relationship Id="rId21" Type="http://schemas.openxmlformats.org/officeDocument/2006/relationships/hyperlink" Target="https://oehha.ca.gov/proposition-65/proposition-65-list" TargetMode="External"/><Relationship Id="rId22" Type="http://schemas.openxmlformats.org/officeDocument/2006/relationships/hyperlink" Target="http://www.ashrae.org/File%20Library/About/Position%20Documents/ASHRAE_PD_Environmental_Tobacco_Smoke_2016.pdf" TargetMode="External"/><Relationship Id="rId23" Type="http://schemas.openxmlformats.org/officeDocument/2006/relationships/hyperlink" Target="https://www.tcspartners.org/files.cfm?filesID=58" TargetMode="External"/><Relationship Id="rId24" Type="http://schemas.openxmlformats.org/officeDocument/2006/relationships/hyperlink" Target="https://dx.doi.org/10.1136%2Ftobaccocontrol-2012-050493" TargetMode="External"/><Relationship Id="rId25" Type="http://schemas.openxmlformats.org/officeDocument/2006/relationships/hyperlink" Target="http://exposurescience.org/pub/reports/Outdoor_ETS_Final.pdf" TargetMode="External"/><Relationship Id="rId26" Type="http://schemas.openxmlformats.org/officeDocument/2006/relationships/hyperlink" Target="http://www.repace.com/pdf/Repace_Ch_15_Outdoor_Smoke.pdf" TargetMode="External"/><Relationship Id="rId27" Type="http://schemas.openxmlformats.org/officeDocument/2006/relationships/hyperlink" Target="http://www.cdc.gov/tobacco/data_statistics/fact_sheets/secondhand_smoke/general_facts/index.htm" TargetMode="External"/><Relationship Id="rId28" Type="http://schemas.openxmlformats.org/officeDocument/2006/relationships/hyperlink" Target="http://www.surgeongeneral.gov/library/reports/50-years-of-progress/exec-summary.pdf" TargetMode="External"/><Relationship Id="rId29" Type="http://schemas.openxmlformats.org/officeDocument/2006/relationships/hyperlink" Target="http://www.cdc.gov/vitalsigns/pdf/2015-02-vitalsigns.pdf" TargetMode="External"/><Relationship Id="rId60" Type="http://schemas.openxmlformats.org/officeDocument/2006/relationships/hyperlink" Target="http://center4tobaccopolicy.org/tobacco-policy/smokefree-outdoor-areas/secondhand-smoke-california-voters/" TargetMode="External"/><Relationship Id="rId61" Type="http://schemas.openxmlformats.org/officeDocument/2006/relationships/hyperlink" Target="https://escholarship.org/uc/item/38f3z7zg" TargetMode="External"/><Relationship Id="rId62" Type="http://schemas.openxmlformats.org/officeDocument/2006/relationships/hyperlink" Target="https://center4tobaccopolicy.org/wp-content/uploads/2018/03/Table-of-Comprehensive-Outdoor-Secondhand-Smoke-Ordinances-2018-03-15.pdf" TargetMode="External"/><Relationship Id="rId10" Type="http://schemas.openxmlformats.org/officeDocument/2006/relationships/hyperlink" Target="https://www.cdph.ca.gov/Programs/CCDPHP/DCDIC/CTCB/CDPH%20Document%20Library/ResearchandEvaluation/FactsandFigures/2016FactsFiguresWeb.pdf" TargetMode="External"/><Relationship Id="rId11" Type="http://schemas.openxmlformats.org/officeDocument/2006/relationships/hyperlink" Target="https://www.cdph.ca.gov/Programs/CCDPHP/DCDIC/CTCB/CDPH%20Document%20Library/ResearchandEvaluation/FactsandFigures/2016FactsFiguresWeb.pdf" TargetMode="External"/><Relationship Id="rId12" Type="http://schemas.openxmlformats.org/officeDocument/2006/relationships/hyperlink" Target="https://www.cdph.ca.gov/Programs/CCDPHP/DCDIC/CTCB/CDPH%20Document%20Library/ResearchandEvaluation/FactsandFigures/2016FactsFiguresWeb.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A4251-D6B5-0844-8574-D1E9B4999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6</Pages>
  <Words>19771</Words>
  <Characters>112696</Characters>
  <Application>Microsoft Macintosh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Model Healthy Beverage Vending Agreement</vt:lpstr>
    </vt:vector>
  </TitlesOfParts>
  <Company>sk design</Company>
  <LinksUpToDate>false</LinksUpToDate>
  <CharactersWithSpaces>132203</CharactersWithSpaces>
  <SharedDoc>false</SharedDoc>
  <HLinks>
    <vt:vector size="252" baseType="variant">
      <vt:variant>
        <vt:i4>5177373</vt:i4>
      </vt:variant>
      <vt:variant>
        <vt:i4>0</vt:i4>
      </vt:variant>
      <vt:variant>
        <vt:i4>0</vt:i4>
      </vt:variant>
      <vt:variant>
        <vt:i4>5</vt:i4>
      </vt:variant>
      <vt:variant>
        <vt:lpwstr>http://www.nplan.org</vt:lpwstr>
      </vt:variant>
      <vt:variant>
        <vt:lpwstr/>
      </vt:variant>
      <vt:variant>
        <vt:i4>786482</vt:i4>
      </vt:variant>
      <vt:variant>
        <vt:i4>111</vt:i4>
      </vt:variant>
      <vt:variant>
        <vt:i4>0</vt:i4>
      </vt:variant>
      <vt:variant>
        <vt:i4>5</vt:i4>
      </vt:variant>
      <vt:variant>
        <vt:lpwstr>https://a.next.westlaw.com/Link/Document/FullText?findType=Y&amp;serNum=2003444559&amp;pubNum=780&amp;originationContext=document&amp;transitionType=DocumentItem&amp;contextData=(sc.Search)</vt:lpwstr>
      </vt:variant>
      <vt:variant>
        <vt:lpwstr/>
      </vt:variant>
      <vt:variant>
        <vt:i4>5308474</vt:i4>
      </vt:variant>
      <vt:variant>
        <vt:i4>108</vt:i4>
      </vt:variant>
      <vt:variant>
        <vt:i4>0</vt:i4>
      </vt:variant>
      <vt:variant>
        <vt:i4>5</vt:i4>
      </vt:variant>
      <vt:variant>
        <vt:lpwstr>http://civilrightsproject.ucla.edu/research/k-12-education/integration-and-diversity/integrating-suburban-schools-how-to-benefit-from-growing-diversity-and-avoid-segregation</vt:lpwstr>
      </vt:variant>
      <vt:variant>
        <vt:lpwstr/>
      </vt:variant>
      <vt:variant>
        <vt:i4>6029348</vt:i4>
      </vt:variant>
      <vt:variant>
        <vt:i4>105</vt:i4>
      </vt:variant>
      <vt:variant>
        <vt:i4>0</vt:i4>
      </vt:variant>
      <vt:variant>
        <vt:i4>5</vt:i4>
      </vt:variant>
      <vt:variant>
        <vt:lpwstr>http://www.nsba.org/EducationExcellenceForAll</vt:lpwstr>
      </vt:variant>
      <vt:variant>
        <vt:lpwstr/>
      </vt:variant>
      <vt:variant>
        <vt:i4>4653130</vt:i4>
      </vt:variant>
      <vt:variant>
        <vt:i4>102</vt:i4>
      </vt:variant>
      <vt:variant>
        <vt:i4>0</vt:i4>
      </vt:variant>
      <vt:variant>
        <vt:i4>5</vt:i4>
      </vt:variant>
      <vt:variant>
        <vt:lpwstr>http://journals.lww.com/smajournalonline/Fulltext/2009/06000/Stair_Design_in_the_United_States_and_Obesity__The.16.aspx</vt:lpwstr>
      </vt:variant>
      <vt:variant>
        <vt:lpwstr/>
      </vt:variant>
      <vt:variant>
        <vt:i4>5767205</vt:i4>
      </vt:variant>
      <vt:variant>
        <vt:i4>99</vt:i4>
      </vt:variant>
      <vt:variant>
        <vt:i4>0</vt:i4>
      </vt:variant>
      <vt:variant>
        <vt:i4>5</vt:i4>
      </vt:variant>
      <vt:variant>
        <vt:lpwstr>http://www.smartgrowthamerica.org/policy-work/smart-growth-at-the-state-and-local-level/education/reduce-or-eliminate-acreage-standards-for-k-12-schools/</vt:lpwstr>
      </vt:variant>
      <vt:variant>
        <vt:lpwstr/>
      </vt:variant>
      <vt:variant>
        <vt:i4>2424898</vt:i4>
      </vt:variant>
      <vt:variant>
        <vt:i4>96</vt:i4>
      </vt:variant>
      <vt:variant>
        <vt:i4>0</vt:i4>
      </vt:variant>
      <vt:variant>
        <vt:i4>5</vt:i4>
      </vt:variant>
      <vt:variant>
        <vt:lpwstr>http://www.realtor.org/wps/wcm/connect/fa575e004767ca1ba914abaa3b85ca9a/PET_all.pdf?MOD=AJPERES&amp;CACHEID=fa575e004767ca1ba914abaa3b85ca9a</vt:lpwstr>
      </vt:variant>
      <vt:variant>
        <vt:lpwstr/>
      </vt:variant>
      <vt:variant>
        <vt:i4>6226022</vt:i4>
      </vt:variant>
      <vt:variant>
        <vt:i4>93</vt:i4>
      </vt:variant>
      <vt:variant>
        <vt:i4>0</vt:i4>
      </vt:variant>
      <vt:variant>
        <vt:i4>5</vt:i4>
      </vt:variant>
      <vt:variant>
        <vt:lpwstr>http://www.preservationnation.org/issues/historic-schools/helping-johnny-walk-to-school/helping-johnny-walk-to-school.pdf</vt:lpwstr>
      </vt:variant>
      <vt:variant>
        <vt:lpwstr/>
      </vt:variant>
      <vt:variant>
        <vt:i4>6422616</vt:i4>
      </vt:variant>
      <vt:variant>
        <vt:i4>90</vt:i4>
      </vt:variant>
      <vt:variant>
        <vt:i4>0</vt:i4>
      </vt:variant>
      <vt:variant>
        <vt:i4>5</vt:i4>
      </vt:variant>
      <vt:variant>
        <vt:lpwstr>http://www.eed.state.ak.us/facilities/publications/LCCAHandbook1999.pdf</vt:lpwstr>
      </vt:variant>
      <vt:variant>
        <vt:lpwstr/>
      </vt:variant>
      <vt:variant>
        <vt:i4>4390968</vt:i4>
      </vt:variant>
      <vt:variant>
        <vt:i4>87</vt:i4>
      </vt:variant>
      <vt:variant>
        <vt:i4>0</vt:i4>
      </vt:variant>
      <vt:variant>
        <vt:i4>5</vt:i4>
      </vt:variant>
      <vt:variant>
        <vt:lpwstr>http://Available at: www.ncef.org/rl/lifecycle.cfm?date=4</vt:lpwstr>
      </vt:variant>
      <vt:variant>
        <vt:lpwstr/>
      </vt:variant>
      <vt:variant>
        <vt:i4>4325386</vt:i4>
      </vt:variant>
      <vt:variant>
        <vt:i4>84</vt:i4>
      </vt:variant>
      <vt:variant>
        <vt:i4>0</vt:i4>
      </vt:variant>
      <vt:variant>
        <vt:i4>5</vt:i4>
      </vt:variant>
      <vt:variant>
        <vt:lpwstr>http://www.activeschoolchecklist.com</vt:lpwstr>
      </vt:variant>
      <vt:variant>
        <vt:lpwstr/>
      </vt:variant>
      <vt:variant>
        <vt:i4>5111824</vt:i4>
      </vt:variant>
      <vt:variant>
        <vt:i4>81</vt:i4>
      </vt:variant>
      <vt:variant>
        <vt:i4>0</vt:i4>
      </vt:variant>
      <vt:variant>
        <vt:i4>5</vt:i4>
      </vt:variant>
      <vt:variant>
        <vt:lpwstr>http://www.eed.state.ak.us/facilities/publications/siteselection.pdf</vt:lpwstr>
      </vt:variant>
      <vt:variant>
        <vt:lpwstr/>
      </vt:variant>
      <vt:variant>
        <vt:i4>1376268</vt:i4>
      </vt:variant>
      <vt:variant>
        <vt:i4>78</vt:i4>
      </vt:variant>
      <vt:variant>
        <vt:i4>0</vt:i4>
      </vt:variant>
      <vt:variant>
        <vt:i4>5</vt:i4>
      </vt:variant>
      <vt:variant>
        <vt:lpwstr>http://www.martin.fl.us/web_docs/gmd/web/comp_planning/aid_school_plan/06_Executed_Interlocal_Agreement.pdf</vt:lpwstr>
      </vt:variant>
      <vt:variant>
        <vt:lpwstr/>
      </vt:variant>
      <vt:variant>
        <vt:i4>4980743</vt:i4>
      </vt:variant>
      <vt:variant>
        <vt:i4>75</vt:i4>
      </vt:variant>
      <vt:variant>
        <vt:i4>0</vt:i4>
      </vt:variant>
      <vt:variant>
        <vt:i4>5</vt:i4>
      </vt:variant>
      <vt:variant>
        <vt:lpwstr>https://www.sanjuancollege.edu/Documents/AlliedHealth/HHPC/Fitness Education/ResearchArticles/ChildrenAndHealth/Active_Living_Rural_Youth.pdf</vt:lpwstr>
      </vt:variant>
      <vt:variant>
        <vt:lpwstr/>
      </vt:variant>
      <vt:variant>
        <vt:i4>4325386</vt:i4>
      </vt:variant>
      <vt:variant>
        <vt:i4>72</vt:i4>
      </vt:variant>
      <vt:variant>
        <vt:i4>0</vt:i4>
      </vt:variant>
      <vt:variant>
        <vt:i4>5</vt:i4>
      </vt:variant>
      <vt:variant>
        <vt:lpwstr>http://www.activeschoolchecklist.com</vt:lpwstr>
      </vt:variant>
      <vt:variant>
        <vt:lpwstr/>
      </vt:variant>
      <vt:variant>
        <vt:i4>4325386</vt:i4>
      </vt:variant>
      <vt:variant>
        <vt:i4>69</vt:i4>
      </vt:variant>
      <vt:variant>
        <vt:i4>0</vt:i4>
      </vt:variant>
      <vt:variant>
        <vt:i4>5</vt:i4>
      </vt:variant>
      <vt:variant>
        <vt:lpwstr>http://www.activeschoolchecklist.com</vt:lpwstr>
      </vt:variant>
      <vt:variant>
        <vt:lpwstr/>
      </vt:variant>
      <vt:variant>
        <vt:i4>3932239</vt:i4>
      </vt:variant>
      <vt:variant>
        <vt:i4>66</vt:i4>
      </vt:variant>
      <vt:variant>
        <vt:i4>0</vt:i4>
      </vt:variant>
      <vt:variant>
        <vt:i4>5</vt:i4>
      </vt:variant>
      <vt:variant>
        <vt:lpwstr>http://district.seattleschools.org/modules/groups/homepagefiles/cms/1583136/File/Policies/Board/h/H01.00.pdf?sessionid=5dec4d7ed0584534ca22df4dfed77874</vt:lpwstr>
      </vt:variant>
      <vt:variant>
        <vt:lpwstr/>
      </vt:variant>
      <vt:variant>
        <vt:i4>7864354</vt:i4>
      </vt:variant>
      <vt:variant>
        <vt:i4>63</vt:i4>
      </vt:variant>
      <vt:variant>
        <vt:i4>0</vt:i4>
      </vt:variant>
      <vt:variant>
        <vt:i4>5</vt:i4>
      </vt:variant>
      <vt:variant>
        <vt:lpwstr>http://www.thehdmt.org/etc/Bernal.Hts.Preschool.HDMT.Application_2.7.08.pdf</vt:lpwstr>
      </vt:variant>
      <vt:variant>
        <vt:lpwstr/>
      </vt:variant>
      <vt:variant>
        <vt:i4>7471107</vt:i4>
      </vt:variant>
      <vt:variant>
        <vt:i4>60</vt:i4>
      </vt:variant>
      <vt:variant>
        <vt:i4>0</vt:i4>
      </vt:variant>
      <vt:variant>
        <vt:i4>5</vt:i4>
      </vt:variant>
      <vt:variant>
        <vt:lpwstr>http://www.nlchp.org/program.cfm?prog=2</vt:lpwstr>
      </vt:variant>
      <vt:variant>
        <vt:lpwstr/>
      </vt:variant>
      <vt:variant>
        <vt:i4>6488171</vt:i4>
      </vt:variant>
      <vt:variant>
        <vt:i4>57</vt:i4>
      </vt:variant>
      <vt:variant>
        <vt:i4>0</vt:i4>
      </vt:variant>
      <vt:variant>
        <vt:i4>5</vt:i4>
      </vt:variant>
      <vt:variant>
        <vt:lpwstr>http://portal.hud.gov/hudportal/HUD?src=/program_offices/comm_planning/homeless/lawsandregs/mckv</vt:lpwstr>
      </vt:variant>
      <vt:variant>
        <vt:lpwstr/>
      </vt:variant>
      <vt:variant>
        <vt:i4>7667740</vt:i4>
      </vt:variant>
      <vt:variant>
        <vt:i4>54</vt:i4>
      </vt:variant>
      <vt:variant>
        <vt:i4>0</vt:i4>
      </vt:variant>
      <vt:variant>
        <vt:i4>5</vt:i4>
      </vt:variant>
      <vt:variant>
        <vt:lpwstr>http://www.law.cornell.edu/uscode/usc_sec_42_00011432----000-.html</vt:lpwstr>
      </vt:variant>
      <vt:variant>
        <vt:lpwstr/>
      </vt:variant>
      <vt:variant>
        <vt:i4>3997756</vt:i4>
      </vt:variant>
      <vt:variant>
        <vt:i4>51</vt:i4>
      </vt:variant>
      <vt:variant>
        <vt:i4>0</vt:i4>
      </vt:variant>
      <vt:variant>
        <vt:i4>5</vt:i4>
      </vt:variant>
      <vt:variant>
        <vt:lpwstr>http://www.nplan.org/childhood-obesity/products/nplan-joint-use-agreements</vt:lpwstr>
      </vt:variant>
      <vt:variant>
        <vt:lpwstr/>
      </vt:variant>
      <vt:variant>
        <vt:i4>6226040</vt:i4>
      </vt:variant>
      <vt:variant>
        <vt:i4>48</vt:i4>
      </vt:variant>
      <vt:variant>
        <vt:i4>0</vt:i4>
      </vt:variant>
      <vt:variant>
        <vt:i4>5</vt:i4>
      </vt:variant>
      <vt:variant>
        <vt:lpwstr>http://curs.unc.edu/curs-pdf-downloads/recentlyreleased/Salvesen Z. Smith final school report.pdf</vt:lpwstr>
      </vt:variant>
      <vt:variant>
        <vt:lpwstr/>
      </vt:variant>
      <vt:variant>
        <vt:i4>6029344</vt:i4>
      </vt:variant>
      <vt:variant>
        <vt:i4>45</vt:i4>
      </vt:variant>
      <vt:variant>
        <vt:i4>0</vt:i4>
      </vt:variant>
      <vt:variant>
        <vt:i4>5</vt:i4>
      </vt:variant>
      <vt:variant>
        <vt:lpwstr>http://factfinder2.census.gov/faces/tableservices/jsf/pages/productview.xhtml?pid=DEC_10_DP_DPDP1&amp;prodType=table</vt:lpwstr>
      </vt:variant>
      <vt:variant>
        <vt:lpwstr/>
      </vt:variant>
      <vt:variant>
        <vt:i4>5373962</vt:i4>
      </vt:variant>
      <vt:variant>
        <vt:i4>42</vt:i4>
      </vt:variant>
      <vt:variant>
        <vt:i4>0</vt:i4>
      </vt:variant>
      <vt:variant>
        <vt:i4>5</vt:i4>
      </vt:variant>
      <vt:variant>
        <vt:lpwstr>http://www.saferoutespartnership.org</vt:lpwstr>
      </vt:variant>
      <vt:variant>
        <vt:lpwstr/>
      </vt:variant>
      <vt:variant>
        <vt:i4>983093</vt:i4>
      </vt:variant>
      <vt:variant>
        <vt:i4>39</vt:i4>
      </vt:variant>
      <vt:variant>
        <vt:i4>0</vt:i4>
      </vt:variant>
      <vt:variant>
        <vt:i4>5</vt:i4>
      </vt:variant>
      <vt:variant>
        <vt:lpwstr>http://www.saferoutesinfo.org</vt:lpwstr>
      </vt:variant>
      <vt:variant>
        <vt:lpwstr/>
      </vt:variant>
      <vt:variant>
        <vt:i4>5701633</vt:i4>
      </vt:variant>
      <vt:variant>
        <vt:i4>36</vt:i4>
      </vt:variant>
      <vt:variant>
        <vt:i4>0</vt:i4>
      </vt:variant>
      <vt:variant>
        <vt:i4>5</vt:i4>
      </vt:variant>
      <vt:variant>
        <vt:lpwstr>http://www.usgbc.org/DisplayPage.aspx?CMSPageID=1586</vt:lpwstr>
      </vt:variant>
      <vt:variant>
        <vt:lpwstr/>
      </vt:variant>
      <vt:variant>
        <vt:i4>4522068</vt:i4>
      </vt:variant>
      <vt:variant>
        <vt:i4>33</vt:i4>
      </vt:variant>
      <vt:variant>
        <vt:i4>0</vt:i4>
      </vt:variant>
      <vt:variant>
        <vt:i4>5</vt:i4>
      </vt:variant>
      <vt:variant>
        <vt:lpwstr>http://www.ncef.org/pubs/outdoor.pdf</vt:lpwstr>
      </vt:variant>
      <vt:variant>
        <vt:lpwstr/>
      </vt:variant>
      <vt:variant>
        <vt:i4>2818131</vt:i4>
      </vt:variant>
      <vt:variant>
        <vt:i4>30</vt:i4>
      </vt:variant>
      <vt:variant>
        <vt:i4>0</vt:i4>
      </vt:variant>
      <vt:variant>
        <vt:i4>5</vt:i4>
      </vt:variant>
      <vt:variant>
        <vt:lpwstr>http://www.access-board.gov</vt:lpwstr>
      </vt:variant>
      <vt:variant>
        <vt:lpwstr/>
      </vt:variant>
      <vt:variant>
        <vt:i4>5832753</vt:i4>
      </vt:variant>
      <vt:variant>
        <vt:i4>27</vt:i4>
      </vt:variant>
      <vt:variant>
        <vt:i4>0</vt:i4>
      </vt:variant>
      <vt:variant>
        <vt:i4>5</vt:i4>
      </vt:variant>
      <vt:variant>
        <vt:lpwstr>http://epa.gov/schoolair/</vt:lpwstr>
      </vt:variant>
      <vt:variant>
        <vt:lpwstr/>
      </vt:variant>
      <vt:variant>
        <vt:i4>1245184</vt:i4>
      </vt:variant>
      <vt:variant>
        <vt:i4>24</vt:i4>
      </vt:variant>
      <vt:variant>
        <vt:i4>0</vt:i4>
      </vt:variant>
      <vt:variant>
        <vt:i4>5</vt:i4>
      </vt:variant>
      <vt:variant>
        <vt:lpwstr>http://stage.nylpi.org/pub/School_Siting_Final.pdf</vt:lpwstr>
      </vt:variant>
      <vt:variant>
        <vt:lpwstr/>
      </vt:variant>
      <vt:variant>
        <vt:i4>2424919</vt:i4>
      </vt:variant>
      <vt:variant>
        <vt:i4>21</vt:i4>
      </vt:variant>
      <vt:variant>
        <vt:i4>0</vt:i4>
      </vt:variant>
      <vt:variant>
        <vt:i4>5</vt:i4>
      </vt:variant>
      <vt:variant>
        <vt:lpwstr>http://www.usatoday.com/news/nation/census/2009-02-25-families-kids-home_N.htm</vt:lpwstr>
      </vt:variant>
      <vt:variant>
        <vt:lpwstr/>
      </vt:variant>
      <vt:variant>
        <vt:i4>6750295</vt:i4>
      </vt:variant>
      <vt:variant>
        <vt:i4>18</vt:i4>
      </vt:variant>
      <vt:variant>
        <vt:i4>0</vt:i4>
      </vt:variant>
      <vt:variant>
        <vt:i4>5</vt:i4>
      </vt:variant>
      <vt:variant>
        <vt:lpwstr>http://www.epa.gov/dced/pdf/SmartGrowth_schools_Pub.pdf</vt:lpwstr>
      </vt:variant>
      <vt:variant>
        <vt:lpwstr/>
      </vt:variant>
      <vt:variant>
        <vt:i4>6488124</vt:i4>
      </vt:variant>
      <vt:variant>
        <vt:i4>15</vt:i4>
      </vt:variant>
      <vt:variant>
        <vt:i4>0</vt:i4>
      </vt:variant>
      <vt:variant>
        <vt:i4>5</vt:i4>
      </vt:variant>
      <vt:variant>
        <vt:lpwstr>http://www.saferoutespartnership.org/media/file/EducatorsGuide.pdf</vt:lpwstr>
      </vt:variant>
      <vt:variant>
        <vt:lpwstr/>
      </vt:variant>
      <vt:variant>
        <vt:i4>2293817</vt:i4>
      </vt:variant>
      <vt:variant>
        <vt:i4>12</vt:i4>
      </vt:variant>
      <vt:variant>
        <vt:i4>0</vt:i4>
      </vt:variant>
      <vt:variant>
        <vt:i4>5</vt:i4>
      </vt:variant>
      <vt:variant>
        <vt:lpwstr>http://peandhealth.wikispaces.com/file/view/Sibley+and+Etnier+2003.pdf</vt:lpwstr>
      </vt:variant>
      <vt:variant>
        <vt:lpwstr/>
      </vt:variant>
      <vt:variant>
        <vt:i4>1572919</vt:i4>
      </vt:variant>
      <vt:variant>
        <vt:i4>9</vt:i4>
      </vt:variant>
      <vt:variant>
        <vt:i4>0</vt:i4>
      </vt:variant>
      <vt:variant>
        <vt:i4>5</vt:i4>
      </vt:variant>
      <vt:variant>
        <vt:lpwstr>http://jama.ama-assn.org/content/299/20/2401.full.pdf</vt:lpwstr>
      </vt:variant>
      <vt:variant>
        <vt:lpwstr/>
      </vt:variant>
      <vt:variant>
        <vt:i4>2359340</vt:i4>
      </vt:variant>
      <vt:variant>
        <vt:i4>6</vt:i4>
      </vt:variant>
      <vt:variant>
        <vt:i4>0</vt:i4>
      </vt:variant>
      <vt:variant>
        <vt:i4>5</vt:i4>
      </vt:variant>
      <vt:variant>
        <vt:lpwstr>http://www.childtrendsdatabank.org/?q=node/266</vt:lpwstr>
      </vt:variant>
      <vt:variant>
        <vt:lpwstr/>
      </vt:variant>
      <vt:variant>
        <vt:i4>6226022</vt:i4>
      </vt:variant>
      <vt:variant>
        <vt:i4>3</vt:i4>
      </vt:variant>
      <vt:variant>
        <vt:i4>0</vt:i4>
      </vt:variant>
      <vt:variant>
        <vt:i4>5</vt:i4>
      </vt:variant>
      <vt:variant>
        <vt:lpwstr>http://www.preservationnation.org/issues/historic-schools/helping-johnny-walk-to-school/helping-johnny-walk-to-school.pdf</vt:lpwstr>
      </vt:variant>
      <vt:variant>
        <vt:lpwstr/>
      </vt:variant>
      <vt:variant>
        <vt:i4>1376292</vt:i4>
      </vt:variant>
      <vt:variant>
        <vt:i4>0</vt:i4>
      </vt:variant>
      <vt:variant>
        <vt:i4>0</vt:i4>
      </vt:variant>
      <vt:variant>
        <vt:i4>5</vt:i4>
      </vt:variant>
      <vt:variant>
        <vt:lpwstr>http://curs.unc.edu/curs-pdf-downloads/recentlyreleased/goodschoolsreport.pdf</vt:lpwstr>
      </vt:variant>
      <vt:variant>
        <vt:lpwstr/>
      </vt:variant>
      <vt:variant>
        <vt:i4>4194405</vt:i4>
      </vt:variant>
      <vt:variant>
        <vt:i4>44554</vt:i4>
      </vt:variant>
      <vt:variant>
        <vt:i4>1025</vt:i4>
      </vt:variant>
      <vt:variant>
        <vt:i4>1</vt:i4>
      </vt:variant>
      <vt:variant>
        <vt:lpwstr>NPLAN+PHLP_logos_horz</vt:lpwstr>
      </vt:variant>
      <vt:variant>
        <vt:lpwstr/>
      </vt:variant>
      <vt:variant>
        <vt:i4>4456556</vt:i4>
      </vt:variant>
      <vt:variant>
        <vt:i4>-1</vt:i4>
      </vt:variant>
      <vt:variant>
        <vt:i4>2061</vt:i4>
      </vt:variant>
      <vt:variant>
        <vt:i4>1</vt:i4>
      </vt:variant>
      <vt:variant>
        <vt:lpwstr>school siting photostrip2</vt:lpwstr>
      </vt:variant>
      <vt:variant>
        <vt:lpwstr/>
      </vt:variant>
      <vt:variant>
        <vt:i4>7995484</vt:i4>
      </vt:variant>
      <vt:variant>
        <vt:i4>-1</vt:i4>
      </vt:variant>
      <vt:variant>
        <vt:i4>1037</vt:i4>
      </vt:variant>
      <vt:variant>
        <vt:i4>1</vt:i4>
      </vt:variant>
      <vt:variant>
        <vt:lpwstr>nPlan-PHLP_header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 Healthy Beverage Vending Agreement</dc:title>
  <dc:subject/>
  <dc:creator>SANDRA KOENIG</dc:creator>
  <cp:keywords/>
  <cp:lastModifiedBy>Kim Arroyo Williamson</cp:lastModifiedBy>
  <cp:revision>2</cp:revision>
  <cp:lastPrinted>2018-09-11T19:13:00Z</cp:lastPrinted>
  <dcterms:created xsi:type="dcterms:W3CDTF">2018-09-17T20:38:00Z</dcterms:created>
  <dcterms:modified xsi:type="dcterms:W3CDTF">2018-09-17T20:38:00Z</dcterms:modified>
</cp:coreProperties>
</file>